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DA6FD5" w14:textId="63AE4EF5" w:rsidR="00935513" w:rsidRPr="00045DE7" w:rsidRDefault="00935513" w:rsidP="009204CF">
      <w:pPr>
        <w:pStyle w:val="Heading2"/>
        <w:jc w:val="center"/>
        <w:rPr>
          <w:rFonts w:cs="Arial"/>
          <w:b w:val="0"/>
          <w:sz w:val="24"/>
          <w:szCs w:val="24"/>
          <w:rPrChange w:id="0" w:author="10073817" w:date="2016-10-27T12:20:00Z">
            <w:rPr>
              <w:rFonts w:cs="Arial"/>
              <w:sz w:val="24"/>
              <w:szCs w:val="24"/>
            </w:rPr>
          </w:rPrChange>
        </w:rPr>
      </w:pPr>
      <w:r w:rsidRPr="00E7619E">
        <w:rPr>
          <w:rFonts w:cs="Arial"/>
          <w:b w:val="0"/>
          <w:color w:val="auto"/>
          <w:sz w:val="24"/>
          <w:szCs w:val="24"/>
          <w:rPrChange w:id="1" w:author="Geldenhuys, Pieter (P)" w:date="2016-10-27T23:48:00Z">
            <w:rPr>
              <w:rFonts w:eastAsiaTheme="minorHAnsi" w:cs="Arial"/>
              <w:b w:val="0"/>
              <w:color w:val="auto"/>
              <w:sz w:val="24"/>
              <w:szCs w:val="24"/>
            </w:rPr>
          </w:rPrChange>
        </w:rPr>
        <w:t xml:space="preserve">Development of </w:t>
      </w:r>
      <w:del w:id="2" w:author="10073817" w:date="2016-10-26T09:40:00Z">
        <w:r w:rsidRPr="00E7619E" w:rsidDel="00A65740">
          <w:rPr>
            <w:rFonts w:cs="Arial"/>
            <w:b w:val="0"/>
            <w:color w:val="auto"/>
            <w:sz w:val="24"/>
            <w:szCs w:val="24"/>
            <w:rPrChange w:id="3" w:author="Geldenhuys, Pieter (P)" w:date="2016-10-27T23:48:00Z">
              <w:rPr>
                <w:rFonts w:eastAsiaTheme="minorHAnsi" w:cs="Arial"/>
                <w:b w:val="0"/>
                <w:color w:val="auto"/>
                <w:sz w:val="24"/>
                <w:szCs w:val="24"/>
              </w:rPr>
            </w:rPrChange>
          </w:rPr>
          <w:delText xml:space="preserve">MCM-41 </w:delText>
        </w:r>
      </w:del>
      <w:r w:rsidRPr="00E7619E">
        <w:rPr>
          <w:rFonts w:cs="Arial"/>
          <w:b w:val="0"/>
          <w:color w:val="auto"/>
          <w:sz w:val="24"/>
          <w:szCs w:val="24"/>
          <w:rPrChange w:id="4" w:author="Geldenhuys, Pieter (P)" w:date="2016-10-27T23:48:00Z">
            <w:rPr>
              <w:rFonts w:eastAsiaTheme="minorHAnsi" w:cs="Arial"/>
              <w:b w:val="0"/>
              <w:color w:val="auto"/>
              <w:sz w:val="24"/>
              <w:szCs w:val="24"/>
            </w:rPr>
          </w:rPrChange>
        </w:rPr>
        <w:t>D</w:t>
      </w:r>
      <w:ins w:id="5" w:author="10073817" w:date="2016-10-26T09:40:00Z">
        <w:r w:rsidR="00A65740" w:rsidRPr="00E7619E">
          <w:rPr>
            <w:rFonts w:cs="Arial"/>
            <w:b w:val="0"/>
            <w:color w:val="auto"/>
            <w:sz w:val="24"/>
            <w:szCs w:val="24"/>
            <w:rPrChange w:id="6" w:author="Geldenhuys, Pieter (P)" w:date="2016-10-27T23:48:00Z">
              <w:rPr>
                <w:rFonts w:eastAsiaTheme="minorHAnsi" w:cs="Arial"/>
                <w:b w:val="0"/>
                <w:color w:val="auto"/>
                <w:sz w:val="24"/>
                <w:szCs w:val="24"/>
              </w:rPr>
            </w:rPrChange>
          </w:rPr>
          <w:t>F</w:t>
        </w:r>
      </w:ins>
      <w:r w:rsidRPr="00E7619E">
        <w:rPr>
          <w:rFonts w:cs="Arial"/>
          <w:b w:val="0"/>
          <w:color w:val="auto"/>
          <w:sz w:val="24"/>
          <w:szCs w:val="24"/>
          <w:rPrChange w:id="7" w:author="Geldenhuys, Pieter (P)" w:date="2016-10-27T23:48:00Z">
            <w:rPr>
              <w:rFonts w:eastAsiaTheme="minorHAnsi" w:cs="Arial"/>
              <w:b w:val="0"/>
              <w:color w:val="auto"/>
              <w:sz w:val="24"/>
              <w:szCs w:val="24"/>
            </w:rPr>
          </w:rPrChange>
        </w:rPr>
        <w:t>T</w:t>
      </w:r>
      <w:del w:id="8" w:author="10073817" w:date="2016-10-26T09:40:00Z">
        <w:r w:rsidRPr="00E7619E" w:rsidDel="00A65740">
          <w:rPr>
            <w:rFonts w:cs="Arial"/>
            <w:b w:val="0"/>
            <w:color w:val="auto"/>
            <w:sz w:val="24"/>
            <w:szCs w:val="24"/>
            <w:rPrChange w:id="9" w:author="Geldenhuys, Pieter (P)" w:date="2016-10-27T23:48:00Z">
              <w:rPr>
                <w:rFonts w:eastAsiaTheme="minorHAnsi" w:cs="Arial"/>
                <w:b w:val="0"/>
                <w:color w:val="auto"/>
                <w:sz w:val="24"/>
                <w:szCs w:val="24"/>
              </w:rPr>
            </w:rPrChange>
          </w:rPr>
          <w:delText>F</w:delText>
        </w:r>
      </w:del>
      <w:r w:rsidRPr="00E7619E">
        <w:rPr>
          <w:rFonts w:cs="Arial"/>
          <w:b w:val="0"/>
          <w:color w:val="auto"/>
          <w:sz w:val="24"/>
          <w:szCs w:val="24"/>
          <w:rPrChange w:id="10" w:author="Geldenhuys, Pieter (P)" w:date="2016-10-27T23:48:00Z">
            <w:rPr>
              <w:rFonts w:eastAsiaTheme="minorHAnsi" w:cs="Arial"/>
              <w:b w:val="0"/>
              <w:color w:val="auto"/>
              <w:sz w:val="24"/>
              <w:szCs w:val="24"/>
            </w:rPr>
          </w:rPrChange>
        </w:rPr>
        <w:t xml:space="preserve"> model</w:t>
      </w:r>
      <w:ins w:id="11" w:author="10073817" w:date="2016-10-26T09:40:00Z">
        <w:r w:rsidR="00A65740" w:rsidRPr="00E7619E">
          <w:rPr>
            <w:rFonts w:cs="Arial"/>
            <w:b w:val="0"/>
            <w:color w:val="auto"/>
            <w:sz w:val="24"/>
            <w:szCs w:val="24"/>
            <w:rPrChange w:id="12" w:author="Geldenhuys, Pieter (P)" w:date="2016-10-27T23:48:00Z">
              <w:rPr>
                <w:rFonts w:eastAsiaTheme="minorHAnsi" w:cs="Arial"/>
                <w:b w:val="0"/>
                <w:color w:val="auto"/>
                <w:sz w:val="24"/>
                <w:szCs w:val="24"/>
              </w:rPr>
            </w:rPrChange>
          </w:rPr>
          <w:t xml:space="preserve"> for Amorphous MCM-41 support for </w:t>
        </w:r>
      </w:ins>
      <w:ins w:id="13" w:author="10073817" w:date="2016-10-26T09:41:00Z">
        <w:r w:rsidR="00A65740" w:rsidRPr="00E7619E">
          <w:rPr>
            <w:rFonts w:cs="Arial"/>
            <w:b w:val="0"/>
            <w:color w:val="auto"/>
            <w:sz w:val="24"/>
            <w:szCs w:val="24"/>
            <w:rPrChange w:id="14" w:author="Geldenhuys, Pieter (P)" w:date="2016-10-27T23:48:00Z">
              <w:rPr>
                <w:rFonts w:eastAsiaTheme="minorHAnsi" w:cs="Arial"/>
                <w:b w:val="0"/>
                <w:color w:val="auto"/>
                <w:sz w:val="24"/>
                <w:szCs w:val="24"/>
              </w:rPr>
            </w:rPrChange>
          </w:rPr>
          <w:t>metathesis catalysts</w:t>
        </w:r>
      </w:ins>
      <w:ins w:id="15" w:author="10073817" w:date="2016-10-26T11:08:00Z">
        <w:r w:rsidR="007E4564" w:rsidRPr="00E7619E">
          <w:rPr>
            <w:rFonts w:eastAsiaTheme="minorHAnsi" w:cs="Arial"/>
            <w:b w:val="0"/>
            <w:color w:val="auto"/>
            <w:szCs w:val="22"/>
          </w:rPr>
          <w:t xml:space="preserve"> </w:t>
        </w:r>
        <w:proofErr w:type="gramStart"/>
        <w:r w:rsidR="007E4564" w:rsidRPr="00E7619E">
          <w:rPr>
            <w:rFonts w:cs="Arial"/>
            <w:b w:val="0"/>
            <w:color w:val="auto"/>
            <w:sz w:val="24"/>
            <w:szCs w:val="24"/>
            <w:rPrChange w:id="16" w:author="Geldenhuys, Pieter (P)" w:date="2016-10-27T23:48:00Z">
              <w:rPr>
                <w:rFonts w:eastAsiaTheme="minorHAnsi" w:cs="Arial"/>
                <w:b w:val="0"/>
                <w:color w:val="auto"/>
                <w:sz w:val="24"/>
                <w:szCs w:val="24"/>
              </w:rPr>
            </w:rPrChange>
          </w:rPr>
          <w:t>The</w:t>
        </w:r>
        <w:proofErr w:type="gramEnd"/>
        <w:r w:rsidR="007E4564" w:rsidRPr="00E7619E">
          <w:rPr>
            <w:rFonts w:cs="Arial"/>
            <w:b w:val="0"/>
            <w:color w:val="auto"/>
            <w:sz w:val="24"/>
            <w:szCs w:val="24"/>
            <w:rPrChange w:id="17" w:author="Geldenhuys, Pieter (P)" w:date="2016-10-27T23:48:00Z">
              <w:rPr>
                <w:rFonts w:eastAsiaTheme="minorHAnsi" w:cs="Arial"/>
                <w:b w:val="0"/>
                <w:color w:val="auto"/>
                <w:sz w:val="24"/>
                <w:szCs w:val="24"/>
              </w:rPr>
            </w:rPrChange>
          </w:rPr>
          <w:t xml:space="preserve"> aim of this project is to develop a model that could be used to create the three surfaces identified in MCM-41 support material</w:t>
        </w:r>
        <w:r w:rsidR="007E4564" w:rsidRPr="00045DE7">
          <w:rPr>
            <w:rFonts w:cs="Arial"/>
            <w:b w:val="0"/>
            <w:sz w:val="24"/>
            <w:szCs w:val="24"/>
            <w:rPrChange w:id="18" w:author="10073817" w:date="2016-10-27T12:20:00Z">
              <w:rPr>
                <w:rFonts w:eastAsiaTheme="minorHAnsi" w:cs="Arial"/>
                <w:b w:val="0"/>
                <w:color w:val="auto"/>
                <w:sz w:val="24"/>
                <w:szCs w:val="24"/>
              </w:rPr>
            </w:rPrChange>
          </w:rPr>
          <w:t>.</w:t>
        </w:r>
      </w:ins>
    </w:p>
    <w:p w14:paraId="09A3F732" w14:textId="77777777" w:rsidR="009C1EFF" w:rsidRPr="00045DE7" w:rsidRDefault="00CD4EA0">
      <w:pPr>
        <w:pStyle w:val="Heading1"/>
        <w:spacing w:after="240"/>
        <w:jc w:val="center"/>
        <w:rPr>
          <w:rFonts w:ascii="Arial" w:hAnsi="Arial" w:cs="Arial"/>
          <w:color w:val="1F3864" w:themeColor="accent5" w:themeShade="80"/>
          <w:sz w:val="22"/>
          <w:szCs w:val="22"/>
          <w:rPrChange w:id="19" w:author="10073817" w:date="2016-10-27T12:20:00Z">
            <w:rPr>
              <w:rFonts w:ascii="Arial" w:hAnsi="Arial" w:cs="Arial"/>
              <w:color w:val="1F3864" w:themeColor="accent5" w:themeShade="80"/>
              <w:sz w:val="20"/>
              <w:szCs w:val="20"/>
            </w:rPr>
          </w:rPrChange>
        </w:rPr>
      </w:pPr>
      <w:r w:rsidRPr="00045DE7">
        <w:rPr>
          <w:rFonts w:ascii="Arial" w:hAnsi="Arial" w:cs="Arial"/>
          <w:color w:val="1F3864" w:themeColor="accent5" w:themeShade="80"/>
          <w:sz w:val="22"/>
          <w:szCs w:val="22"/>
          <w:rPrChange w:id="20" w:author="10073817" w:date="2016-10-27T12:20:00Z">
            <w:rPr>
              <w:rFonts w:ascii="Arial" w:eastAsiaTheme="minorHAnsi" w:hAnsi="Arial" w:cs="Arial"/>
              <w:color w:val="1F3864" w:themeColor="accent5" w:themeShade="80"/>
              <w:sz w:val="20"/>
              <w:szCs w:val="20"/>
            </w:rPr>
          </w:rPrChange>
        </w:rPr>
        <w:t xml:space="preserve">P </w:t>
      </w:r>
      <w:proofErr w:type="spellStart"/>
      <w:r w:rsidRPr="00045DE7">
        <w:rPr>
          <w:rFonts w:ascii="Arial" w:hAnsi="Arial" w:cs="Arial"/>
          <w:color w:val="1F3864" w:themeColor="accent5" w:themeShade="80"/>
          <w:sz w:val="22"/>
          <w:szCs w:val="22"/>
          <w:rPrChange w:id="21" w:author="10073817" w:date="2016-10-27T12:20:00Z">
            <w:rPr>
              <w:rFonts w:ascii="Arial" w:eastAsiaTheme="minorHAnsi" w:hAnsi="Arial" w:cs="Arial"/>
              <w:color w:val="1F3864" w:themeColor="accent5" w:themeShade="80"/>
              <w:sz w:val="20"/>
              <w:szCs w:val="20"/>
            </w:rPr>
          </w:rPrChange>
        </w:rPr>
        <w:t>Geldenhuys</w:t>
      </w:r>
      <w:proofErr w:type="spellEnd"/>
      <w:r w:rsidRPr="00045DE7">
        <w:rPr>
          <w:rFonts w:ascii="Arial" w:hAnsi="Arial" w:cs="Arial"/>
          <w:color w:val="1F3864" w:themeColor="accent5" w:themeShade="80"/>
          <w:sz w:val="22"/>
          <w:szCs w:val="22"/>
          <w:rPrChange w:id="22" w:author="10073817" w:date="2016-10-27T12:20:00Z">
            <w:rPr>
              <w:rFonts w:ascii="Arial" w:eastAsiaTheme="minorHAnsi" w:hAnsi="Arial" w:cs="Arial"/>
              <w:color w:val="1F3864" w:themeColor="accent5" w:themeShade="80"/>
              <w:sz w:val="20"/>
              <w:szCs w:val="20"/>
            </w:rPr>
          </w:rPrChange>
        </w:rPr>
        <w:t>, 10800662</w:t>
      </w:r>
    </w:p>
    <w:p w14:paraId="7019C1A5" w14:textId="10066F10" w:rsidR="00215858" w:rsidRPr="00045DE7" w:rsidDel="009161A8" w:rsidRDefault="00CD4EA0">
      <w:pPr>
        <w:pStyle w:val="Heading2"/>
        <w:rPr>
          <w:del w:id="23" w:author="10073817" w:date="2016-10-26T09:42:00Z"/>
          <w:rFonts w:cs="Arial"/>
          <w:szCs w:val="22"/>
          <w:rPrChange w:id="24" w:author="10073817" w:date="2016-10-27T12:20:00Z">
            <w:rPr>
              <w:del w:id="25" w:author="10073817" w:date="2016-10-26T09:42:00Z"/>
              <w:rFonts w:cs="Arial"/>
              <w:sz w:val="20"/>
              <w:szCs w:val="20"/>
            </w:rPr>
          </w:rPrChange>
        </w:rPr>
      </w:pPr>
      <w:del w:id="26" w:author="10073817" w:date="2016-10-26T09:42:00Z">
        <w:r w:rsidRPr="00045DE7" w:rsidDel="009161A8">
          <w:rPr>
            <w:rFonts w:cs="Arial"/>
            <w:rPrChange w:id="27" w:author="10073817" w:date="2016-10-27T12:20:00Z">
              <w:rPr>
                <w:rFonts w:cs="Arial"/>
                <w:sz w:val="20"/>
                <w:szCs w:val="20"/>
              </w:rPr>
            </w:rPrChange>
          </w:rPr>
          <w:delText>B.Sc Hons project proposal and outline</w:delText>
        </w:r>
      </w:del>
    </w:p>
    <w:p w14:paraId="28E257A2" w14:textId="713104DF" w:rsidR="00CD4EA0" w:rsidRPr="00045DE7" w:rsidRDefault="00CD4EA0">
      <w:pPr>
        <w:pStyle w:val="Heading2"/>
        <w:rPr>
          <w:ins w:id="28" w:author="10073817" w:date="2016-10-26T09:42:00Z"/>
          <w:rFonts w:cs="Arial"/>
        </w:rPr>
        <w:pPrChange w:id="29" w:author="10073817" w:date="2016-10-26T09:41:00Z">
          <w:pPr>
            <w:jc w:val="both"/>
          </w:pPr>
        </w:pPrChange>
      </w:pPr>
      <w:del w:id="30" w:author="10073817" w:date="2016-10-26T09:41:00Z">
        <w:r w:rsidRPr="00045DE7" w:rsidDel="00A65740">
          <w:rPr>
            <w:rFonts w:cs="Arial"/>
            <w:rPrChange w:id="31" w:author="10073817" w:date="2016-10-27T12:20:00Z">
              <w:rPr>
                <w:rFonts w:cs="Arial"/>
                <w:sz w:val="20"/>
                <w:szCs w:val="20"/>
              </w:rPr>
            </w:rPrChange>
          </w:rPr>
          <w:delText xml:space="preserve">A project </w:delText>
        </w:r>
        <w:r w:rsidR="00EA3000" w:rsidRPr="00045DE7" w:rsidDel="00A65740">
          <w:rPr>
            <w:rFonts w:cs="Arial"/>
            <w:rPrChange w:id="32" w:author="10073817" w:date="2016-10-27T12:20:00Z">
              <w:rPr>
                <w:rFonts w:cs="Arial"/>
                <w:sz w:val="20"/>
                <w:szCs w:val="20"/>
              </w:rPr>
            </w:rPrChange>
          </w:rPr>
          <w:delText xml:space="preserve">that will be supervised </w:delText>
        </w:r>
        <w:r w:rsidRPr="00045DE7" w:rsidDel="00A65740">
          <w:rPr>
            <w:rFonts w:cs="Arial"/>
            <w:rPrChange w:id="33" w:author="10073817" w:date="2016-10-27T12:20:00Z">
              <w:rPr>
                <w:rFonts w:cs="Arial"/>
                <w:sz w:val="20"/>
                <w:szCs w:val="20"/>
              </w:rPr>
            </w:rPrChange>
          </w:rPr>
          <w:delText>by Dr. CGCE v</w:delText>
        </w:r>
        <w:r w:rsidR="00EA3000" w:rsidRPr="00045DE7" w:rsidDel="00A65740">
          <w:rPr>
            <w:rFonts w:cs="Arial"/>
            <w:rPrChange w:id="34" w:author="10073817" w:date="2016-10-27T12:20:00Z">
              <w:rPr>
                <w:rFonts w:cs="Arial"/>
                <w:sz w:val="20"/>
                <w:szCs w:val="20"/>
              </w:rPr>
            </w:rPrChange>
          </w:rPr>
          <w:delText>an</w:delText>
        </w:r>
        <w:r w:rsidRPr="00045DE7" w:rsidDel="00A65740">
          <w:rPr>
            <w:rFonts w:cs="Arial"/>
            <w:rPrChange w:id="35" w:author="10073817" w:date="2016-10-27T12:20:00Z">
              <w:rPr>
                <w:rFonts w:cs="Arial"/>
                <w:sz w:val="20"/>
                <w:szCs w:val="20"/>
              </w:rPr>
            </w:rPrChange>
          </w:rPr>
          <w:delText xml:space="preserve"> Sittert </w:delText>
        </w:r>
        <w:r w:rsidR="00EA3000" w:rsidRPr="00045DE7" w:rsidDel="00A65740">
          <w:rPr>
            <w:rFonts w:cs="Arial"/>
            <w:rPrChange w:id="36" w:author="10073817" w:date="2016-10-27T12:20:00Z">
              <w:rPr>
                <w:rFonts w:cs="Arial"/>
                <w:sz w:val="20"/>
                <w:szCs w:val="20"/>
              </w:rPr>
            </w:rPrChange>
          </w:rPr>
          <w:delText xml:space="preserve">was selected.  This project </w:delText>
        </w:r>
        <w:r w:rsidRPr="00045DE7" w:rsidDel="00A65740">
          <w:rPr>
            <w:rFonts w:cs="Arial"/>
            <w:rPrChange w:id="37" w:author="10073817" w:date="2016-10-27T12:20:00Z">
              <w:rPr>
                <w:rFonts w:cs="Arial"/>
                <w:sz w:val="20"/>
                <w:szCs w:val="20"/>
              </w:rPr>
            </w:rPrChange>
          </w:rPr>
          <w:delText xml:space="preserve">will be conducted in the Catalysis and Synthesis </w:delText>
        </w:r>
        <w:r w:rsidR="00EA3000" w:rsidRPr="00045DE7" w:rsidDel="00A65740">
          <w:rPr>
            <w:rFonts w:cs="Arial"/>
            <w:rPrChange w:id="38" w:author="10073817" w:date="2016-10-27T12:20:00Z">
              <w:rPr>
                <w:rFonts w:cs="Arial"/>
                <w:sz w:val="20"/>
                <w:szCs w:val="20"/>
              </w:rPr>
            </w:rPrChange>
          </w:rPr>
          <w:delText>Research</w:delText>
        </w:r>
        <w:r w:rsidRPr="00045DE7" w:rsidDel="00A65740">
          <w:rPr>
            <w:rFonts w:cs="Arial"/>
            <w:rPrChange w:id="39" w:author="10073817" w:date="2016-10-27T12:20:00Z">
              <w:rPr>
                <w:rFonts w:cs="Arial"/>
                <w:sz w:val="20"/>
                <w:szCs w:val="20"/>
              </w:rPr>
            </w:rPrChange>
          </w:rPr>
          <w:delText xml:space="preserve"> group </w:delText>
        </w:r>
        <w:r w:rsidR="00EA3000" w:rsidRPr="00045DE7" w:rsidDel="00A65740">
          <w:rPr>
            <w:rFonts w:cs="Arial"/>
            <w:rPrChange w:id="40" w:author="10073817" w:date="2016-10-27T12:20:00Z">
              <w:rPr>
                <w:rFonts w:cs="Arial"/>
                <w:sz w:val="20"/>
                <w:szCs w:val="20"/>
              </w:rPr>
            </w:rPrChange>
          </w:rPr>
          <w:delText xml:space="preserve">within the Chemical Resource Beneficiation Research Focus Area </w:delText>
        </w:r>
        <w:r w:rsidRPr="00045DE7" w:rsidDel="00A65740">
          <w:rPr>
            <w:rFonts w:cs="Arial"/>
            <w:rPrChange w:id="41" w:author="10073817" w:date="2016-10-27T12:20:00Z">
              <w:rPr>
                <w:rFonts w:cs="Arial"/>
                <w:sz w:val="20"/>
                <w:szCs w:val="20"/>
              </w:rPr>
            </w:rPrChange>
          </w:rPr>
          <w:delText>at the Potchefstroom Campus of the North West University</w:delText>
        </w:r>
        <w:r w:rsidR="00EA3000" w:rsidRPr="00045DE7" w:rsidDel="00A65740">
          <w:rPr>
            <w:rFonts w:cs="Arial"/>
            <w:rPrChange w:id="42" w:author="10073817" w:date="2016-10-27T12:20:00Z">
              <w:rPr>
                <w:rFonts w:cs="Arial"/>
                <w:sz w:val="20"/>
                <w:szCs w:val="20"/>
              </w:rPr>
            </w:rPrChange>
          </w:rPr>
          <w:delText>.</w:delText>
        </w:r>
      </w:del>
      <w:ins w:id="43" w:author="10073817" w:date="2016-10-26T09:41:00Z">
        <w:r w:rsidR="00A65740" w:rsidRPr="00045DE7">
          <w:rPr>
            <w:rFonts w:cs="Arial"/>
          </w:rPr>
          <w:t>Summary</w:t>
        </w:r>
      </w:ins>
    </w:p>
    <w:p w14:paraId="6CC92B52" w14:textId="2A3ED10F" w:rsidR="00474FB8" w:rsidRPr="00045DE7" w:rsidRDefault="00474FB8">
      <w:pPr>
        <w:rPr>
          <w:ins w:id="44" w:author="10073817" w:date="2016-10-26T09:59:00Z"/>
          <w:rFonts w:cs="Arial"/>
        </w:rPr>
        <w:pPrChange w:id="45" w:author="10073817" w:date="2016-10-26T09:42:00Z">
          <w:pPr>
            <w:jc w:val="both"/>
          </w:pPr>
        </w:pPrChange>
      </w:pPr>
      <w:ins w:id="46" w:author="10073817" w:date="2016-10-26T09:55:00Z">
        <w:r w:rsidRPr="00045DE7">
          <w:rPr>
            <w:rFonts w:cs="Arial"/>
          </w:rPr>
          <w:t xml:space="preserve">Ruthenium based </w:t>
        </w:r>
      </w:ins>
      <w:ins w:id="47" w:author="10073817" w:date="2016-10-26T11:37:00Z">
        <w:r w:rsidR="001508B7" w:rsidRPr="00045DE7">
          <w:rPr>
            <w:rFonts w:cs="Arial"/>
          </w:rPr>
          <w:t>olefin</w:t>
        </w:r>
      </w:ins>
      <w:ins w:id="48" w:author="10073817" w:date="2016-10-26T09:54:00Z">
        <w:r w:rsidRPr="00045DE7">
          <w:rPr>
            <w:rFonts w:cs="Arial"/>
          </w:rPr>
          <w:t xml:space="preserve"> metathesis catalyst</w:t>
        </w:r>
      </w:ins>
      <w:ins w:id="49" w:author="10073817" w:date="2016-10-26T09:55:00Z">
        <w:r w:rsidRPr="00045DE7">
          <w:rPr>
            <w:rFonts w:cs="Arial"/>
          </w:rPr>
          <w:t xml:space="preserve"> systems finds very broad application in various industries including pharmaceutical, biotechnology and </w:t>
        </w:r>
      </w:ins>
      <w:ins w:id="50" w:author="10073817" w:date="2016-10-27T10:09:00Z">
        <w:r w:rsidR="00B56575" w:rsidRPr="00045DE7">
          <w:rPr>
            <w:rFonts w:cs="Arial"/>
          </w:rPr>
          <w:t xml:space="preserve">in the synthesis of </w:t>
        </w:r>
      </w:ins>
      <w:ins w:id="51" w:author="10073817" w:date="2016-10-26T09:57:00Z">
        <w:r w:rsidRPr="00045DE7">
          <w:rPr>
            <w:rFonts w:cs="Arial"/>
          </w:rPr>
          <w:t xml:space="preserve">speciality </w:t>
        </w:r>
      </w:ins>
      <w:ins w:id="52" w:author="10073817" w:date="2016-10-26T09:55:00Z">
        <w:r w:rsidRPr="00045DE7">
          <w:rPr>
            <w:rFonts w:cs="Arial"/>
          </w:rPr>
          <w:t>polymer</w:t>
        </w:r>
      </w:ins>
      <w:ins w:id="53" w:author="10073817" w:date="2016-10-26T09:57:00Z">
        <w:r w:rsidRPr="00045DE7">
          <w:rPr>
            <w:rFonts w:cs="Arial"/>
          </w:rPr>
          <w:t>s. Historically these catalyst syst</w:t>
        </w:r>
      </w:ins>
      <w:ins w:id="54" w:author="10073817" w:date="2016-10-26T09:58:00Z">
        <w:r w:rsidRPr="00045DE7">
          <w:rPr>
            <w:rFonts w:cs="Arial"/>
          </w:rPr>
          <w:t>e</w:t>
        </w:r>
      </w:ins>
      <w:ins w:id="55" w:author="10073817" w:date="2016-10-26T09:57:00Z">
        <w:r w:rsidRPr="00045DE7">
          <w:rPr>
            <w:rFonts w:cs="Arial"/>
          </w:rPr>
          <w:t>ms h</w:t>
        </w:r>
      </w:ins>
      <w:ins w:id="56" w:author="10073817" w:date="2016-10-26T09:58:00Z">
        <w:r w:rsidRPr="00045DE7">
          <w:rPr>
            <w:rFonts w:cs="Arial"/>
          </w:rPr>
          <w:t>a</w:t>
        </w:r>
      </w:ins>
      <w:ins w:id="57" w:author="10073817" w:date="2016-10-26T09:57:00Z">
        <w:r w:rsidRPr="00045DE7">
          <w:rPr>
            <w:rFonts w:cs="Arial"/>
          </w:rPr>
          <w:t xml:space="preserve">ve been </w:t>
        </w:r>
      </w:ins>
      <w:ins w:id="58" w:author="10073817" w:date="2016-10-26T09:58:00Z">
        <w:r w:rsidRPr="00045DE7">
          <w:rPr>
            <w:rFonts w:cs="Arial"/>
          </w:rPr>
          <w:t>homogenous, leading to high complexity and cost of recovery and regeneration.</w:t>
        </w:r>
      </w:ins>
      <w:ins w:id="59" w:author="10073817" w:date="2016-10-26T09:59:00Z">
        <w:r w:rsidRPr="00045DE7">
          <w:rPr>
            <w:rFonts w:cs="Arial"/>
          </w:rPr>
          <w:t xml:space="preserve"> </w:t>
        </w:r>
      </w:ins>
      <w:ins w:id="60" w:author="10073817" w:date="2016-10-26T10:00:00Z">
        <w:r w:rsidRPr="00045DE7">
          <w:rPr>
            <w:rFonts w:cs="Arial"/>
          </w:rPr>
          <w:t xml:space="preserve">Industry </w:t>
        </w:r>
      </w:ins>
      <w:ins w:id="61" w:author="10073817" w:date="2016-10-26T10:01:00Z">
        <w:r w:rsidRPr="00045DE7">
          <w:rPr>
            <w:rFonts w:cs="Arial"/>
          </w:rPr>
          <w:t xml:space="preserve">and research institutions have identified various </w:t>
        </w:r>
        <w:proofErr w:type="spellStart"/>
        <w:r w:rsidRPr="00045DE7">
          <w:rPr>
            <w:rFonts w:cs="Arial"/>
          </w:rPr>
          <w:t>m</w:t>
        </w:r>
      </w:ins>
      <w:ins w:id="62" w:author="10073817" w:date="2016-10-27T10:09:00Z">
        <w:r w:rsidR="00B56575" w:rsidRPr="00045DE7">
          <w:rPr>
            <w:rFonts w:cs="Arial"/>
          </w:rPr>
          <w:t>eso</w:t>
        </w:r>
      </w:ins>
      <w:ins w:id="63" w:author="10073817" w:date="2016-10-26T10:01:00Z">
        <w:r w:rsidRPr="00045DE7">
          <w:rPr>
            <w:rFonts w:cs="Arial"/>
          </w:rPr>
          <w:t>porous</w:t>
        </w:r>
        <w:proofErr w:type="spellEnd"/>
        <w:r w:rsidRPr="00045DE7">
          <w:rPr>
            <w:rFonts w:cs="Arial"/>
          </w:rPr>
          <w:t xml:space="preserve"> silica materials which could be used as solid supports for the </w:t>
        </w:r>
        <w:proofErr w:type="spellStart"/>
        <w:r w:rsidRPr="00045DE7">
          <w:rPr>
            <w:rFonts w:cs="Arial"/>
          </w:rPr>
          <w:t>heterogenization</w:t>
        </w:r>
        <w:proofErr w:type="spellEnd"/>
        <w:r w:rsidRPr="00045DE7">
          <w:rPr>
            <w:rFonts w:cs="Arial"/>
          </w:rPr>
          <w:t xml:space="preserve"> of the</w:t>
        </w:r>
      </w:ins>
      <w:ins w:id="64" w:author="Geldenhuys, Pieter (P)" w:date="2016-10-27T23:50:00Z">
        <w:r w:rsidR="00E7619E">
          <w:rPr>
            <w:rFonts w:cs="Arial"/>
          </w:rPr>
          <w:t>se metal-</w:t>
        </w:r>
        <w:proofErr w:type="spellStart"/>
        <w:r w:rsidR="00E7619E">
          <w:rPr>
            <w:rFonts w:cs="Arial"/>
          </w:rPr>
          <w:t>carbene</w:t>
        </w:r>
        <w:proofErr w:type="spellEnd"/>
        <w:r w:rsidR="00E7619E">
          <w:rPr>
            <w:rFonts w:cs="Arial"/>
          </w:rPr>
          <w:t xml:space="preserve"> complex</w:t>
        </w:r>
      </w:ins>
      <w:ins w:id="65" w:author="10073817" w:date="2016-10-26T10:01:00Z">
        <w:r w:rsidRPr="00045DE7">
          <w:rPr>
            <w:rFonts w:cs="Arial"/>
          </w:rPr>
          <w:t xml:space="preserve"> catalyst </w:t>
        </w:r>
      </w:ins>
      <w:ins w:id="66" w:author="10073817" w:date="2016-10-26T10:02:00Z">
        <w:r w:rsidRPr="00045DE7">
          <w:rPr>
            <w:rFonts w:cs="Arial"/>
          </w:rPr>
          <w:t xml:space="preserve">systems. </w:t>
        </w:r>
      </w:ins>
      <w:ins w:id="67" w:author="10073817" w:date="2016-10-26T11:37:00Z">
        <w:r w:rsidR="001508B7" w:rsidRPr="00045DE7">
          <w:rPr>
            <w:rFonts w:cs="Arial"/>
          </w:rPr>
          <w:t xml:space="preserve">The </w:t>
        </w:r>
      </w:ins>
      <w:proofErr w:type="spellStart"/>
      <w:ins w:id="68" w:author="10073817" w:date="2016-10-26T11:39:00Z">
        <w:r w:rsidR="001508B7" w:rsidRPr="00045DE7">
          <w:rPr>
            <w:rFonts w:cs="Arial"/>
          </w:rPr>
          <w:t>heteregenous</w:t>
        </w:r>
        <w:proofErr w:type="spellEnd"/>
        <w:r w:rsidR="001508B7" w:rsidRPr="00045DE7">
          <w:rPr>
            <w:rFonts w:cs="Arial"/>
          </w:rPr>
          <w:t xml:space="preserve"> </w:t>
        </w:r>
      </w:ins>
      <w:ins w:id="69" w:author="10073817" w:date="2016-10-26T11:37:00Z">
        <w:r w:rsidR="001508B7" w:rsidRPr="00045DE7">
          <w:rPr>
            <w:rFonts w:cs="Arial"/>
          </w:rPr>
          <w:t>catalyst system consist</w:t>
        </w:r>
      </w:ins>
      <w:ins w:id="70" w:author="10073817" w:date="2016-10-26T11:39:00Z">
        <w:r w:rsidR="001508B7" w:rsidRPr="00045DE7">
          <w:rPr>
            <w:rFonts w:cs="Arial"/>
          </w:rPr>
          <w:t>s</w:t>
        </w:r>
      </w:ins>
      <w:ins w:id="71" w:author="10073817" w:date="2016-10-26T11:37:00Z">
        <w:r w:rsidR="001508B7" w:rsidRPr="00045DE7">
          <w:rPr>
            <w:rFonts w:cs="Arial"/>
          </w:rPr>
          <w:t xml:space="preserve"> of a catalyst adsorbed or bonded to </w:t>
        </w:r>
      </w:ins>
      <w:ins w:id="72" w:author="10073817" w:date="2016-10-26T11:38:00Z">
        <w:r w:rsidR="001508B7" w:rsidRPr="00045DE7">
          <w:rPr>
            <w:rFonts w:cs="Arial"/>
          </w:rPr>
          <w:t xml:space="preserve">the surface of the amorphous </w:t>
        </w:r>
      </w:ins>
      <w:proofErr w:type="spellStart"/>
      <w:ins w:id="73" w:author="10073817" w:date="2016-10-26T14:38:00Z">
        <w:r w:rsidR="00C850D5" w:rsidRPr="00045DE7">
          <w:rPr>
            <w:rFonts w:cs="Arial"/>
          </w:rPr>
          <w:t>mesoporous</w:t>
        </w:r>
      </w:ins>
      <w:proofErr w:type="spellEnd"/>
      <w:ins w:id="74" w:author="Geldenhuys, Pieter (P)" w:date="2016-10-27T23:51:00Z">
        <w:r w:rsidR="00E7619E">
          <w:rPr>
            <w:rFonts w:cs="Arial"/>
          </w:rPr>
          <w:t xml:space="preserve"> </w:t>
        </w:r>
      </w:ins>
      <w:ins w:id="75" w:author="Geldenhuys, Pieter (P)" w:date="2016-10-27T23:50:00Z">
        <w:r w:rsidR="00E7619E">
          <w:rPr>
            <w:rFonts w:cs="Arial"/>
          </w:rPr>
          <w:t>support structure</w:t>
        </w:r>
      </w:ins>
      <w:ins w:id="76" w:author="10073817" w:date="2016-10-26T11:38:00Z">
        <w:r w:rsidR="001508B7" w:rsidRPr="00045DE7">
          <w:rPr>
            <w:rFonts w:cs="Arial"/>
          </w:rPr>
          <w:t xml:space="preserve">. </w:t>
        </w:r>
      </w:ins>
      <w:ins w:id="77" w:author="Geldenhuys, Pieter (P)" w:date="2016-10-27T23:51:00Z">
        <w:r w:rsidR="00E7619E">
          <w:rPr>
            <w:rFonts w:cs="Arial"/>
          </w:rPr>
          <w:t xml:space="preserve">Ideally the catalyst will retain its reactivity and selectivity after adsorbing or bonding to the surface. </w:t>
        </w:r>
      </w:ins>
      <w:ins w:id="78" w:author="10073817" w:date="2016-10-26T10:03:00Z">
        <w:r w:rsidRPr="00045DE7">
          <w:rPr>
            <w:rFonts w:cs="Arial"/>
          </w:rPr>
          <w:t xml:space="preserve">In order for the catalyst to effectively adsorb or bond </w:t>
        </w:r>
        <w:r w:rsidR="00800129" w:rsidRPr="00045DE7">
          <w:rPr>
            <w:rFonts w:cs="Arial"/>
          </w:rPr>
          <w:t xml:space="preserve">to the surface an amorphous </w:t>
        </w:r>
      </w:ins>
      <w:proofErr w:type="spellStart"/>
      <w:ins w:id="79" w:author="10073817" w:date="2016-10-26T14:38:00Z">
        <w:r w:rsidR="00C850D5" w:rsidRPr="00045DE7">
          <w:rPr>
            <w:rFonts w:cs="Arial"/>
          </w:rPr>
          <w:t>mesoporous</w:t>
        </w:r>
      </w:ins>
      <w:proofErr w:type="spellEnd"/>
      <w:ins w:id="80" w:author="10073817" w:date="2016-10-26T10:03:00Z">
        <w:r w:rsidR="00800129" w:rsidRPr="00045DE7">
          <w:rPr>
            <w:rFonts w:cs="Arial"/>
          </w:rPr>
          <w:t xml:space="preserve"> surface is required with </w:t>
        </w:r>
      </w:ins>
      <w:ins w:id="81" w:author="10073817" w:date="2016-10-26T10:12:00Z">
        <w:r w:rsidR="00800129" w:rsidRPr="00045DE7">
          <w:rPr>
            <w:rFonts w:cs="Arial"/>
          </w:rPr>
          <w:t>a homologous pore distribution</w:t>
        </w:r>
      </w:ins>
      <w:ins w:id="82" w:author="10073817" w:date="2016-10-26T14:38:00Z">
        <w:r w:rsidR="00C850D5" w:rsidRPr="00045DE7">
          <w:rPr>
            <w:rFonts w:cs="Arial"/>
          </w:rPr>
          <w:t xml:space="preserve"> and </w:t>
        </w:r>
      </w:ins>
      <w:ins w:id="83" w:author="10073817" w:date="2016-10-26T14:40:00Z">
        <w:r w:rsidR="00C850D5" w:rsidRPr="00045DE7">
          <w:rPr>
            <w:rFonts w:cs="Arial"/>
          </w:rPr>
          <w:t>narrow pore size distribution</w:t>
        </w:r>
      </w:ins>
      <w:ins w:id="84" w:author="10073817" w:date="2016-10-26T10:44:00Z">
        <w:r w:rsidR="00A07F9E" w:rsidRPr="00045DE7">
          <w:rPr>
            <w:rFonts w:cs="Arial"/>
          </w:rPr>
          <w:t xml:space="preserve">. The work presented here is a preliminary study into the </w:t>
        </w:r>
      </w:ins>
      <w:ins w:id="85" w:author="10073817" w:date="2016-10-26T11:41:00Z">
        <w:r w:rsidR="001508B7" w:rsidRPr="00045DE7">
          <w:rPr>
            <w:rFonts w:cs="Arial"/>
          </w:rPr>
          <w:t xml:space="preserve">modelling of the amorphous silica surface for use in the </w:t>
        </w:r>
      </w:ins>
      <w:ins w:id="86" w:author="10073817" w:date="2016-10-26T10:44:00Z">
        <w:r w:rsidR="00A07F9E" w:rsidRPr="00045DE7">
          <w:rPr>
            <w:rFonts w:cs="Arial"/>
          </w:rPr>
          <w:t xml:space="preserve">creation of a </w:t>
        </w:r>
        <w:proofErr w:type="spellStart"/>
        <w:r w:rsidR="00A07F9E" w:rsidRPr="00045DE7">
          <w:rPr>
            <w:rFonts w:cs="Arial"/>
          </w:rPr>
          <w:t>heterogenous</w:t>
        </w:r>
        <w:proofErr w:type="spellEnd"/>
        <w:r w:rsidR="00A07F9E" w:rsidRPr="00045DE7">
          <w:rPr>
            <w:rFonts w:cs="Arial"/>
          </w:rPr>
          <w:t xml:space="preserve"> catalyst system</w:t>
        </w:r>
      </w:ins>
      <w:ins w:id="87" w:author="10073817" w:date="2016-10-26T10:45:00Z">
        <w:r w:rsidR="00A07F9E" w:rsidRPr="00045DE7">
          <w:rPr>
            <w:rFonts w:cs="Arial"/>
          </w:rPr>
          <w:t>.</w:t>
        </w:r>
      </w:ins>
    </w:p>
    <w:p w14:paraId="730A9DA9" w14:textId="78EEBA72" w:rsidR="00A07F9E" w:rsidRPr="00045DE7" w:rsidRDefault="009161A8">
      <w:pPr>
        <w:rPr>
          <w:ins w:id="88" w:author="10073817" w:date="2016-10-26T10:47:00Z"/>
          <w:rFonts w:cs="Arial"/>
        </w:rPr>
        <w:pPrChange w:id="89" w:author="10073817" w:date="2016-10-26T09:42:00Z">
          <w:pPr>
            <w:jc w:val="both"/>
          </w:pPr>
        </w:pPrChange>
      </w:pPr>
      <w:ins w:id="90" w:author="10073817" w:date="2016-10-26T09:42:00Z">
        <w:r w:rsidRPr="00045DE7">
          <w:rPr>
            <w:rFonts w:cs="Arial"/>
          </w:rPr>
          <w:t>The aim of t</w:t>
        </w:r>
        <w:r w:rsidR="0056499E" w:rsidRPr="00045DE7">
          <w:rPr>
            <w:rFonts w:cs="Arial"/>
          </w:rPr>
          <w:t>h</w:t>
        </w:r>
      </w:ins>
      <w:ins w:id="91" w:author="10073817" w:date="2016-10-26T10:17:00Z">
        <w:r w:rsidR="0056499E" w:rsidRPr="00045DE7">
          <w:rPr>
            <w:rFonts w:cs="Arial"/>
          </w:rPr>
          <w:t>is</w:t>
        </w:r>
      </w:ins>
      <w:ins w:id="92" w:author="10073817" w:date="2016-10-26T09:42:00Z">
        <w:r w:rsidRPr="00045DE7">
          <w:rPr>
            <w:rFonts w:cs="Arial"/>
          </w:rPr>
          <w:t xml:space="preserve"> study is to </w:t>
        </w:r>
      </w:ins>
      <w:ins w:id="93" w:author="10073817" w:date="2016-10-26T09:51:00Z">
        <w:r w:rsidRPr="00045DE7">
          <w:rPr>
            <w:rFonts w:cs="Arial"/>
          </w:rPr>
          <w:t xml:space="preserve">develop a </w:t>
        </w:r>
      </w:ins>
      <w:ins w:id="94" w:author="10073817" w:date="2016-10-26T10:46:00Z">
        <w:r w:rsidR="00A07F9E" w:rsidRPr="00045DE7">
          <w:rPr>
            <w:rFonts w:cs="Arial"/>
          </w:rPr>
          <w:t xml:space="preserve">realistic </w:t>
        </w:r>
      </w:ins>
      <w:ins w:id="95" w:author="10073817" w:date="2016-10-26T09:51:00Z">
        <w:r w:rsidRPr="00045DE7">
          <w:rPr>
            <w:rFonts w:cs="Arial"/>
          </w:rPr>
          <w:t>model for ren</w:t>
        </w:r>
        <w:r w:rsidR="0056499E" w:rsidRPr="00045DE7">
          <w:rPr>
            <w:rFonts w:cs="Arial"/>
          </w:rPr>
          <w:t>dering alpha quartz amorphous</w:t>
        </w:r>
      </w:ins>
      <w:ins w:id="96" w:author="10073817" w:date="2016-10-26T10:45:00Z">
        <w:r w:rsidR="00A07F9E" w:rsidRPr="00045DE7">
          <w:rPr>
            <w:rFonts w:cs="Arial"/>
          </w:rPr>
          <w:t xml:space="preserve"> for use </w:t>
        </w:r>
      </w:ins>
      <w:ins w:id="97" w:author="10073817" w:date="2016-10-26T09:51:00Z">
        <w:r w:rsidR="00474FB8" w:rsidRPr="00045DE7">
          <w:rPr>
            <w:rFonts w:cs="Arial"/>
          </w:rPr>
          <w:t xml:space="preserve">as solid </w:t>
        </w:r>
      </w:ins>
      <w:proofErr w:type="spellStart"/>
      <w:ins w:id="98" w:author="10073817" w:date="2016-10-26T10:00:00Z">
        <w:r w:rsidR="00C850D5" w:rsidRPr="00045DE7">
          <w:rPr>
            <w:rFonts w:cs="Arial"/>
          </w:rPr>
          <w:t>meso</w:t>
        </w:r>
        <w:r w:rsidR="00474FB8" w:rsidRPr="00045DE7">
          <w:rPr>
            <w:rFonts w:cs="Arial"/>
          </w:rPr>
          <w:t>porous</w:t>
        </w:r>
        <w:proofErr w:type="spellEnd"/>
        <w:r w:rsidR="00474FB8" w:rsidRPr="00045DE7">
          <w:rPr>
            <w:rFonts w:cs="Arial"/>
          </w:rPr>
          <w:t xml:space="preserve"> </w:t>
        </w:r>
      </w:ins>
      <w:ins w:id="99" w:author="10073817" w:date="2016-10-26T09:51:00Z">
        <w:r w:rsidR="00C850D5" w:rsidRPr="00045DE7">
          <w:rPr>
            <w:rFonts w:cs="Arial"/>
          </w:rPr>
          <w:t>support</w:t>
        </w:r>
        <w:r w:rsidR="00474FB8" w:rsidRPr="00045DE7">
          <w:rPr>
            <w:rFonts w:cs="Arial"/>
          </w:rPr>
          <w:t xml:space="preserve"> for </w:t>
        </w:r>
      </w:ins>
      <w:ins w:id="100" w:author="10073817" w:date="2016-10-26T10:00:00Z">
        <w:r w:rsidR="00474FB8" w:rsidRPr="00045DE7">
          <w:rPr>
            <w:rFonts w:cs="Arial"/>
          </w:rPr>
          <w:t xml:space="preserve">the </w:t>
        </w:r>
      </w:ins>
      <w:ins w:id="101" w:author="10073817" w:date="2016-10-26T09:52:00Z">
        <w:r w:rsidR="00474FB8" w:rsidRPr="00045DE7">
          <w:rPr>
            <w:rFonts w:cs="Arial"/>
          </w:rPr>
          <w:t xml:space="preserve">Grubbs type </w:t>
        </w:r>
      </w:ins>
      <w:ins w:id="102" w:author="Geldenhuys, Pieter (P)" w:date="2016-10-27T23:49:00Z">
        <w:r w:rsidR="00E7619E">
          <w:rPr>
            <w:rFonts w:cs="Arial"/>
          </w:rPr>
          <w:t xml:space="preserve">olefin </w:t>
        </w:r>
      </w:ins>
      <w:ins w:id="103" w:author="10073817" w:date="2016-10-26T09:53:00Z">
        <w:r w:rsidR="00474FB8" w:rsidRPr="00045DE7">
          <w:rPr>
            <w:rFonts w:cs="Arial"/>
          </w:rPr>
          <w:t xml:space="preserve">metathesis </w:t>
        </w:r>
      </w:ins>
      <w:ins w:id="104" w:author="10073817" w:date="2016-10-26T09:52:00Z">
        <w:r w:rsidR="00474FB8" w:rsidRPr="00045DE7">
          <w:rPr>
            <w:rFonts w:cs="Arial"/>
          </w:rPr>
          <w:t>catalysts</w:t>
        </w:r>
      </w:ins>
      <w:ins w:id="105" w:author="10073817" w:date="2016-10-26T09:53:00Z">
        <w:r w:rsidR="00474FB8" w:rsidRPr="00045DE7">
          <w:rPr>
            <w:rFonts w:cs="Arial"/>
          </w:rPr>
          <w:t>.</w:t>
        </w:r>
      </w:ins>
      <w:ins w:id="106" w:author="10073817" w:date="2016-10-26T10:46:00Z">
        <w:r w:rsidR="00A07F9E" w:rsidRPr="00045DE7">
          <w:rPr>
            <w:rFonts w:cs="Arial"/>
          </w:rPr>
          <w:t xml:space="preserve"> This model will support parallel laboratory work in the research group focussed on the development of a </w:t>
        </w:r>
        <w:proofErr w:type="spellStart"/>
        <w:r w:rsidR="00A07F9E" w:rsidRPr="00045DE7">
          <w:rPr>
            <w:rFonts w:cs="Arial"/>
          </w:rPr>
          <w:t>heterogenous</w:t>
        </w:r>
        <w:proofErr w:type="spellEnd"/>
        <w:r w:rsidR="00A07F9E" w:rsidRPr="00045DE7">
          <w:rPr>
            <w:rFonts w:cs="Arial"/>
          </w:rPr>
          <w:t xml:space="preserve"> alkene metathesis cat</w:t>
        </w:r>
      </w:ins>
      <w:ins w:id="107" w:author="10073817" w:date="2016-10-26T10:47:00Z">
        <w:r w:rsidR="00A07F9E" w:rsidRPr="00045DE7">
          <w:rPr>
            <w:rFonts w:cs="Arial"/>
          </w:rPr>
          <w:t>a</w:t>
        </w:r>
      </w:ins>
      <w:ins w:id="108" w:author="10073817" w:date="2016-10-26T10:46:00Z">
        <w:r w:rsidR="00A07F9E" w:rsidRPr="00045DE7">
          <w:rPr>
            <w:rFonts w:cs="Arial"/>
          </w:rPr>
          <w:t xml:space="preserve">lyst </w:t>
        </w:r>
      </w:ins>
      <w:ins w:id="109" w:author="10073817" w:date="2016-10-26T10:47:00Z">
        <w:r w:rsidR="00A07F9E" w:rsidRPr="00045DE7">
          <w:rPr>
            <w:rFonts w:cs="Arial"/>
          </w:rPr>
          <w:t>system</w:t>
        </w:r>
      </w:ins>
      <w:ins w:id="110" w:author="10073817" w:date="2016-10-26T11:01:00Z">
        <w:r w:rsidR="009E2FFA" w:rsidRPr="00045DE7">
          <w:rPr>
            <w:rFonts w:cs="Arial"/>
          </w:rPr>
          <w:t>.</w:t>
        </w:r>
      </w:ins>
      <w:ins w:id="111" w:author="10073817" w:date="2016-10-26T10:17:00Z">
        <w:r w:rsidR="0056499E" w:rsidRPr="00045DE7">
          <w:rPr>
            <w:rFonts w:cs="Arial"/>
          </w:rPr>
          <w:t xml:space="preserve"> </w:t>
        </w:r>
      </w:ins>
    </w:p>
    <w:p w14:paraId="0107C2F6" w14:textId="153F559E" w:rsidR="0056499E" w:rsidRPr="00045DE7" w:rsidRDefault="00A07F9E">
      <w:pPr>
        <w:rPr>
          <w:ins w:id="112" w:author="10073817" w:date="2016-10-26T10:19:00Z"/>
          <w:rFonts w:cs="Arial"/>
        </w:rPr>
        <w:pPrChange w:id="113" w:author="10073817" w:date="2016-10-26T09:42:00Z">
          <w:pPr>
            <w:jc w:val="both"/>
          </w:pPr>
        </w:pPrChange>
      </w:pPr>
      <w:ins w:id="114" w:author="10073817" w:date="2016-10-26T10:49:00Z">
        <w:r w:rsidRPr="00045DE7">
          <w:rPr>
            <w:rFonts w:cs="Arial"/>
          </w:rPr>
          <w:t xml:space="preserve">Density Functional Theory and Molecular </w:t>
        </w:r>
      </w:ins>
      <w:ins w:id="115" w:author="10073817" w:date="2016-10-26T10:52:00Z">
        <w:r w:rsidRPr="00045DE7">
          <w:rPr>
            <w:rFonts w:cs="Arial"/>
          </w:rPr>
          <w:t>D</w:t>
        </w:r>
      </w:ins>
      <w:ins w:id="116" w:author="10073817" w:date="2016-10-26T10:49:00Z">
        <w:r w:rsidRPr="00045DE7">
          <w:rPr>
            <w:rFonts w:cs="Arial"/>
          </w:rPr>
          <w:t>ynamics</w:t>
        </w:r>
      </w:ins>
      <w:ins w:id="117" w:author="10073817" w:date="2016-10-26T10:47:00Z">
        <w:r w:rsidRPr="00045DE7">
          <w:rPr>
            <w:rFonts w:cs="Arial"/>
          </w:rPr>
          <w:t xml:space="preserve"> modelling of the </w:t>
        </w:r>
      </w:ins>
      <w:ins w:id="118" w:author="10073817" w:date="2016-10-26T10:48:00Z">
        <w:r w:rsidRPr="00045DE7">
          <w:rPr>
            <w:rFonts w:cs="Arial"/>
          </w:rPr>
          <w:t>annealing</w:t>
        </w:r>
      </w:ins>
      <w:ins w:id="119" w:author="10073817" w:date="2016-10-26T10:47:00Z">
        <w:r w:rsidRPr="00045DE7">
          <w:rPr>
            <w:rFonts w:cs="Arial"/>
          </w:rPr>
          <w:t xml:space="preserve"> </w:t>
        </w:r>
      </w:ins>
      <w:ins w:id="120" w:author="10073817" w:date="2016-10-26T10:48:00Z">
        <w:r w:rsidRPr="00045DE7">
          <w:rPr>
            <w:rFonts w:cs="Arial"/>
          </w:rPr>
          <w:t xml:space="preserve">process of alpha quartz will be performed using </w:t>
        </w:r>
      </w:ins>
      <w:ins w:id="121" w:author="10073817" w:date="2016-10-27T20:03:00Z">
        <w:r w:rsidR="006314B1">
          <w:rPr>
            <w:rFonts w:cs="Arial"/>
          </w:rPr>
          <w:t xml:space="preserve">the </w:t>
        </w:r>
      </w:ins>
      <w:ins w:id="122" w:author="10073817" w:date="2016-10-27T20:05:00Z">
        <w:r w:rsidR="006314B1">
          <w:rPr>
            <w:rFonts w:cs="Arial"/>
          </w:rPr>
          <w:t xml:space="preserve">CASTEP module of </w:t>
        </w:r>
      </w:ins>
      <w:ins w:id="123" w:author="10073817" w:date="2016-10-26T10:48:00Z">
        <w:r w:rsidRPr="00045DE7">
          <w:rPr>
            <w:rFonts w:cs="Arial"/>
          </w:rPr>
          <w:t>Material Studio</w:t>
        </w:r>
      </w:ins>
      <w:ins w:id="124" w:author="10073817" w:date="2016-10-26T10:49:00Z">
        <w:r w:rsidRPr="00045DE7">
          <w:rPr>
            <w:rFonts w:cs="Arial"/>
          </w:rPr>
          <w:t>®</w:t>
        </w:r>
      </w:ins>
      <w:ins w:id="125" w:author="10073817" w:date="2016-10-28T08:46:00Z">
        <w:r w:rsidR="00BC37A3">
          <w:rPr>
            <w:rFonts w:cs="Arial"/>
          </w:rPr>
          <w:t xml:space="preserve"> </w:t>
        </w:r>
      </w:ins>
      <w:ins w:id="126" w:author="10073817" w:date="2016-10-26T10:49:00Z">
        <w:r w:rsidRPr="00045DE7">
          <w:rPr>
            <w:rFonts w:cs="Arial"/>
          </w:rPr>
          <w:t>molecular modelling software</w:t>
        </w:r>
      </w:ins>
      <w:ins w:id="127" w:author="10073817" w:date="2016-10-27T20:05:00Z">
        <w:r w:rsidR="006314B1">
          <w:rPr>
            <w:rFonts w:cs="Arial"/>
          </w:rPr>
          <w:t xml:space="preserve"> created by BIOVA</w:t>
        </w:r>
      </w:ins>
      <w:proofErr w:type="gramStart"/>
      <w:ins w:id="128" w:author="10073817" w:date="2016-10-26T10:50:00Z">
        <w:r w:rsidRPr="00CC1FD3">
          <w:rPr>
            <w:rFonts w:cs="Arial"/>
          </w:rPr>
          <w:t>.</w:t>
        </w:r>
      </w:ins>
      <w:ins w:id="129" w:author="10073817" w:date="2016-10-28T08:47:00Z">
        <w:r w:rsidR="00BC37A3" w:rsidRPr="00CC1FD3">
          <w:rPr>
            <w:rFonts w:cs="Arial"/>
            <w:rPrChange w:id="130" w:author="10073817" w:date="2016-10-28T09:33:00Z">
              <w:rPr>
                <w:rFonts w:cs="Arial"/>
                <w:i/>
                <w:color w:val="FF0000"/>
              </w:rPr>
            </w:rPrChange>
          </w:rPr>
          <w:t>[</w:t>
        </w:r>
        <w:proofErr w:type="gramEnd"/>
        <w:r w:rsidR="00BC37A3" w:rsidRPr="00CC1FD3">
          <w:rPr>
            <w:rFonts w:cs="Arial"/>
            <w:rPrChange w:id="131" w:author="10073817" w:date="2016-10-28T09:33:00Z">
              <w:rPr>
                <w:rFonts w:cs="Arial"/>
                <w:i/>
                <w:color w:val="FF0000"/>
              </w:rPr>
            </w:rPrChange>
          </w:rPr>
          <w:t>1]</w:t>
        </w:r>
      </w:ins>
      <w:ins w:id="132" w:author="10073817" w:date="2016-10-26T10:50:00Z">
        <w:r w:rsidRPr="00CC1FD3">
          <w:rPr>
            <w:rFonts w:cs="Arial"/>
          </w:rPr>
          <w:t xml:space="preserve"> </w:t>
        </w:r>
        <w:r w:rsidRPr="00045DE7">
          <w:rPr>
            <w:rFonts w:cs="Arial"/>
          </w:rPr>
          <w:t>The results generated will be used to determine optimal conditions for rendering t</w:t>
        </w:r>
      </w:ins>
      <w:ins w:id="133" w:author="10073817" w:date="2016-10-26T10:52:00Z">
        <w:r w:rsidRPr="00045DE7">
          <w:rPr>
            <w:rFonts w:cs="Arial"/>
          </w:rPr>
          <w:t>he</w:t>
        </w:r>
      </w:ins>
      <w:ins w:id="134" w:author="10073817" w:date="2016-10-26T10:50:00Z">
        <w:r w:rsidR="00C850D5" w:rsidRPr="00045DE7">
          <w:rPr>
            <w:rFonts w:cs="Arial"/>
          </w:rPr>
          <w:t xml:space="preserve"> starting material amorphous</w:t>
        </w:r>
      </w:ins>
      <w:ins w:id="135" w:author="10073817" w:date="2016-10-26T14:41:00Z">
        <w:r w:rsidR="00C850D5" w:rsidRPr="00045DE7">
          <w:rPr>
            <w:rFonts w:cs="Arial"/>
          </w:rPr>
          <w:t xml:space="preserve"> and to compare the results with existing practical </w:t>
        </w:r>
      </w:ins>
      <w:ins w:id="136" w:author="10073817" w:date="2016-10-27T10:10:00Z">
        <w:r w:rsidR="00B56575" w:rsidRPr="00045DE7">
          <w:rPr>
            <w:rFonts w:cs="Arial"/>
          </w:rPr>
          <w:t xml:space="preserve">and molecular modelling </w:t>
        </w:r>
      </w:ins>
      <w:ins w:id="137" w:author="10073817" w:date="2016-10-26T14:41:00Z">
        <w:r w:rsidR="00B56575" w:rsidRPr="00045DE7">
          <w:rPr>
            <w:rFonts w:cs="Arial"/>
          </w:rPr>
          <w:t>results</w:t>
        </w:r>
      </w:ins>
      <w:ins w:id="138" w:author="10073817" w:date="2016-10-27T10:11:00Z">
        <w:r w:rsidR="00B56575" w:rsidRPr="00045DE7">
          <w:rPr>
            <w:rFonts w:cs="Arial"/>
          </w:rPr>
          <w:t xml:space="preserve"> </w:t>
        </w:r>
      </w:ins>
      <w:ins w:id="139" w:author="10073817" w:date="2016-10-27T10:10:00Z">
        <w:r w:rsidR="00B56575" w:rsidRPr="00045DE7">
          <w:rPr>
            <w:rFonts w:cs="Arial"/>
          </w:rPr>
          <w:t>available in literature</w:t>
        </w:r>
      </w:ins>
      <w:ins w:id="140" w:author="Geldenhuys, Pieter (P)" w:date="2016-10-27T23:53:00Z">
        <w:r w:rsidR="00E7619E">
          <w:rPr>
            <w:rFonts w:cs="Arial"/>
          </w:rPr>
          <w:t>.</w:t>
        </w:r>
      </w:ins>
    </w:p>
    <w:p w14:paraId="61DF67DE" w14:textId="3B97C331" w:rsidR="009161A8" w:rsidRPr="00045DE7" w:rsidDel="00A07F9E" w:rsidRDefault="009161A8">
      <w:pPr>
        <w:rPr>
          <w:del w:id="141" w:author="10073817" w:date="2016-10-26T10:45:00Z"/>
          <w:rFonts w:cs="Arial"/>
          <w:rPrChange w:id="142" w:author="10073817" w:date="2016-10-27T12:20:00Z">
            <w:rPr>
              <w:del w:id="143" w:author="10073817" w:date="2016-10-26T10:45:00Z"/>
              <w:rFonts w:cs="Arial"/>
              <w:sz w:val="20"/>
              <w:szCs w:val="20"/>
            </w:rPr>
          </w:rPrChange>
        </w:rPr>
        <w:pPrChange w:id="144" w:author="10073817" w:date="2016-10-26T09:42:00Z">
          <w:pPr>
            <w:jc w:val="both"/>
          </w:pPr>
        </w:pPrChange>
      </w:pPr>
    </w:p>
    <w:p w14:paraId="0E48B493" w14:textId="40E09542" w:rsidR="00CD4EA0" w:rsidRPr="00045DE7" w:rsidRDefault="00CD4EA0">
      <w:pPr>
        <w:pStyle w:val="Heading2"/>
        <w:rPr>
          <w:ins w:id="145" w:author="Lorraine" w:date="2016-10-19T22:17:00Z"/>
          <w:rFonts w:cs="Arial"/>
          <w:rPrChange w:id="146" w:author="10073817" w:date="2016-10-27T12:20:00Z">
            <w:rPr>
              <w:ins w:id="147" w:author="Lorraine" w:date="2016-10-19T22:17:00Z"/>
              <w:rFonts w:cs="Arial"/>
              <w:sz w:val="20"/>
              <w:szCs w:val="20"/>
            </w:rPr>
          </w:rPrChange>
        </w:rPr>
        <w:pPrChange w:id="148" w:author="10073817" w:date="2016-10-26T09:42:00Z">
          <w:pPr>
            <w:pStyle w:val="Heading2"/>
            <w:jc w:val="both"/>
          </w:pPr>
        </w:pPrChange>
      </w:pPr>
      <w:del w:id="149" w:author="Lorraine" w:date="2016-10-19T22:17:00Z">
        <w:r w:rsidRPr="00045DE7" w:rsidDel="00C84039">
          <w:rPr>
            <w:rFonts w:cs="Arial"/>
            <w:rPrChange w:id="150" w:author="10073817" w:date="2016-10-27T12:20:00Z">
              <w:rPr>
                <w:rFonts w:cs="Arial"/>
                <w:sz w:val="20"/>
                <w:szCs w:val="20"/>
              </w:rPr>
            </w:rPrChange>
          </w:rPr>
          <w:delText>Scope of the Project</w:delText>
        </w:r>
      </w:del>
      <w:ins w:id="151" w:author="Lorraine" w:date="2016-10-19T22:17:00Z">
        <w:r w:rsidR="00C84039" w:rsidRPr="00045DE7">
          <w:rPr>
            <w:rFonts w:cs="Arial"/>
            <w:rPrChange w:id="152" w:author="10073817" w:date="2016-10-27T12:20:00Z">
              <w:rPr>
                <w:rFonts w:cs="Arial"/>
                <w:sz w:val="20"/>
                <w:szCs w:val="20"/>
              </w:rPr>
            </w:rPrChange>
          </w:rPr>
          <w:t>Introduction</w:t>
        </w:r>
      </w:ins>
    </w:p>
    <w:p w14:paraId="02CAD262" w14:textId="0D90DC41" w:rsidR="00C84039" w:rsidRPr="00045DE7" w:rsidDel="009161A8" w:rsidRDefault="00C84039">
      <w:pPr>
        <w:rPr>
          <w:del w:id="153" w:author="10073817" w:date="2016-10-26T09:45:00Z"/>
          <w:rFonts w:cs="Arial"/>
          <w:rPrChange w:id="154" w:author="10073817" w:date="2016-10-27T12:20:00Z">
            <w:rPr>
              <w:del w:id="155" w:author="10073817" w:date="2016-10-26T09:45:00Z"/>
              <w:rFonts w:cs="Arial"/>
              <w:sz w:val="20"/>
              <w:szCs w:val="20"/>
            </w:rPr>
          </w:rPrChange>
        </w:rPr>
        <w:pPrChange w:id="156" w:author="10073817" w:date="2016-10-26T10:27:00Z">
          <w:pPr>
            <w:pStyle w:val="Heading2"/>
            <w:jc w:val="both"/>
          </w:pPr>
        </w:pPrChange>
      </w:pPr>
    </w:p>
    <w:p w14:paraId="42755159" w14:textId="18A1B0CC" w:rsidR="009E2FFA" w:rsidRPr="00045DE7" w:rsidRDefault="00C92B88">
      <w:pPr>
        <w:rPr>
          <w:ins w:id="157" w:author="10073817" w:date="2016-10-26T10:54:00Z"/>
          <w:rFonts w:cs="Arial"/>
        </w:rPr>
        <w:pPrChange w:id="158" w:author="10073817" w:date="2016-10-26T10:27:00Z">
          <w:pPr>
            <w:jc w:val="both"/>
          </w:pPr>
        </w:pPrChange>
      </w:pPr>
      <w:ins w:id="159" w:author="Lorraine" w:date="2016-10-19T21:22:00Z">
        <w:del w:id="160" w:author="10073817" w:date="2016-10-26T10:22:00Z">
          <w:r w:rsidRPr="00045DE7" w:rsidDel="0056499E">
            <w:rPr>
              <w:rFonts w:cs="Arial"/>
              <w:rPrChange w:id="161" w:author="10073817" w:date="2016-10-27T12:20:00Z">
                <w:rPr>
                  <w:rFonts w:cs="Arial"/>
                  <w:sz w:val="20"/>
                  <w:szCs w:val="20"/>
                </w:rPr>
              </w:rPrChange>
            </w:rPr>
            <w:delText xml:space="preserve">In the recent past </w:delText>
          </w:r>
        </w:del>
        <w:del w:id="162" w:author="10073817" w:date="2016-10-26T09:26:00Z">
          <w:r w:rsidRPr="00045DE7" w:rsidDel="00215858">
            <w:rPr>
              <w:rFonts w:cs="Arial"/>
              <w:rPrChange w:id="163" w:author="10073817" w:date="2016-10-27T12:20:00Z">
                <w:rPr>
                  <w:rFonts w:cs="Arial"/>
                  <w:sz w:val="20"/>
                  <w:szCs w:val="20"/>
                </w:rPr>
              </w:rPrChange>
            </w:rPr>
            <w:delText>A</w:delText>
          </w:r>
        </w:del>
        <w:del w:id="164" w:author="10073817" w:date="2016-10-26T10:22:00Z">
          <w:r w:rsidRPr="00045DE7" w:rsidDel="0056499E">
            <w:rPr>
              <w:rFonts w:cs="Arial"/>
              <w:rPrChange w:id="165" w:author="10073817" w:date="2016-10-27T12:20:00Z">
                <w:rPr>
                  <w:rFonts w:cs="Arial"/>
                  <w:sz w:val="20"/>
                  <w:szCs w:val="20"/>
                </w:rPr>
              </w:rPrChange>
            </w:rPr>
            <w:delText>lkene metathesis have become one of the most widely used industrial reactions.</w:delText>
          </w:r>
        </w:del>
      </w:ins>
      <w:ins w:id="166" w:author="10073817" w:date="2016-10-26T10:22:00Z">
        <w:r w:rsidR="0056499E" w:rsidRPr="00045DE7">
          <w:rPr>
            <w:rFonts w:cs="Arial"/>
          </w:rPr>
          <w:t xml:space="preserve">One of the most widely researched and </w:t>
        </w:r>
        <w:proofErr w:type="gramStart"/>
        <w:r w:rsidR="0056499E" w:rsidRPr="00045DE7">
          <w:rPr>
            <w:rFonts w:cs="Arial"/>
          </w:rPr>
          <w:t xml:space="preserve">published topics in chemistry in the past two decades </w:t>
        </w:r>
      </w:ins>
      <w:ins w:id="167" w:author="10073817" w:date="2016-10-26T11:45:00Z">
        <w:r w:rsidR="001508B7" w:rsidRPr="00045DE7">
          <w:rPr>
            <w:rFonts w:cs="Arial"/>
          </w:rPr>
          <w:t>is</w:t>
        </w:r>
        <w:proofErr w:type="gramEnd"/>
        <w:r w:rsidR="001508B7" w:rsidRPr="00045DE7">
          <w:rPr>
            <w:rFonts w:cs="Arial"/>
          </w:rPr>
          <w:t xml:space="preserve"> the development of new applications and catalysts for olefin metathesis</w:t>
        </w:r>
      </w:ins>
      <w:ins w:id="168" w:author="10073817" w:date="2016-10-26T11:46:00Z">
        <w:r w:rsidR="001508B7" w:rsidRPr="00CC1FD3">
          <w:rPr>
            <w:rFonts w:cs="Arial"/>
          </w:rPr>
          <w:t>.</w:t>
        </w:r>
      </w:ins>
      <w:ins w:id="169" w:author="Lorraine" w:date="2016-10-19T21:22:00Z">
        <w:del w:id="170" w:author="10073817" w:date="2016-10-28T09:33:00Z">
          <w:r w:rsidRPr="00CC1FD3" w:rsidDel="00CC1FD3">
            <w:rPr>
              <w:rFonts w:cs="Arial"/>
              <w:rPrChange w:id="171" w:author="10073817" w:date="2016-10-28T09:33:00Z">
                <w:rPr>
                  <w:rFonts w:cs="Arial"/>
                  <w:sz w:val="20"/>
                  <w:szCs w:val="20"/>
                </w:rPr>
              </w:rPrChange>
            </w:rPr>
            <w:delText xml:space="preserve"> </w:delText>
          </w:r>
        </w:del>
      </w:ins>
      <w:ins w:id="172" w:author="10073817" w:date="2016-10-26T10:25:00Z">
        <w:del w:id="173" w:author="Geldenhuys, Pieter (P)" w:date="2016-10-27T23:53:00Z">
          <w:r w:rsidR="009204CF" w:rsidRPr="00CC1FD3" w:rsidDel="00E7619E">
            <w:rPr>
              <w:rFonts w:cs="Arial"/>
            </w:rPr>
            <w:delText>(</w:delText>
          </w:r>
        </w:del>
      </w:ins>
      <w:ins w:id="174" w:author="Geldenhuys, Pieter (P)" w:date="2016-10-27T23:53:00Z">
        <w:r w:rsidR="00E7619E" w:rsidRPr="00CC1FD3">
          <w:rPr>
            <w:rFonts w:cs="Arial"/>
            <w:rPrChange w:id="175" w:author="10073817" w:date="2016-10-28T09:33:00Z">
              <w:rPr>
                <w:rFonts w:cs="Arial"/>
                <w:i/>
                <w:color w:val="FF0000"/>
              </w:rPr>
            </w:rPrChange>
          </w:rPr>
          <w:t>[2]</w:t>
        </w:r>
      </w:ins>
      <w:ins w:id="176" w:author="10073817" w:date="2016-10-26T13:46:00Z">
        <w:del w:id="177" w:author="Geldenhuys, Pieter (P)" w:date="2016-10-27T23:53:00Z">
          <w:r w:rsidR="00DD79C7" w:rsidRPr="00CC1FD3" w:rsidDel="00E7619E">
            <w:rPr>
              <w:rFonts w:cs="Arial"/>
              <w:rPrChange w:id="178" w:author="10073817" w:date="2016-10-28T09:33:00Z">
                <w:rPr>
                  <w:rFonts w:cs="Arial"/>
                  <w:i/>
                  <w:color w:val="FF0000"/>
                </w:rPr>
              </w:rPrChange>
            </w:rPr>
            <w:delText>2</w:delText>
          </w:r>
        </w:del>
      </w:ins>
      <w:ins w:id="179" w:author="10073817" w:date="2016-10-26T10:25:00Z">
        <w:del w:id="180" w:author="Geldenhuys, Pieter (P)" w:date="2016-10-27T23:53:00Z">
          <w:r w:rsidR="009204CF" w:rsidRPr="00CC1FD3" w:rsidDel="00E7619E">
            <w:rPr>
              <w:rFonts w:cs="Arial"/>
              <w:sz w:val="18"/>
              <w:szCs w:val="18"/>
              <w:rPrChange w:id="181" w:author="10073817" w:date="2016-10-28T09:33:00Z">
                <w:rPr>
                  <w:rFonts w:ascii="AdvP7CD3" w:hAnsi="AdvP7CD3" w:cs="AdvP7CD3"/>
                  <w:color w:val="231F20"/>
                  <w:sz w:val="18"/>
                  <w:szCs w:val="18"/>
                </w:rPr>
              </w:rPrChange>
            </w:rPr>
            <w:delText>J W Herndon, New Mexico State University, Las Cruces, NM, USAª 2007 Elsevier Ltd.)</w:delText>
          </w:r>
        </w:del>
      </w:ins>
      <w:ins w:id="182" w:author="Lorraine" w:date="2016-10-19T21:22:00Z">
        <w:del w:id="183" w:author="Geldenhuys, Pieter (P)" w:date="2016-10-27T23:53:00Z">
          <w:r w:rsidRPr="00CC1FD3" w:rsidDel="00E7619E">
            <w:rPr>
              <w:rFonts w:cs="Arial"/>
              <w:rPrChange w:id="184" w:author="10073817" w:date="2016-10-28T09:33:00Z">
                <w:rPr>
                  <w:rFonts w:cs="Arial"/>
                  <w:sz w:val="20"/>
                  <w:szCs w:val="20"/>
                </w:rPr>
              </w:rPrChange>
            </w:rPr>
            <w:delText>The reaction has also found wide-spread application in laboratories f</w:delText>
          </w:r>
        </w:del>
      </w:ins>
      <w:ins w:id="185" w:author="Lorraine" w:date="2016-10-19T21:24:00Z">
        <w:del w:id="186" w:author="Geldenhuys, Pieter (P)" w:date="2016-10-27T23:53:00Z">
          <w:r w:rsidRPr="00CC1FD3" w:rsidDel="00E7619E">
            <w:rPr>
              <w:rFonts w:cs="Arial"/>
              <w:rPrChange w:id="187" w:author="10073817" w:date="2016-10-28T09:33:00Z">
                <w:rPr>
                  <w:rFonts w:cs="Arial"/>
                  <w:sz w:val="20"/>
                  <w:szCs w:val="20"/>
                </w:rPr>
              </w:rPrChange>
            </w:rPr>
            <w:delText>o</w:delText>
          </w:r>
        </w:del>
      </w:ins>
      <w:ins w:id="188" w:author="Lorraine" w:date="2016-10-19T21:22:00Z">
        <w:del w:id="189" w:author="Geldenhuys, Pieter (P)" w:date="2016-10-27T23:53:00Z">
          <w:r w:rsidRPr="00CC1FD3" w:rsidDel="00E7619E">
            <w:rPr>
              <w:rFonts w:cs="Arial"/>
              <w:rPrChange w:id="190" w:author="10073817" w:date="2016-10-28T09:33:00Z">
                <w:rPr>
                  <w:rFonts w:cs="Arial"/>
                  <w:sz w:val="20"/>
                  <w:szCs w:val="20"/>
                </w:rPr>
              </w:rPrChange>
            </w:rPr>
            <w:delText>r the synthesis of</w:delText>
          </w:r>
        </w:del>
      </w:ins>
      <w:ins w:id="191" w:author="Lorraine" w:date="2016-10-19T21:24:00Z">
        <w:del w:id="192" w:author="Geldenhuys, Pieter (P)" w:date="2016-10-27T23:53:00Z">
          <w:r w:rsidR="005D0333" w:rsidRPr="00CC1FD3" w:rsidDel="00E7619E">
            <w:rPr>
              <w:rFonts w:cs="Arial"/>
              <w:rPrChange w:id="193" w:author="10073817" w:date="2016-10-28T09:33:00Z">
                <w:rPr>
                  <w:rFonts w:cs="Arial"/>
                  <w:sz w:val="20"/>
                  <w:szCs w:val="20"/>
                </w:rPr>
              </w:rPrChange>
            </w:rPr>
            <w:delText xml:space="preserve"> unique polymers and research into the synthesis of a wide variety of molecules.</w:delText>
          </w:r>
        </w:del>
      </w:ins>
      <w:ins w:id="194" w:author="Lorraine" w:date="2016-10-19T21:21:00Z">
        <w:del w:id="195" w:author="Geldenhuys, Pieter (P)" w:date="2016-10-27T23:53:00Z">
          <w:r w:rsidR="00C84039" w:rsidRPr="00CC1FD3" w:rsidDel="00E7619E">
            <w:rPr>
              <w:rFonts w:cs="Arial"/>
              <w:rPrChange w:id="196" w:author="10073817" w:date="2016-10-28T09:33:00Z">
                <w:rPr>
                  <w:rFonts w:cs="Arial"/>
                  <w:sz w:val="20"/>
                  <w:szCs w:val="20"/>
                </w:rPr>
              </w:rPrChange>
            </w:rPr>
            <w:delText xml:space="preserve"> [1]</w:delText>
          </w:r>
        </w:del>
      </w:ins>
      <w:ins w:id="197" w:author="Lorraine" w:date="2016-10-19T22:07:00Z">
        <w:r w:rsidR="005D0333" w:rsidRPr="00CC1FD3">
          <w:rPr>
            <w:rFonts w:cs="Arial"/>
            <w:rPrChange w:id="198" w:author="10073817" w:date="2016-10-28T09:33:00Z">
              <w:rPr>
                <w:rFonts w:cs="Arial"/>
                <w:sz w:val="20"/>
                <w:szCs w:val="20"/>
              </w:rPr>
            </w:rPrChange>
          </w:rPr>
          <w:t xml:space="preserve"> </w:t>
        </w:r>
      </w:ins>
    </w:p>
    <w:p w14:paraId="08E9ED0C" w14:textId="77777777" w:rsidR="005763C3" w:rsidRDefault="00C92B88">
      <w:pPr>
        <w:rPr>
          <w:ins w:id="199" w:author="10073817" w:date="2016-10-28T11:16:00Z"/>
          <w:rFonts w:cs="Arial"/>
          <w:i/>
        </w:rPr>
        <w:pPrChange w:id="200" w:author="10073817" w:date="2016-10-28T11:16:00Z">
          <w:pPr>
            <w:jc w:val="both"/>
          </w:pPr>
        </w:pPrChange>
      </w:pPr>
      <w:ins w:id="201" w:author="Lorraine" w:date="2016-10-19T21:24:00Z">
        <w:r w:rsidRPr="00045DE7">
          <w:rPr>
            <w:rFonts w:cs="Arial"/>
            <w:rPrChange w:id="202" w:author="10073817" w:date="2016-10-27T12:20:00Z">
              <w:rPr>
                <w:rFonts w:cs="Arial"/>
                <w:sz w:val="20"/>
                <w:szCs w:val="20"/>
              </w:rPr>
            </w:rPrChange>
          </w:rPr>
          <w:t xml:space="preserve">The </w:t>
        </w:r>
      </w:ins>
      <w:ins w:id="203" w:author="10073817" w:date="2016-10-26T11:16:00Z">
        <w:r w:rsidR="00DF69B6" w:rsidRPr="00045DE7">
          <w:rPr>
            <w:rFonts w:cs="Arial"/>
          </w:rPr>
          <w:t xml:space="preserve">metathesis </w:t>
        </w:r>
      </w:ins>
      <w:ins w:id="204" w:author="Lorraine" w:date="2016-10-19T21:24:00Z">
        <w:r w:rsidRPr="00045DE7">
          <w:rPr>
            <w:rFonts w:cs="Arial"/>
            <w:rPrChange w:id="205" w:author="10073817" w:date="2016-10-27T12:20:00Z">
              <w:rPr>
                <w:rFonts w:cs="Arial"/>
                <w:sz w:val="20"/>
                <w:szCs w:val="20"/>
              </w:rPr>
            </w:rPrChange>
          </w:rPr>
          <w:t>reaction involves the cleavage of a</w:t>
        </w:r>
      </w:ins>
      <w:ins w:id="206" w:author="Lorraine" w:date="2016-10-19T21:26:00Z">
        <w:r w:rsidRPr="00045DE7">
          <w:rPr>
            <w:rFonts w:cs="Arial"/>
            <w:rPrChange w:id="207" w:author="10073817" w:date="2016-10-27T12:20:00Z">
              <w:rPr>
                <w:rFonts w:cs="Arial"/>
                <w:sz w:val="20"/>
                <w:szCs w:val="20"/>
              </w:rPr>
            </w:rPrChange>
          </w:rPr>
          <w:t>n alkene</w:t>
        </w:r>
      </w:ins>
      <w:ins w:id="208" w:author="Lorraine" w:date="2016-10-19T21:24:00Z">
        <w:r w:rsidRPr="00045DE7">
          <w:rPr>
            <w:rFonts w:cs="Arial"/>
            <w:rPrChange w:id="209" w:author="10073817" w:date="2016-10-27T12:20:00Z">
              <w:rPr>
                <w:rFonts w:cs="Arial"/>
                <w:sz w:val="20"/>
                <w:szCs w:val="20"/>
              </w:rPr>
            </w:rPrChange>
          </w:rPr>
          <w:t xml:space="preserve"> carbon-carbon double bond</w:t>
        </w:r>
      </w:ins>
      <w:ins w:id="210" w:author="10073817" w:date="2016-10-26T11:16:00Z">
        <w:r w:rsidR="00DF69B6" w:rsidRPr="00045DE7">
          <w:rPr>
            <w:rFonts w:cs="Arial"/>
          </w:rPr>
          <w:t xml:space="preserve"> </w:t>
        </w:r>
      </w:ins>
      <w:ins w:id="211" w:author="Lorraine" w:date="2016-10-19T21:26:00Z">
        <w:del w:id="212" w:author="10073817" w:date="2016-10-26T10:56:00Z">
          <w:r w:rsidRPr="00045DE7" w:rsidDel="009E2FFA">
            <w:rPr>
              <w:rFonts w:cs="Arial"/>
              <w:rPrChange w:id="213" w:author="10073817" w:date="2016-10-27T12:20:00Z">
                <w:rPr>
                  <w:rFonts w:cs="Arial"/>
                  <w:sz w:val="20"/>
                  <w:szCs w:val="20"/>
                </w:rPr>
              </w:rPrChange>
            </w:rPr>
            <w:delText xml:space="preserve">, </w:delText>
          </w:r>
        </w:del>
        <w:r w:rsidRPr="00045DE7">
          <w:rPr>
            <w:rFonts w:cs="Arial"/>
            <w:rPrChange w:id="214" w:author="10073817" w:date="2016-10-27T12:20:00Z">
              <w:rPr>
                <w:rFonts w:cs="Arial"/>
                <w:sz w:val="20"/>
                <w:szCs w:val="20"/>
              </w:rPr>
            </w:rPrChange>
          </w:rPr>
          <w:t xml:space="preserve">followed by the rearrangement of the </w:t>
        </w:r>
        <w:proofErr w:type="spellStart"/>
        <w:r w:rsidRPr="00045DE7">
          <w:rPr>
            <w:rFonts w:cs="Arial"/>
            <w:rPrChange w:id="215" w:author="10073817" w:date="2016-10-27T12:20:00Z">
              <w:rPr>
                <w:rFonts w:cs="Arial"/>
                <w:sz w:val="20"/>
                <w:szCs w:val="20"/>
              </w:rPr>
            </w:rPrChange>
          </w:rPr>
          <w:t>alkylidene</w:t>
        </w:r>
        <w:proofErr w:type="spellEnd"/>
        <w:r w:rsidRPr="00045DE7">
          <w:rPr>
            <w:rFonts w:cs="Arial"/>
            <w:rPrChange w:id="216" w:author="10073817" w:date="2016-10-27T12:20:00Z">
              <w:rPr>
                <w:rFonts w:cs="Arial"/>
                <w:sz w:val="20"/>
                <w:szCs w:val="20"/>
              </w:rPr>
            </w:rPrChange>
          </w:rPr>
          <w:t xml:space="preserve"> products to form a product alkene</w:t>
        </w:r>
        <w:proofErr w:type="gramStart"/>
        <w:r w:rsidRPr="00045DE7">
          <w:rPr>
            <w:rFonts w:cs="Arial"/>
            <w:rPrChange w:id="217" w:author="10073817" w:date="2016-10-27T12:20:00Z">
              <w:rPr>
                <w:rFonts w:cs="Arial"/>
                <w:sz w:val="20"/>
                <w:szCs w:val="20"/>
              </w:rPr>
            </w:rPrChange>
          </w:rPr>
          <w:t>.</w:t>
        </w:r>
      </w:ins>
      <w:ins w:id="218" w:author="10073817" w:date="2016-10-28T09:34:00Z">
        <w:r w:rsidR="00CC1FD3">
          <w:rPr>
            <w:rFonts w:cs="Arial"/>
          </w:rPr>
          <w:t>[</w:t>
        </w:r>
        <w:proofErr w:type="gramEnd"/>
        <w:r w:rsidR="00CC1FD3">
          <w:rPr>
            <w:rFonts w:cs="Arial"/>
          </w:rPr>
          <w:t>3]</w:t>
        </w:r>
      </w:ins>
      <w:ins w:id="219" w:author="10073817" w:date="2016-10-26T10:56:00Z">
        <w:r w:rsidR="009E2FFA" w:rsidRPr="00045DE7">
          <w:rPr>
            <w:rFonts w:cs="Arial"/>
          </w:rPr>
          <w:t xml:space="preserve"> </w:t>
        </w:r>
        <w:r w:rsidR="009E2FFA" w:rsidRPr="00E7619E">
          <w:rPr>
            <w:rFonts w:cs="Arial"/>
          </w:rPr>
          <w:t>(</w:t>
        </w:r>
        <w:r w:rsidR="009E2FFA" w:rsidRPr="00E7619E">
          <w:rPr>
            <w:rFonts w:cs="Arial"/>
            <w:i/>
            <w:rPrChange w:id="220" w:author="Geldenhuys, Pieter (P)" w:date="2016-10-27T23:54:00Z">
              <w:rPr>
                <w:rFonts w:cs="Arial"/>
                <w:i/>
                <w:color w:val="00B050"/>
              </w:rPr>
            </w:rPrChange>
          </w:rPr>
          <w:t>Figure 1)</w:t>
        </w:r>
      </w:ins>
    </w:p>
    <w:p w14:paraId="15D53DB0" w14:textId="57178DC0" w:rsidR="009204CF" w:rsidRPr="005763C3" w:rsidRDefault="00C92B88">
      <w:pPr>
        <w:jc w:val="center"/>
        <w:rPr>
          <w:ins w:id="221" w:author="10073817" w:date="2016-10-26T10:32:00Z"/>
          <w:rFonts w:cs="Arial"/>
          <w:b/>
          <w:i/>
          <w:sz w:val="28"/>
          <w:szCs w:val="28"/>
          <w:rPrChange w:id="222" w:author="10073817" w:date="2016-10-28T11:23:00Z">
            <w:rPr>
              <w:ins w:id="223" w:author="10073817" w:date="2016-10-26T10:32:00Z"/>
              <w:rFonts w:cs="Arial"/>
            </w:rPr>
          </w:rPrChange>
        </w:rPr>
        <w:pPrChange w:id="224" w:author="10073817" w:date="2016-10-28T11:23:00Z">
          <w:pPr>
            <w:jc w:val="both"/>
          </w:pPr>
        </w:pPrChange>
      </w:pPr>
      <w:bookmarkStart w:id="225" w:name="_GoBack"/>
      <w:bookmarkEnd w:id="225"/>
      <w:ins w:id="226" w:author="Lorraine" w:date="2016-10-19T21:26:00Z">
        <w:del w:id="227" w:author="10073817" w:date="2016-10-26T10:56:00Z">
          <w:r w:rsidRPr="005763C3" w:rsidDel="009E2FFA">
            <w:rPr>
              <w:rFonts w:cs="Arial"/>
              <w:sz w:val="28"/>
              <w:szCs w:val="28"/>
              <w:rPrChange w:id="228" w:author="10073817" w:date="2016-10-28T11:23:00Z">
                <w:rPr>
                  <w:rFonts w:cs="Arial"/>
                  <w:sz w:val="20"/>
                  <w:szCs w:val="20"/>
                </w:rPr>
              </w:rPrChange>
            </w:rPr>
            <w:lastRenderedPageBreak/>
            <w:delText xml:space="preserve">Metathesis of cyclic alkenes delivers polymer </w:delText>
          </w:r>
        </w:del>
      </w:ins>
      <w:ins w:id="229" w:author="Lorraine" w:date="2016-10-19T21:30:00Z">
        <w:del w:id="230" w:author="10073817" w:date="2016-10-26T10:56:00Z">
          <w:r w:rsidR="00A318DC" w:rsidRPr="005763C3" w:rsidDel="009E2FFA">
            <w:rPr>
              <w:rFonts w:cs="Arial"/>
              <w:sz w:val="28"/>
              <w:szCs w:val="28"/>
              <w:rPrChange w:id="231" w:author="10073817" w:date="2016-10-28T11:23:00Z">
                <w:rPr>
                  <w:rFonts w:cs="Arial"/>
                  <w:sz w:val="20"/>
                  <w:szCs w:val="20"/>
                </w:rPr>
              </w:rPrChange>
            </w:rPr>
            <w:delText>products under most conditions.</w:delText>
          </w:r>
        </w:del>
      </w:ins>
      <w:ins w:id="232" w:author="Lorraine" w:date="2016-10-19T22:08:00Z">
        <w:del w:id="233" w:author="10073817" w:date="2016-10-26T10:56:00Z">
          <w:r w:rsidR="005D0333" w:rsidRPr="005763C3" w:rsidDel="009E2FFA">
            <w:rPr>
              <w:rFonts w:cs="Arial"/>
              <w:sz w:val="28"/>
              <w:szCs w:val="28"/>
              <w:rPrChange w:id="234" w:author="10073817" w:date="2016-10-28T11:23:00Z">
                <w:rPr>
                  <w:rFonts w:cs="Arial"/>
                  <w:sz w:val="20"/>
                  <w:szCs w:val="20"/>
                </w:rPr>
              </w:rPrChange>
            </w:rPr>
            <w:delText xml:space="preserve"> </w:delText>
          </w:r>
        </w:del>
      </w:ins>
      <w:ins w:id="235" w:author="Lorraine" w:date="2016-10-19T21:24:00Z">
        <w:del w:id="236" w:author="10073817" w:date="2016-10-26T10:56:00Z">
          <w:r w:rsidR="00C84039" w:rsidRPr="005763C3" w:rsidDel="009E2FFA">
            <w:rPr>
              <w:rFonts w:cs="Arial"/>
              <w:sz w:val="28"/>
              <w:szCs w:val="28"/>
              <w:rPrChange w:id="237" w:author="10073817" w:date="2016-10-28T11:23:00Z">
                <w:rPr>
                  <w:rFonts w:cs="Arial"/>
                  <w:sz w:val="20"/>
                  <w:szCs w:val="20"/>
                </w:rPr>
              </w:rPrChange>
            </w:rPr>
            <w:delText>(Ivin and Mol, Olefin Metathesis and Metathesis polymerization)</w:delText>
          </w:r>
        </w:del>
      </w:ins>
      <w:ins w:id="238" w:author="10073817" w:date="2016-10-26T10:33:00Z">
        <w:r w:rsidR="009204CF" w:rsidRPr="005763C3">
          <w:rPr>
            <w:rFonts w:cs="Arial"/>
            <w:b/>
            <w:i/>
            <w:sz w:val="28"/>
            <w:szCs w:val="28"/>
            <w:rPrChange w:id="239" w:author="10073817" w:date="2016-10-28T11:23:00Z">
              <w:rPr>
                <w:rFonts w:cs="Arial"/>
              </w:rPr>
            </w:rPrChange>
          </w:rPr>
          <w:t>Figure 1</w:t>
        </w:r>
      </w:ins>
    </w:p>
    <w:p w14:paraId="3C9E42AB" w14:textId="137757DF" w:rsidR="009204CF" w:rsidRPr="00045DE7" w:rsidDel="009204CF" w:rsidRDefault="009E2FFA">
      <w:pPr>
        <w:rPr>
          <w:ins w:id="240" w:author="Lorraine" w:date="2016-10-19T21:30:00Z"/>
          <w:del w:id="241" w:author="10073817" w:date="2016-10-26T10:33:00Z"/>
          <w:rFonts w:cs="Arial"/>
          <w:rPrChange w:id="242" w:author="10073817" w:date="2016-10-27T12:20:00Z">
            <w:rPr>
              <w:ins w:id="243" w:author="Lorraine" w:date="2016-10-19T21:30:00Z"/>
              <w:del w:id="244" w:author="10073817" w:date="2016-10-26T10:33:00Z"/>
              <w:rFonts w:cs="Arial"/>
              <w:sz w:val="20"/>
              <w:szCs w:val="20"/>
            </w:rPr>
          </w:rPrChange>
        </w:rPr>
        <w:pPrChange w:id="245" w:author="10073817" w:date="2016-10-26T10:27:00Z">
          <w:pPr>
            <w:jc w:val="both"/>
          </w:pPr>
        </w:pPrChange>
      </w:pPr>
      <w:ins w:id="246" w:author="10073817" w:date="2016-10-26T10:58:00Z">
        <w:r w:rsidRPr="00045DE7">
          <w:rPr>
            <w:rFonts w:cs="Arial"/>
          </w:rPr>
          <w:t xml:space="preserve">A wide variety of categories of </w:t>
        </w:r>
      </w:ins>
    </w:p>
    <w:p w14:paraId="5F3552F6" w14:textId="05611838" w:rsidR="00C92B88" w:rsidRPr="00045DE7" w:rsidRDefault="009E2FFA">
      <w:pPr>
        <w:jc w:val="both"/>
        <w:rPr>
          <w:ins w:id="247" w:author="Lorraine" w:date="2016-10-19T22:06:00Z"/>
          <w:rFonts w:cs="Arial"/>
          <w:rPrChange w:id="248" w:author="10073817" w:date="2016-10-27T12:20:00Z">
            <w:rPr>
              <w:ins w:id="249" w:author="Lorraine" w:date="2016-10-19T22:06:00Z"/>
              <w:rFonts w:cs="Arial"/>
              <w:sz w:val="20"/>
              <w:szCs w:val="20"/>
            </w:rPr>
          </w:rPrChange>
        </w:rPr>
      </w:pPr>
      <w:proofErr w:type="gramStart"/>
      <w:ins w:id="250" w:author="10073817" w:date="2016-10-26T10:58:00Z">
        <w:r w:rsidRPr="00045DE7">
          <w:rPr>
            <w:rFonts w:cs="Arial"/>
          </w:rPr>
          <w:t>m</w:t>
        </w:r>
      </w:ins>
      <w:proofErr w:type="gramEnd"/>
      <w:ins w:id="251" w:author="Lorraine" w:date="2016-10-19T21:32:00Z">
        <w:del w:id="252" w:author="10073817" w:date="2016-10-26T10:58:00Z">
          <w:r w:rsidR="00A318DC" w:rsidRPr="00045DE7" w:rsidDel="009E2FFA">
            <w:rPr>
              <w:rFonts w:cs="Arial"/>
              <w:rPrChange w:id="253" w:author="10073817" w:date="2016-10-27T12:20:00Z">
                <w:rPr>
                  <w:rFonts w:cs="Arial"/>
                  <w:sz w:val="20"/>
                  <w:szCs w:val="20"/>
                </w:rPr>
              </w:rPrChange>
            </w:rPr>
            <w:delText>M</w:delText>
          </w:r>
        </w:del>
        <w:r w:rsidR="00A318DC" w:rsidRPr="00045DE7">
          <w:rPr>
            <w:rFonts w:cs="Arial"/>
            <w:rPrChange w:id="254" w:author="10073817" w:date="2016-10-27T12:20:00Z">
              <w:rPr>
                <w:rFonts w:cs="Arial"/>
                <w:sz w:val="20"/>
                <w:szCs w:val="20"/>
              </w:rPr>
            </w:rPrChange>
          </w:rPr>
          <w:t>etathesis reactions</w:t>
        </w:r>
        <w:del w:id="255" w:author="10073817" w:date="2016-10-26T10:58:00Z">
          <w:r w:rsidR="00A318DC" w:rsidRPr="00045DE7" w:rsidDel="009E2FFA">
            <w:rPr>
              <w:rFonts w:cs="Arial"/>
              <w:rPrChange w:id="256" w:author="10073817" w:date="2016-10-27T12:20:00Z">
                <w:rPr>
                  <w:rFonts w:cs="Arial"/>
                  <w:sz w:val="20"/>
                  <w:szCs w:val="20"/>
                </w:rPr>
              </w:rPrChange>
            </w:rPr>
            <w:delText xml:space="preserve"> can be divided into </w:delText>
          </w:r>
        </w:del>
      </w:ins>
      <w:ins w:id="257" w:author="Lorraine" w:date="2016-10-19T21:24:00Z">
        <w:del w:id="258" w:author="10073817" w:date="2016-10-26T10:58:00Z">
          <w:r w:rsidR="00C84039" w:rsidRPr="00045DE7" w:rsidDel="009E2FFA">
            <w:rPr>
              <w:rFonts w:cs="Arial"/>
              <w:rPrChange w:id="259" w:author="10073817" w:date="2016-10-27T12:20:00Z">
                <w:rPr>
                  <w:rFonts w:cs="Arial"/>
                  <w:sz w:val="20"/>
                  <w:szCs w:val="20"/>
                </w:rPr>
              </w:rPrChange>
            </w:rPr>
            <w:delText>several</w:delText>
          </w:r>
        </w:del>
      </w:ins>
      <w:ins w:id="260" w:author="Lorraine" w:date="2016-10-19T21:32:00Z">
        <w:del w:id="261" w:author="10073817" w:date="2016-10-26T10:58:00Z">
          <w:r w:rsidR="00A318DC" w:rsidRPr="00045DE7" w:rsidDel="009E2FFA">
            <w:rPr>
              <w:rFonts w:cs="Arial"/>
              <w:rPrChange w:id="262" w:author="10073817" w:date="2016-10-27T12:20:00Z">
                <w:rPr>
                  <w:rFonts w:cs="Arial"/>
                  <w:sz w:val="20"/>
                  <w:szCs w:val="20"/>
                </w:rPr>
              </w:rPrChange>
            </w:rPr>
            <w:delText xml:space="preserve"> categories which </w:delText>
          </w:r>
        </w:del>
      </w:ins>
      <w:ins w:id="263" w:author="Lorraine" w:date="2016-10-19T21:35:00Z">
        <w:del w:id="264" w:author="10073817" w:date="2016-10-26T10:58:00Z">
          <w:r w:rsidR="00A318DC" w:rsidRPr="00045DE7" w:rsidDel="009E2FFA">
            <w:rPr>
              <w:rFonts w:cs="Arial"/>
              <w:rPrChange w:id="265" w:author="10073817" w:date="2016-10-27T12:20:00Z">
                <w:rPr>
                  <w:rFonts w:cs="Arial"/>
                  <w:sz w:val="20"/>
                  <w:szCs w:val="20"/>
                </w:rPr>
              </w:rPrChange>
            </w:rPr>
            <w:delText>are graphically shown</w:delText>
          </w:r>
        </w:del>
      </w:ins>
      <w:ins w:id="266" w:author="Lorraine" w:date="2016-10-19T21:32:00Z">
        <w:del w:id="267" w:author="10073817" w:date="2016-10-26T10:58:00Z">
          <w:r w:rsidR="00A318DC" w:rsidRPr="00045DE7" w:rsidDel="009E2FFA">
            <w:rPr>
              <w:rFonts w:cs="Arial"/>
              <w:rPrChange w:id="268" w:author="10073817" w:date="2016-10-27T12:20:00Z">
                <w:rPr>
                  <w:rFonts w:cs="Arial"/>
                  <w:sz w:val="20"/>
                  <w:szCs w:val="20"/>
                </w:rPr>
              </w:rPrChange>
            </w:rPr>
            <w:delText xml:space="preserve"> in</w:delText>
          </w:r>
        </w:del>
      </w:ins>
      <w:ins w:id="269" w:author="10073817" w:date="2016-10-26T10:58:00Z">
        <w:r w:rsidRPr="00045DE7">
          <w:rPr>
            <w:rFonts w:cs="Arial"/>
          </w:rPr>
          <w:t xml:space="preserve"> have been identified. The </w:t>
        </w:r>
        <w:del w:id="270" w:author="Geldenhuys, Pieter (P)" w:date="2016-10-27T23:55:00Z">
          <w:r w:rsidRPr="00045DE7" w:rsidDel="00E7619E">
            <w:rPr>
              <w:rFonts w:cs="Arial"/>
            </w:rPr>
            <w:delText>variety</w:delText>
          </w:r>
        </w:del>
      </w:ins>
      <w:proofErr w:type="gramStart"/>
      <w:ins w:id="271" w:author="Geldenhuys, Pieter (P)" w:date="2016-10-27T23:55:00Z">
        <w:r w:rsidR="00E7619E">
          <w:rPr>
            <w:rFonts w:cs="Arial"/>
          </w:rPr>
          <w:t>examples</w:t>
        </w:r>
      </w:ins>
      <w:ins w:id="272" w:author="10073817" w:date="2016-10-26T10:58:00Z">
        <w:r w:rsidRPr="00045DE7">
          <w:rPr>
            <w:rFonts w:cs="Arial"/>
          </w:rPr>
          <w:t xml:space="preserve"> shown in</w:t>
        </w:r>
      </w:ins>
      <w:ins w:id="273" w:author="10073817" w:date="2016-10-26T10:59:00Z">
        <w:r w:rsidRPr="00045DE7">
          <w:rPr>
            <w:rFonts w:cs="Arial"/>
          </w:rPr>
          <w:t xml:space="preserve"> </w:t>
        </w:r>
      </w:ins>
      <w:ins w:id="274" w:author="10073817" w:date="2016-10-26T11:00:00Z">
        <w:r w:rsidRPr="00E7619E">
          <w:rPr>
            <w:rFonts w:cs="Arial"/>
          </w:rPr>
          <w:t>(Figure 2</w:t>
        </w:r>
        <w:r w:rsidRPr="00E7619E">
          <w:rPr>
            <w:rFonts w:cs="Arial"/>
            <w:rPrChange w:id="275" w:author="Geldenhuys, Pieter (P)" w:date="2016-10-27T23:54:00Z">
              <w:rPr>
                <w:rFonts w:cs="Arial"/>
                <w:color w:val="00B050"/>
              </w:rPr>
            </w:rPrChange>
          </w:rPr>
          <w:t>)</w:t>
        </w:r>
        <w:r w:rsidRPr="00045DE7">
          <w:rPr>
            <w:rFonts w:cs="Arial"/>
            <w:color w:val="00B050"/>
          </w:rPr>
          <w:t xml:space="preserve"> </w:t>
        </w:r>
      </w:ins>
      <w:ins w:id="276" w:author="10073817" w:date="2016-10-26T10:59:00Z">
        <w:r w:rsidRPr="00045DE7">
          <w:rPr>
            <w:rFonts w:cs="Arial"/>
          </w:rPr>
          <w:t>is</w:t>
        </w:r>
        <w:proofErr w:type="gramEnd"/>
        <w:r w:rsidRPr="00045DE7">
          <w:rPr>
            <w:rFonts w:cs="Arial"/>
          </w:rPr>
          <w:t xml:space="preserve"> not exhaustive, but gives</w:t>
        </w:r>
      </w:ins>
      <w:ins w:id="277" w:author="10073817" w:date="2016-10-26T11:00:00Z">
        <w:r w:rsidRPr="00045DE7">
          <w:rPr>
            <w:rFonts w:cs="Arial"/>
          </w:rPr>
          <w:t xml:space="preserve"> </w:t>
        </w:r>
      </w:ins>
      <w:ins w:id="278" w:author="10073817" w:date="2016-10-26T10:59:00Z">
        <w:r w:rsidRPr="00045DE7">
          <w:rPr>
            <w:rFonts w:cs="Arial"/>
          </w:rPr>
          <w:t>a</w:t>
        </w:r>
      </w:ins>
      <w:ins w:id="279" w:author="10073817" w:date="2016-10-26T11:00:00Z">
        <w:r w:rsidRPr="00045DE7">
          <w:rPr>
            <w:rFonts w:cs="Arial"/>
          </w:rPr>
          <w:t>n</w:t>
        </w:r>
      </w:ins>
      <w:ins w:id="280" w:author="10073817" w:date="2016-10-26T10:59:00Z">
        <w:r w:rsidRPr="00045DE7">
          <w:rPr>
            <w:rFonts w:cs="Arial"/>
          </w:rPr>
          <w:t xml:space="preserve"> idea of how versatile this family of reactions are</w:t>
        </w:r>
      </w:ins>
      <w:ins w:id="281" w:author="10073817" w:date="2016-10-26T11:01:00Z">
        <w:r w:rsidRPr="00045DE7">
          <w:rPr>
            <w:rFonts w:cs="Arial"/>
          </w:rPr>
          <w:t>.</w:t>
        </w:r>
      </w:ins>
      <w:ins w:id="282" w:author="Lorraine" w:date="2016-10-19T21:32:00Z">
        <w:del w:id="283" w:author="Geldenhuys, Pieter (P)" w:date="2016-10-27T23:54:00Z">
          <w:r w:rsidR="00A318DC" w:rsidRPr="00045DE7" w:rsidDel="00E7619E">
            <w:rPr>
              <w:rFonts w:cs="Arial"/>
              <w:rPrChange w:id="284" w:author="10073817" w:date="2016-10-27T12:20:00Z">
                <w:rPr>
                  <w:rFonts w:cs="Arial"/>
                  <w:sz w:val="20"/>
                  <w:szCs w:val="20"/>
                </w:rPr>
              </w:rPrChange>
            </w:rPr>
            <w:delText xml:space="preserve"> </w:delText>
          </w:r>
        </w:del>
      </w:ins>
      <w:ins w:id="285" w:author="Lorraine" w:date="2016-10-19T22:10:00Z">
        <w:del w:id="286" w:author="10073817" w:date="2016-10-26T09:22:00Z">
          <w:r w:rsidR="005D0333" w:rsidRPr="00E7619E" w:rsidDel="00215858">
            <w:rPr>
              <w:rFonts w:cs="Arial"/>
              <w:rPrChange w:id="287" w:author="Geldenhuys, Pieter (P)" w:date="2016-10-27T23:54:00Z">
                <w:rPr>
                  <w:rFonts w:cs="Arial"/>
                  <w:sz w:val="20"/>
                  <w:szCs w:val="20"/>
                </w:rPr>
              </w:rPrChange>
            </w:rPr>
            <w:delText xml:space="preserve">  </w:delText>
          </w:r>
        </w:del>
      </w:ins>
      <w:ins w:id="288" w:author="Lorraine" w:date="2016-10-19T21:32:00Z">
        <w:del w:id="289" w:author="10073817" w:date="2016-10-26T11:01:00Z">
          <w:r w:rsidR="00A318DC" w:rsidRPr="00E7619E" w:rsidDel="009E2FFA">
            <w:rPr>
              <w:rFonts w:cs="Arial"/>
              <w:rPrChange w:id="290" w:author="Geldenhuys, Pieter (P)" w:date="2016-10-27T23:54:00Z">
                <w:rPr>
                  <w:rFonts w:cs="Arial"/>
                  <w:sz w:val="20"/>
                  <w:szCs w:val="20"/>
                </w:rPr>
              </w:rPrChange>
            </w:rPr>
            <w:delText>Figure</w:delText>
          </w:r>
        </w:del>
      </w:ins>
      <w:ins w:id="291" w:author="Lorraine" w:date="2016-10-19T21:34:00Z">
        <w:del w:id="292" w:author="10073817" w:date="2016-10-26T11:01:00Z">
          <w:r w:rsidR="00A318DC" w:rsidRPr="00E7619E" w:rsidDel="009E2FFA">
            <w:rPr>
              <w:rFonts w:cs="Arial"/>
              <w:rPrChange w:id="293" w:author="Geldenhuys, Pieter (P)" w:date="2016-10-27T23:54:00Z">
                <w:rPr>
                  <w:rFonts w:cs="Arial"/>
                  <w:sz w:val="20"/>
                  <w:szCs w:val="20"/>
                </w:rPr>
              </w:rPrChange>
            </w:rPr>
            <w:delText xml:space="preserve"> </w:delText>
          </w:r>
        </w:del>
        <w:del w:id="294" w:author="10073817" w:date="2016-10-26T10:32:00Z">
          <w:r w:rsidR="00A318DC" w:rsidRPr="00E7619E" w:rsidDel="009204CF">
            <w:rPr>
              <w:rFonts w:cs="Arial"/>
              <w:rPrChange w:id="295" w:author="Geldenhuys, Pieter (P)" w:date="2016-10-27T23:54:00Z">
                <w:rPr>
                  <w:rFonts w:cs="Arial"/>
                  <w:sz w:val="20"/>
                  <w:szCs w:val="20"/>
                </w:rPr>
              </w:rPrChange>
            </w:rPr>
            <w:delText>1</w:delText>
          </w:r>
        </w:del>
        <w:del w:id="296" w:author="10073817" w:date="2016-10-26T11:01:00Z">
          <w:r w:rsidR="00A318DC" w:rsidRPr="00E7619E" w:rsidDel="009E2FFA">
            <w:rPr>
              <w:rFonts w:cs="Arial"/>
              <w:rPrChange w:id="297" w:author="Geldenhuys, Pieter (P)" w:date="2016-10-27T23:54:00Z">
                <w:rPr>
                  <w:rFonts w:cs="Arial"/>
                  <w:sz w:val="20"/>
                  <w:szCs w:val="20"/>
                </w:rPr>
              </w:rPrChange>
            </w:rPr>
            <w:delText>.</w:delText>
          </w:r>
        </w:del>
      </w:ins>
      <w:ins w:id="298" w:author="Lorraine" w:date="2016-10-19T22:10:00Z">
        <w:del w:id="299" w:author="10073817" w:date="2016-10-26T11:01:00Z">
          <w:r w:rsidR="005D0333" w:rsidRPr="00E7619E" w:rsidDel="009E2FFA">
            <w:rPr>
              <w:rFonts w:cs="Arial"/>
              <w:rPrChange w:id="300" w:author="Geldenhuys, Pieter (P)" w:date="2016-10-27T23:54:00Z">
                <w:rPr>
                  <w:rFonts w:cs="Arial"/>
                  <w:sz w:val="20"/>
                  <w:szCs w:val="20"/>
                </w:rPr>
              </w:rPrChange>
            </w:rPr>
            <w:delText xml:space="preserve"> </w:delText>
          </w:r>
        </w:del>
      </w:ins>
      <w:ins w:id="301" w:author="Lorraine" w:date="2016-10-19T21:25:00Z">
        <w:del w:id="302" w:author="Geldenhuys, Pieter (P)" w:date="2016-10-27T23:54:00Z">
          <w:r w:rsidR="00C84039" w:rsidRPr="00E7619E" w:rsidDel="00E7619E">
            <w:rPr>
              <w:rFonts w:cs="Arial"/>
              <w:rPrChange w:id="303" w:author="Geldenhuys, Pieter (P)" w:date="2016-10-27T23:54:00Z">
                <w:rPr>
                  <w:rFonts w:cs="Arial"/>
                  <w:sz w:val="20"/>
                  <w:szCs w:val="20"/>
                </w:rPr>
              </w:rPrChange>
            </w:rPr>
            <w:delText>(</w:delText>
          </w:r>
        </w:del>
      </w:ins>
      <w:ins w:id="304" w:author="10073817" w:date="2016-10-26T09:38:00Z">
        <w:del w:id="305" w:author="Geldenhuys, Pieter (P)" w:date="2016-10-27T23:54:00Z">
          <w:r w:rsidR="00A65740" w:rsidRPr="00E7619E" w:rsidDel="00E7619E">
            <w:rPr>
              <w:rFonts w:cs="Arial"/>
              <w:i/>
              <w:rPrChange w:id="306" w:author="Geldenhuys, Pieter (P)" w:date="2016-10-27T23:54:00Z">
                <w:rPr>
                  <w:rFonts w:cs="Arial"/>
                  <w:sz w:val="20"/>
                  <w:szCs w:val="20"/>
                </w:rPr>
              </w:rPrChange>
            </w:rPr>
            <w:delText>1.06 Metathesis ReactionsJ W Herndon, New Mexico State University, Las Cruces, NM, USAª 2007 Elsevier Ltd.</w:delText>
          </w:r>
        </w:del>
      </w:ins>
      <w:ins w:id="307" w:author="10073817" w:date="2016-10-26T10:29:00Z">
        <w:del w:id="308" w:author="Geldenhuys, Pieter (P)" w:date="2016-10-27T23:54:00Z">
          <w:r w:rsidR="009204CF" w:rsidRPr="00E7619E" w:rsidDel="00E7619E">
            <w:rPr>
              <w:rFonts w:cs="Arial"/>
            </w:rPr>
            <w:delText>)</w:delText>
          </w:r>
        </w:del>
      </w:ins>
      <w:ins w:id="309" w:author="Lorraine" w:date="2016-10-19T21:25:00Z">
        <w:del w:id="310" w:author="Geldenhuys, Pieter (P)" w:date="2016-10-27T23:54:00Z">
          <w:r w:rsidR="00C84039" w:rsidRPr="00E7619E" w:rsidDel="00E7619E">
            <w:rPr>
              <w:rFonts w:cs="Arial"/>
              <w:rPrChange w:id="311" w:author="Geldenhuys, Pieter (P)" w:date="2016-10-27T23:54:00Z">
                <w:rPr>
                  <w:rFonts w:cs="Arial"/>
                  <w:sz w:val="20"/>
                  <w:szCs w:val="20"/>
                </w:rPr>
              </w:rPrChange>
            </w:rPr>
            <w:delText xml:space="preserve">Zukowska, Szadkowska, Grela) </w:delText>
          </w:r>
        </w:del>
      </w:ins>
      <w:ins w:id="312" w:author="Geldenhuys, Pieter (P)" w:date="2016-10-27T23:54:00Z">
        <w:r w:rsidR="00E7619E">
          <w:rPr>
            <w:rFonts w:cs="Arial"/>
          </w:rPr>
          <w:t>[3]</w:t>
        </w:r>
      </w:ins>
      <w:ins w:id="313" w:author="Lorraine" w:date="2016-10-19T21:25:00Z">
        <w:r w:rsidR="00C84039" w:rsidRPr="00E7619E">
          <w:rPr>
            <w:rFonts w:cs="Arial"/>
            <w:rPrChange w:id="314" w:author="Geldenhuys, Pieter (P)" w:date="2016-10-27T23:54:00Z">
              <w:rPr>
                <w:rFonts w:cs="Arial"/>
                <w:sz w:val="20"/>
                <w:szCs w:val="20"/>
              </w:rPr>
            </w:rPrChange>
          </w:rPr>
          <w:t xml:space="preserve"> </w:t>
        </w:r>
      </w:ins>
    </w:p>
    <w:p w14:paraId="54B6915D" w14:textId="2BB0A4CE" w:rsidR="005D0333" w:rsidRPr="005763C3" w:rsidDel="005763C3" w:rsidRDefault="005D0333">
      <w:pPr>
        <w:pStyle w:val="NoSpacing"/>
        <w:jc w:val="center"/>
        <w:rPr>
          <w:ins w:id="315" w:author="Lorraine" w:date="2016-10-19T21:32:00Z"/>
          <w:del w:id="316" w:author="10073817" w:date="2016-10-28T11:17:00Z"/>
          <w:rFonts w:cs="Arial"/>
          <w:b/>
          <w:i/>
          <w:sz w:val="28"/>
          <w:szCs w:val="28"/>
          <w:rPrChange w:id="317" w:author="10073817" w:date="2016-10-28T11:23:00Z">
            <w:rPr>
              <w:ins w:id="318" w:author="Lorraine" w:date="2016-10-19T21:32:00Z"/>
              <w:del w:id="319" w:author="10073817" w:date="2016-10-28T11:17:00Z"/>
              <w:rFonts w:cs="Arial"/>
              <w:sz w:val="20"/>
              <w:szCs w:val="20"/>
            </w:rPr>
          </w:rPrChange>
        </w:rPr>
        <w:pPrChange w:id="320" w:author="10073817" w:date="2016-10-28T11:23:00Z">
          <w:pPr>
            <w:jc w:val="both"/>
          </w:pPr>
        </w:pPrChange>
      </w:pPr>
    </w:p>
    <w:p w14:paraId="330FEAEB" w14:textId="2D761B42" w:rsidR="00A318DC" w:rsidRPr="005763C3" w:rsidDel="00A65740" w:rsidRDefault="00A318DC">
      <w:pPr>
        <w:jc w:val="center"/>
        <w:rPr>
          <w:ins w:id="321" w:author="Lorraine" w:date="2016-10-19T21:22:00Z"/>
          <w:del w:id="322" w:author="10073817" w:date="2016-10-26T09:39:00Z"/>
          <w:rFonts w:cs="Arial"/>
          <w:b/>
          <w:i/>
          <w:sz w:val="28"/>
          <w:szCs w:val="28"/>
          <w:rPrChange w:id="323" w:author="10073817" w:date="2016-10-28T11:23:00Z">
            <w:rPr>
              <w:ins w:id="324" w:author="Lorraine" w:date="2016-10-19T21:22:00Z"/>
              <w:del w:id="325" w:author="10073817" w:date="2016-10-26T09:39:00Z"/>
              <w:rFonts w:cs="Arial"/>
            </w:rPr>
          </w:rPrChange>
        </w:rPr>
        <w:pPrChange w:id="326" w:author="10073817" w:date="2016-10-28T11:23:00Z">
          <w:pPr>
            <w:jc w:val="both"/>
          </w:pPr>
        </w:pPrChange>
      </w:pPr>
    </w:p>
    <w:p w14:paraId="141B1494" w14:textId="77777777" w:rsidR="00C84039" w:rsidRPr="005763C3" w:rsidDel="00A65740" w:rsidRDefault="00C84039">
      <w:pPr>
        <w:jc w:val="center"/>
        <w:rPr>
          <w:ins w:id="327" w:author="Lorraine" w:date="2016-10-19T21:22:00Z"/>
          <w:del w:id="328" w:author="10073817" w:date="2016-10-26T09:39:00Z"/>
          <w:rFonts w:cs="Arial"/>
          <w:b/>
          <w:i/>
          <w:sz w:val="28"/>
          <w:szCs w:val="28"/>
          <w:rPrChange w:id="329" w:author="10073817" w:date="2016-10-28T11:23:00Z">
            <w:rPr>
              <w:ins w:id="330" w:author="Lorraine" w:date="2016-10-19T21:22:00Z"/>
              <w:del w:id="331" w:author="10073817" w:date="2016-10-26T09:39:00Z"/>
              <w:rFonts w:cs="Arial"/>
            </w:rPr>
          </w:rPrChange>
        </w:rPr>
        <w:pPrChange w:id="332" w:author="10073817" w:date="2016-10-28T11:23:00Z">
          <w:pPr>
            <w:jc w:val="both"/>
          </w:pPr>
        </w:pPrChange>
      </w:pPr>
    </w:p>
    <w:p w14:paraId="6DF13D71" w14:textId="77777777" w:rsidR="00C84039" w:rsidRPr="005763C3" w:rsidDel="00A65740" w:rsidRDefault="00C84039">
      <w:pPr>
        <w:jc w:val="center"/>
        <w:rPr>
          <w:ins w:id="333" w:author="Lorraine" w:date="2016-10-19T21:22:00Z"/>
          <w:del w:id="334" w:author="10073817" w:date="2016-10-26T09:39:00Z"/>
          <w:rFonts w:cs="Arial"/>
          <w:b/>
          <w:i/>
          <w:sz w:val="28"/>
          <w:szCs w:val="28"/>
          <w:rPrChange w:id="335" w:author="10073817" w:date="2016-10-28T11:23:00Z">
            <w:rPr>
              <w:ins w:id="336" w:author="Lorraine" w:date="2016-10-19T21:22:00Z"/>
              <w:del w:id="337" w:author="10073817" w:date="2016-10-26T09:39:00Z"/>
              <w:rFonts w:cs="Arial"/>
            </w:rPr>
          </w:rPrChange>
        </w:rPr>
        <w:pPrChange w:id="338" w:author="10073817" w:date="2016-10-28T11:23:00Z">
          <w:pPr>
            <w:jc w:val="both"/>
          </w:pPr>
        </w:pPrChange>
      </w:pPr>
    </w:p>
    <w:p w14:paraId="5ACF036C" w14:textId="77777777" w:rsidR="00C84039" w:rsidRPr="005763C3" w:rsidDel="00A65740" w:rsidRDefault="00C84039">
      <w:pPr>
        <w:jc w:val="center"/>
        <w:rPr>
          <w:ins w:id="339" w:author="Lorraine" w:date="2016-10-19T21:22:00Z"/>
          <w:del w:id="340" w:author="10073817" w:date="2016-10-26T09:38:00Z"/>
          <w:rFonts w:cs="Arial"/>
          <w:b/>
          <w:i/>
          <w:sz w:val="28"/>
          <w:szCs w:val="28"/>
          <w:rPrChange w:id="341" w:author="10073817" w:date="2016-10-28T11:23:00Z">
            <w:rPr>
              <w:ins w:id="342" w:author="Lorraine" w:date="2016-10-19T21:22:00Z"/>
              <w:del w:id="343" w:author="10073817" w:date="2016-10-26T09:38:00Z"/>
              <w:rFonts w:cs="Arial"/>
            </w:rPr>
          </w:rPrChange>
        </w:rPr>
        <w:pPrChange w:id="344" w:author="10073817" w:date="2016-10-28T11:23:00Z">
          <w:pPr>
            <w:jc w:val="both"/>
          </w:pPr>
        </w:pPrChange>
      </w:pPr>
    </w:p>
    <w:p w14:paraId="52C32B50" w14:textId="77777777" w:rsidR="00C84039" w:rsidRPr="005763C3" w:rsidDel="00A65740" w:rsidRDefault="00C84039">
      <w:pPr>
        <w:jc w:val="center"/>
        <w:rPr>
          <w:ins w:id="345" w:author="Lorraine" w:date="2016-10-19T21:22:00Z"/>
          <w:del w:id="346" w:author="10073817" w:date="2016-10-26T09:38:00Z"/>
          <w:rFonts w:cs="Arial"/>
          <w:b/>
          <w:i/>
          <w:sz w:val="28"/>
          <w:szCs w:val="28"/>
          <w:rPrChange w:id="347" w:author="10073817" w:date="2016-10-28T11:23:00Z">
            <w:rPr>
              <w:ins w:id="348" w:author="Lorraine" w:date="2016-10-19T21:22:00Z"/>
              <w:del w:id="349" w:author="10073817" w:date="2016-10-26T09:38:00Z"/>
              <w:rFonts w:cs="Arial"/>
            </w:rPr>
          </w:rPrChange>
        </w:rPr>
        <w:pPrChange w:id="350" w:author="10073817" w:date="2016-10-28T11:23:00Z">
          <w:pPr>
            <w:jc w:val="both"/>
          </w:pPr>
        </w:pPrChange>
      </w:pPr>
    </w:p>
    <w:p w14:paraId="2461772D" w14:textId="77777777" w:rsidR="00C84039" w:rsidRPr="005763C3" w:rsidDel="00A65740" w:rsidRDefault="00C84039">
      <w:pPr>
        <w:jc w:val="center"/>
        <w:rPr>
          <w:ins w:id="351" w:author="Lorraine" w:date="2016-10-19T21:22:00Z"/>
          <w:del w:id="352" w:author="10073817" w:date="2016-10-26T09:38:00Z"/>
          <w:rFonts w:cs="Arial"/>
          <w:b/>
          <w:i/>
          <w:sz w:val="28"/>
          <w:szCs w:val="28"/>
          <w:rPrChange w:id="353" w:author="10073817" w:date="2016-10-28T11:23:00Z">
            <w:rPr>
              <w:ins w:id="354" w:author="Lorraine" w:date="2016-10-19T21:22:00Z"/>
              <w:del w:id="355" w:author="10073817" w:date="2016-10-26T09:38:00Z"/>
              <w:rFonts w:cs="Arial"/>
            </w:rPr>
          </w:rPrChange>
        </w:rPr>
        <w:pPrChange w:id="356" w:author="10073817" w:date="2016-10-28T11:23:00Z">
          <w:pPr>
            <w:jc w:val="both"/>
          </w:pPr>
        </w:pPrChange>
      </w:pPr>
    </w:p>
    <w:p w14:paraId="4A25CE64" w14:textId="77777777" w:rsidR="00C84039" w:rsidRPr="005763C3" w:rsidDel="00A65740" w:rsidRDefault="00C84039">
      <w:pPr>
        <w:jc w:val="center"/>
        <w:rPr>
          <w:ins w:id="357" w:author="Lorraine" w:date="2016-10-19T21:37:00Z"/>
          <w:del w:id="358" w:author="10073817" w:date="2016-10-26T09:39:00Z"/>
          <w:rFonts w:cs="Arial"/>
          <w:b/>
          <w:i/>
          <w:sz w:val="28"/>
          <w:szCs w:val="28"/>
          <w:rPrChange w:id="359" w:author="10073817" w:date="2016-10-28T11:23:00Z">
            <w:rPr>
              <w:ins w:id="360" w:author="Lorraine" w:date="2016-10-19T21:37:00Z"/>
              <w:del w:id="361" w:author="10073817" w:date="2016-10-26T09:39:00Z"/>
              <w:rFonts w:cs="Arial"/>
              <w:sz w:val="20"/>
              <w:szCs w:val="20"/>
            </w:rPr>
          </w:rPrChange>
        </w:rPr>
        <w:pPrChange w:id="362" w:author="10073817" w:date="2016-10-28T11:23:00Z">
          <w:pPr>
            <w:jc w:val="both"/>
          </w:pPr>
        </w:pPrChange>
      </w:pPr>
    </w:p>
    <w:p w14:paraId="04B3FA6A" w14:textId="38BB3BCC" w:rsidR="00A318DC" w:rsidRPr="00045DE7" w:rsidRDefault="005D0333">
      <w:pPr>
        <w:jc w:val="center"/>
        <w:rPr>
          <w:ins w:id="363" w:author="Lorraine" w:date="2016-10-19T21:37:00Z"/>
          <w:rFonts w:cs="Arial"/>
          <w:i/>
          <w:rPrChange w:id="364" w:author="10073817" w:date="2016-10-27T12:20:00Z">
            <w:rPr>
              <w:ins w:id="365" w:author="Lorraine" w:date="2016-10-19T21:37:00Z"/>
              <w:rFonts w:cs="Arial"/>
              <w:sz w:val="20"/>
              <w:szCs w:val="20"/>
            </w:rPr>
          </w:rPrChange>
        </w:rPr>
        <w:pPrChange w:id="366" w:author="10073817" w:date="2016-10-28T11:23:00Z">
          <w:pPr>
            <w:jc w:val="both"/>
          </w:pPr>
        </w:pPrChange>
      </w:pPr>
      <w:ins w:id="367" w:author="Lorraine" w:date="2016-10-19T22:06:00Z">
        <w:r w:rsidRPr="005763C3">
          <w:rPr>
            <w:rFonts w:cs="Arial"/>
            <w:b/>
            <w:i/>
            <w:sz w:val="28"/>
            <w:szCs w:val="28"/>
            <w:rPrChange w:id="368" w:author="10073817" w:date="2016-10-28T11:23:00Z">
              <w:rPr>
                <w:rFonts w:eastAsiaTheme="majorEastAsia" w:cs="Arial"/>
                <w:color w:val="2E74B5" w:themeColor="accent1" w:themeShade="BF"/>
                <w:sz w:val="20"/>
                <w:szCs w:val="20"/>
              </w:rPr>
            </w:rPrChange>
          </w:rPr>
          <w:t xml:space="preserve">Figure </w:t>
        </w:r>
        <w:del w:id="369" w:author="10073817" w:date="2016-10-26T10:33:00Z">
          <w:r w:rsidRPr="005763C3" w:rsidDel="009204CF">
            <w:rPr>
              <w:rFonts w:cs="Arial"/>
              <w:b/>
              <w:i/>
              <w:sz w:val="28"/>
              <w:szCs w:val="28"/>
              <w:rPrChange w:id="370" w:author="10073817" w:date="2016-10-28T11:23:00Z">
                <w:rPr>
                  <w:rFonts w:eastAsiaTheme="majorEastAsia" w:cs="Arial"/>
                  <w:color w:val="2E74B5" w:themeColor="accent1" w:themeShade="BF"/>
                  <w:sz w:val="20"/>
                  <w:szCs w:val="20"/>
                </w:rPr>
              </w:rPrChange>
            </w:rPr>
            <w:delText>1</w:delText>
          </w:r>
        </w:del>
      </w:ins>
      <w:ins w:id="371" w:author="10073817" w:date="2016-10-26T10:33:00Z">
        <w:r w:rsidR="009204CF" w:rsidRPr="005763C3">
          <w:rPr>
            <w:rFonts w:cs="Arial"/>
            <w:b/>
            <w:i/>
            <w:sz w:val="28"/>
            <w:szCs w:val="28"/>
            <w:rPrChange w:id="372" w:author="10073817" w:date="2016-10-28T11:23:00Z">
              <w:rPr>
                <w:rFonts w:cs="Arial"/>
                <w:i/>
              </w:rPr>
            </w:rPrChange>
          </w:rPr>
          <w:t>2</w:t>
        </w:r>
      </w:ins>
      <w:ins w:id="373" w:author="Lorraine" w:date="2016-10-19T22:06:00Z">
        <w:del w:id="374" w:author="10073817" w:date="2016-10-28T09:34:00Z">
          <w:r w:rsidRPr="00045DE7" w:rsidDel="00CC1FD3">
            <w:rPr>
              <w:rFonts w:cs="Arial"/>
              <w:i/>
              <w:rPrChange w:id="375" w:author="10073817" w:date="2016-10-27T12:20:00Z">
                <w:rPr>
                  <w:rFonts w:eastAsiaTheme="majorEastAsia" w:cs="Arial"/>
                  <w:color w:val="2E74B5" w:themeColor="accent1" w:themeShade="BF"/>
                  <w:sz w:val="20"/>
                  <w:szCs w:val="20"/>
                </w:rPr>
              </w:rPrChange>
            </w:rPr>
            <w:delText>.</w:delText>
          </w:r>
        </w:del>
      </w:ins>
    </w:p>
    <w:p w14:paraId="079A5B1A" w14:textId="497420E5" w:rsidR="00A318DC" w:rsidRPr="00CC1FD3" w:rsidRDefault="009E2FFA">
      <w:pPr>
        <w:jc w:val="both"/>
        <w:rPr>
          <w:ins w:id="376" w:author="Lorraine" w:date="2016-10-19T21:22:00Z"/>
          <w:rFonts w:cs="Arial"/>
          <w:i/>
          <w:rPrChange w:id="377" w:author="10073817" w:date="2016-10-28T09:35:00Z">
            <w:rPr>
              <w:ins w:id="378" w:author="Lorraine" w:date="2016-10-19T21:22:00Z"/>
              <w:rFonts w:cs="Arial"/>
              <w:sz w:val="20"/>
              <w:szCs w:val="20"/>
            </w:rPr>
          </w:rPrChange>
        </w:rPr>
      </w:pPr>
      <w:ins w:id="379" w:author="10073817" w:date="2016-10-26T11:02:00Z">
        <w:r w:rsidRPr="00045DE7">
          <w:rPr>
            <w:rFonts w:cs="Arial"/>
          </w:rPr>
          <w:t xml:space="preserve">Because of this </w:t>
        </w:r>
      </w:ins>
      <w:ins w:id="380" w:author="10073817" w:date="2016-10-26T11:30:00Z">
        <w:r w:rsidR="00310ED0" w:rsidRPr="00045DE7">
          <w:rPr>
            <w:rFonts w:cs="Arial"/>
          </w:rPr>
          <w:t>versatility</w:t>
        </w:r>
      </w:ins>
      <w:ins w:id="381" w:author="10073817" w:date="2016-10-26T13:03:00Z">
        <w:r w:rsidR="00571AC7" w:rsidRPr="00045DE7">
          <w:rPr>
            <w:rFonts w:cs="Arial"/>
          </w:rPr>
          <w:t>,</w:t>
        </w:r>
      </w:ins>
      <w:ins w:id="382" w:author="10073817" w:date="2016-10-26T11:02:00Z">
        <w:r w:rsidRPr="00045DE7">
          <w:rPr>
            <w:rFonts w:cs="Arial"/>
          </w:rPr>
          <w:t xml:space="preserve"> the </w:t>
        </w:r>
      </w:ins>
      <w:ins w:id="383" w:author="10073817" w:date="2016-10-26T11:50:00Z">
        <w:r w:rsidR="005F2AAE" w:rsidRPr="00045DE7">
          <w:rPr>
            <w:rFonts w:cs="Arial"/>
          </w:rPr>
          <w:t xml:space="preserve">olefin </w:t>
        </w:r>
      </w:ins>
      <w:ins w:id="384" w:author="10073817" w:date="2016-10-26T10:55:00Z">
        <w:r w:rsidRPr="00045DE7">
          <w:rPr>
            <w:rFonts w:cs="Arial"/>
          </w:rPr>
          <w:t>metathesis reaction has found wide-spread application in laboratories for the synthesis of unique polymers and research into the synthesis of a wide variety of molecules</w:t>
        </w:r>
      </w:ins>
      <w:ins w:id="385" w:author="10073817" w:date="2016-10-26T11:02:00Z">
        <w:r w:rsidRPr="00045DE7">
          <w:rPr>
            <w:rFonts w:cs="Arial"/>
          </w:rPr>
          <w:t>.</w:t>
        </w:r>
      </w:ins>
      <w:ins w:id="386" w:author="10073817" w:date="2016-10-26T10:55:00Z">
        <w:r w:rsidR="00DD79C7" w:rsidRPr="00045DE7">
          <w:rPr>
            <w:rFonts w:cs="Arial"/>
          </w:rPr>
          <w:t>[</w:t>
        </w:r>
      </w:ins>
      <w:ins w:id="387" w:author="10073817" w:date="2016-10-26T13:47:00Z">
        <w:r w:rsidR="00DD79C7" w:rsidRPr="00045DE7">
          <w:rPr>
            <w:rFonts w:cs="Arial"/>
          </w:rPr>
          <w:t>3</w:t>
        </w:r>
      </w:ins>
      <w:ins w:id="388" w:author="10073817" w:date="2016-10-26T10:55:00Z">
        <w:r w:rsidRPr="00045DE7">
          <w:rPr>
            <w:rFonts w:cs="Arial"/>
          </w:rPr>
          <w:t xml:space="preserve">] </w:t>
        </w:r>
      </w:ins>
      <w:ins w:id="389" w:author="Lorraine" w:date="2016-10-19T22:11:00Z">
        <w:del w:id="390" w:author="10073817" w:date="2016-10-26T11:03:00Z">
          <w:r w:rsidR="005D0333" w:rsidRPr="00045DE7" w:rsidDel="009E2FFA">
            <w:rPr>
              <w:rFonts w:cs="Arial"/>
              <w:rPrChange w:id="391" w:author="10073817" w:date="2016-10-27T12:20:00Z">
                <w:rPr>
                  <w:rFonts w:cs="Arial"/>
                  <w:sz w:val="20"/>
                  <w:szCs w:val="20"/>
                </w:rPr>
              </w:rPrChange>
            </w:rPr>
            <w:delText xml:space="preserve">Metathesis </w:delText>
          </w:r>
        </w:del>
      </w:ins>
      <w:ins w:id="392" w:author="Lorraine" w:date="2016-10-19T22:13:00Z">
        <w:del w:id="393" w:author="10073817" w:date="2016-10-26T11:03:00Z">
          <w:r w:rsidR="005D0333" w:rsidRPr="00045DE7" w:rsidDel="009E2FFA">
            <w:rPr>
              <w:rFonts w:cs="Arial"/>
              <w:rPrChange w:id="394" w:author="10073817" w:date="2016-10-27T12:20:00Z">
                <w:rPr>
                  <w:rFonts w:cs="Arial"/>
                  <w:sz w:val="20"/>
                  <w:szCs w:val="20"/>
                </w:rPr>
              </w:rPrChange>
            </w:rPr>
            <w:delText xml:space="preserve">reactions and research </w:delText>
          </w:r>
        </w:del>
      </w:ins>
      <w:ins w:id="395" w:author="Lorraine" w:date="2016-10-19T22:11:00Z">
        <w:del w:id="396" w:author="10073817" w:date="2016-10-26T11:03:00Z">
          <w:r w:rsidR="005D0333" w:rsidRPr="00045DE7" w:rsidDel="009E2FFA">
            <w:rPr>
              <w:rFonts w:cs="Arial"/>
              <w:rPrChange w:id="397" w:author="10073817" w:date="2016-10-27T12:20:00Z">
                <w:rPr>
                  <w:rFonts w:cs="Arial"/>
                  <w:sz w:val="20"/>
                  <w:szCs w:val="20"/>
                </w:rPr>
              </w:rPrChange>
            </w:rPr>
            <w:delText>have had</w:delText>
          </w:r>
        </w:del>
      </w:ins>
      <w:ins w:id="398" w:author="Lorraine" w:date="2016-10-19T22:13:00Z">
        <w:del w:id="399" w:author="10073817" w:date="2016-10-26T11:03:00Z">
          <w:r w:rsidR="005D0333" w:rsidRPr="00045DE7" w:rsidDel="009E2FFA">
            <w:rPr>
              <w:rFonts w:cs="Arial"/>
              <w:rPrChange w:id="400" w:author="10073817" w:date="2016-10-27T12:20:00Z">
                <w:rPr>
                  <w:rFonts w:cs="Arial"/>
                  <w:sz w:val="20"/>
                  <w:szCs w:val="20"/>
                </w:rPr>
              </w:rPrChange>
            </w:rPr>
            <w:delText xml:space="preserve"> a</w:delText>
          </w:r>
          <w:r w:rsidR="00C84039" w:rsidRPr="00045DE7" w:rsidDel="009E2FFA">
            <w:rPr>
              <w:rFonts w:cs="Arial"/>
              <w:rPrChange w:id="401" w:author="10073817" w:date="2016-10-27T12:20:00Z">
                <w:rPr>
                  <w:rFonts w:cs="Arial"/>
                  <w:sz w:val="20"/>
                  <w:szCs w:val="20"/>
                </w:rPr>
              </w:rPrChange>
            </w:rPr>
            <w:delText xml:space="preserve"> significant impact on various</w:delText>
          </w:r>
          <w:r w:rsidR="005D0333" w:rsidRPr="00045DE7" w:rsidDel="009E2FFA">
            <w:rPr>
              <w:rFonts w:cs="Arial"/>
              <w:rPrChange w:id="402" w:author="10073817" w:date="2016-10-27T12:20:00Z">
                <w:rPr>
                  <w:rFonts w:cs="Arial"/>
                  <w:sz w:val="20"/>
                  <w:szCs w:val="20"/>
                </w:rPr>
              </w:rPrChange>
            </w:rPr>
            <w:delText xml:space="preserve"> industries. </w:delText>
          </w:r>
        </w:del>
        <w:r w:rsidR="005D0333" w:rsidRPr="00045DE7">
          <w:rPr>
            <w:rFonts w:cs="Arial"/>
            <w:rPrChange w:id="403" w:author="10073817" w:date="2016-10-27T12:20:00Z">
              <w:rPr>
                <w:rFonts w:cs="Arial"/>
                <w:sz w:val="20"/>
                <w:szCs w:val="20"/>
              </w:rPr>
            </w:rPrChange>
          </w:rPr>
          <w:t xml:space="preserve">The </w:t>
        </w:r>
      </w:ins>
      <w:ins w:id="404" w:author="10073817" w:date="2016-10-28T08:48:00Z">
        <w:r w:rsidR="00BC37A3">
          <w:rPr>
            <w:rFonts w:cs="Arial"/>
          </w:rPr>
          <w:t xml:space="preserve">metathesis </w:t>
        </w:r>
      </w:ins>
      <w:ins w:id="405" w:author="Lorraine" w:date="2016-10-19T22:13:00Z">
        <w:r w:rsidR="005D0333" w:rsidRPr="00045DE7">
          <w:rPr>
            <w:rFonts w:cs="Arial"/>
            <w:rPrChange w:id="406" w:author="10073817" w:date="2016-10-27T12:20:00Z">
              <w:rPr>
                <w:rFonts w:cs="Arial"/>
                <w:sz w:val="20"/>
                <w:szCs w:val="20"/>
              </w:rPr>
            </w:rPrChange>
          </w:rPr>
          <w:t>reaction</w:t>
        </w:r>
      </w:ins>
      <w:ins w:id="407" w:author="10073817" w:date="2016-10-26T10:29:00Z">
        <w:r w:rsidR="009204CF" w:rsidRPr="00045DE7">
          <w:rPr>
            <w:rFonts w:cs="Arial"/>
          </w:rPr>
          <w:t xml:space="preserve"> </w:t>
        </w:r>
      </w:ins>
      <w:ins w:id="408" w:author="Lorraine" w:date="2016-10-19T22:13:00Z">
        <w:del w:id="409" w:author="10073817" w:date="2016-10-26T10:29:00Z">
          <w:r w:rsidR="005D0333" w:rsidRPr="00045DE7" w:rsidDel="009204CF">
            <w:rPr>
              <w:rFonts w:cs="Arial"/>
              <w:rPrChange w:id="410" w:author="10073817" w:date="2016-10-27T12:20:00Z">
                <w:rPr>
                  <w:rFonts w:cs="Arial"/>
                  <w:sz w:val="20"/>
                  <w:szCs w:val="20"/>
                </w:rPr>
              </w:rPrChange>
            </w:rPr>
            <w:delText xml:space="preserve"> </w:delText>
          </w:r>
        </w:del>
        <w:r w:rsidR="005D0333" w:rsidRPr="00045DE7">
          <w:rPr>
            <w:rFonts w:cs="Arial"/>
            <w:rPrChange w:id="411" w:author="10073817" w:date="2016-10-27T12:20:00Z">
              <w:rPr>
                <w:rFonts w:cs="Arial"/>
                <w:sz w:val="20"/>
                <w:szCs w:val="20"/>
              </w:rPr>
            </w:rPrChange>
          </w:rPr>
          <w:t>ha</w:t>
        </w:r>
      </w:ins>
      <w:ins w:id="412" w:author="10073817" w:date="2016-10-26T10:30:00Z">
        <w:r w:rsidR="009204CF" w:rsidRPr="00045DE7">
          <w:rPr>
            <w:rFonts w:cs="Arial"/>
          </w:rPr>
          <w:t>s</w:t>
        </w:r>
      </w:ins>
      <w:ins w:id="413" w:author="Lorraine" w:date="2016-10-19T22:13:00Z">
        <w:del w:id="414" w:author="10073817" w:date="2016-10-26T10:30:00Z">
          <w:r w:rsidR="005D0333" w:rsidRPr="00045DE7" w:rsidDel="009204CF">
            <w:rPr>
              <w:rFonts w:cs="Arial"/>
              <w:rPrChange w:id="415" w:author="10073817" w:date="2016-10-27T12:20:00Z">
                <w:rPr>
                  <w:rFonts w:cs="Arial"/>
                  <w:sz w:val="20"/>
                  <w:szCs w:val="20"/>
                </w:rPr>
              </w:rPrChange>
            </w:rPr>
            <w:delText>ve</w:delText>
          </w:r>
        </w:del>
        <w:r w:rsidR="005D0333" w:rsidRPr="00045DE7">
          <w:rPr>
            <w:rFonts w:cs="Arial"/>
            <w:rPrChange w:id="416" w:author="10073817" w:date="2016-10-27T12:20:00Z">
              <w:rPr>
                <w:rFonts w:cs="Arial"/>
                <w:sz w:val="20"/>
                <w:szCs w:val="20"/>
              </w:rPr>
            </w:rPrChange>
          </w:rPr>
          <w:t xml:space="preserve"> </w:t>
        </w:r>
        <w:del w:id="417" w:author="10073817" w:date="2016-10-26T11:31:00Z">
          <w:r w:rsidR="005D0333" w:rsidRPr="00045DE7" w:rsidDel="00310ED0">
            <w:rPr>
              <w:rFonts w:cs="Arial"/>
              <w:rPrChange w:id="418" w:author="10073817" w:date="2016-10-27T12:20:00Z">
                <w:rPr>
                  <w:rFonts w:cs="Arial"/>
                  <w:sz w:val="20"/>
                  <w:szCs w:val="20"/>
                </w:rPr>
              </w:rPrChange>
            </w:rPr>
            <w:delText>found application in synthesis</w:delText>
          </w:r>
        </w:del>
      </w:ins>
      <w:ins w:id="419" w:author="10073817" w:date="2016-10-26T11:31:00Z">
        <w:r w:rsidR="00310ED0" w:rsidRPr="00045DE7">
          <w:rPr>
            <w:rFonts w:cs="Arial"/>
          </w:rPr>
          <w:t>led to major advancements in various industries including</w:t>
        </w:r>
      </w:ins>
      <w:ins w:id="420" w:author="10073817" w:date="2016-10-26T11:51:00Z">
        <w:r w:rsidR="005F2AAE" w:rsidRPr="00045DE7">
          <w:rPr>
            <w:rFonts w:cs="Arial"/>
          </w:rPr>
          <w:t xml:space="preserve"> the synthesis of</w:t>
        </w:r>
      </w:ins>
      <w:ins w:id="421" w:author="Lorraine" w:date="2016-10-19T22:13:00Z">
        <w:del w:id="422" w:author="10073817" w:date="2016-10-26T11:51:00Z">
          <w:r w:rsidR="005D0333" w:rsidRPr="00045DE7" w:rsidDel="005F2AAE">
            <w:rPr>
              <w:rFonts w:cs="Arial"/>
              <w:rPrChange w:id="423" w:author="10073817" w:date="2016-10-27T12:20:00Z">
                <w:rPr>
                  <w:rFonts w:cs="Arial"/>
                  <w:sz w:val="20"/>
                  <w:szCs w:val="20"/>
                </w:rPr>
              </w:rPrChange>
            </w:rPr>
            <w:delText xml:space="preserve"> of</w:delText>
          </w:r>
        </w:del>
        <w:r w:rsidR="005D0333" w:rsidRPr="00045DE7">
          <w:rPr>
            <w:rFonts w:cs="Arial"/>
            <w:rPrChange w:id="424" w:author="10073817" w:date="2016-10-27T12:20:00Z">
              <w:rPr>
                <w:rFonts w:cs="Arial"/>
                <w:sz w:val="20"/>
                <w:szCs w:val="20"/>
              </w:rPr>
            </w:rPrChange>
          </w:rPr>
          <w:t xml:space="preserve"> natural products, pharmaceuticals, </w:t>
        </w:r>
        <w:proofErr w:type="spellStart"/>
        <w:r w:rsidR="005D0333" w:rsidRPr="00045DE7">
          <w:rPr>
            <w:rFonts w:cs="Arial"/>
            <w:rPrChange w:id="425" w:author="10073817" w:date="2016-10-27T12:20:00Z">
              <w:rPr>
                <w:rFonts w:cs="Arial"/>
                <w:sz w:val="20"/>
                <w:szCs w:val="20"/>
              </w:rPr>
            </w:rPrChange>
          </w:rPr>
          <w:t>nanomaterials</w:t>
        </w:r>
        <w:proofErr w:type="spellEnd"/>
        <w:r w:rsidR="005D0333" w:rsidRPr="00045DE7">
          <w:rPr>
            <w:rFonts w:cs="Arial"/>
            <w:rPrChange w:id="426" w:author="10073817" w:date="2016-10-27T12:20:00Z">
              <w:rPr>
                <w:rFonts w:cs="Arial"/>
                <w:sz w:val="20"/>
                <w:szCs w:val="20"/>
              </w:rPr>
            </w:rPrChange>
          </w:rPr>
          <w:t xml:space="preserve">, speciality polymers and </w:t>
        </w:r>
      </w:ins>
      <w:ins w:id="427" w:author="10073817" w:date="2016-10-28T08:48:00Z">
        <w:r w:rsidR="00BC37A3">
          <w:rPr>
            <w:rFonts w:cs="Arial"/>
          </w:rPr>
          <w:t xml:space="preserve">in </w:t>
        </w:r>
      </w:ins>
      <w:ins w:id="428" w:author="Lorraine" w:date="2016-10-19T21:25:00Z">
        <w:del w:id="429" w:author="10073817" w:date="2016-10-26T11:51:00Z">
          <w:r w:rsidR="00C84039" w:rsidRPr="00045DE7" w:rsidDel="005F2AAE">
            <w:rPr>
              <w:rFonts w:cs="Arial"/>
              <w:rPrChange w:id="430" w:author="10073817" w:date="2016-10-27T12:20:00Z">
                <w:rPr>
                  <w:rFonts w:cs="Arial"/>
                  <w:sz w:val="20"/>
                  <w:szCs w:val="20"/>
                </w:rPr>
              </w:rPrChange>
            </w:rPr>
            <w:delText xml:space="preserve">have led to major advances in </w:delText>
          </w:r>
        </w:del>
        <w:r w:rsidR="00C84039" w:rsidRPr="00045DE7">
          <w:rPr>
            <w:rFonts w:cs="Arial"/>
            <w:rPrChange w:id="431" w:author="10073817" w:date="2016-10-27T12:20:00Z">
              <w:rPr>
                <w:rFonts w:cs="Arial"/>
                <w:sz w:val="20"/>
                <w:szCs w:val="20"/>
              </w:rPr>
            </w:rPrChange>
          </w:rPr>
          <w:t xml:space="preserve">the </w:t>
        </w:r>
      </w:ins>
      <w:ins w:id="432" w:author="Lorraine" w:date="2016-10-19T22:15:00Z">
        <w:r w:rsidR="00C84039" w:rsidRPr="00045DE7">
          <w:rPr>
            <w:rFonts w:cs="Arial"/>
            <w:rPrChange w:id="433" w:author="10073817" w:date="2016-10-27T12:20:00Z">
              <w:rPr>
                <w:rFonts w:cs="Arial"/>
                <w:sz w:val="20"/>
                <w:szCs w:val="20"/>
              </w:rPr>
            </w:rPrChange>
          </w:rPr>
          <w:t>biotechnology industry</w:t>
        </w:r>
      </w:ins>
      <w:ins w:id="434" w:author="10073817" w:date="2016-10-26T11:06:00Z">
        <w:r w:rsidR="007E4564" w:rsidRPr="00045DE7">
          <w:rPr>
            <w:rFonts w:cs="Arial"/>
          </w:rPr>
          <w:t xml:space="preserve"> </w:t>
        </w:r>
      </w:ins>
      <w:ins w:id="435" w:author="10073817" w:date="2016-10-26T11:51:00Z">
        <w:r w:rsidR="005F2AAE" w:rsidRPr="00045DE7">
          <w:rPr>
            <w:rFonts w:cs="Arial"/>
          </w:rPr>
          <w:t>for</w:t>
        </w:r>
      </w:ins>
      <w:ins w:id="436" w:author="10073817" w:date="2016-10-26T11:06:00Z">
        <w:r w:rsidR="007E4564" w:rsidRPr="00045DE7">
          <w:rPr>
            <w:rFonts w:cs="Arial"/>
          </w:rPr>
          <w:t xml:space="preserve"> the synthesis of steroids and other biological molecules</w:t>
        </w:r>
      </w:ins>
      <w:ins w:id="437" w:author="Lorraine" w:date="2016-10-19T22:15:00Z">
        <w:del w:id="438" w:author="10073817" w:date="2016-10-26T11:06:00Z">
          <w:r w:rsidR="00C84039" w:rsidRPr="00045DE7" w:rsidDel="007E4564">
            <w:rPr>
              <w:rFonts w:cs="Arial"/>
              <w:rPrChange w:id="439" w:author="10073817" w:date="2016-10-27T12:20:00Z">
                <w:rPr>
                  <w:rFonts w:cs="Arial"/>
                  <w:sz w:val="20"/>
                  <w:szCs w:val="20"/>
                </w:rPr>
              </w:rPrChange>
            </w:rPr>
            <w:delText>.</w:delText>
          </w:r>
        </w:del>
      </w:ins>
      <w:ins w:id="440" w:author="10073817" w:date="2016-10-28T09:35:00Z">
        <w:r w:rsidR="00CC1FD3">
          <w:rPr>
            <w:rFonts w:cs="Arial"/>
          </w:rPr>
          <w:t>.</w:t>
        </w:r>
      </w:ins>
      <w:ins w:id="441" w:author="Lorraine" w:date="2016-10-19T22:15:00Z">
        <w:del w:id="442" w:author="10073817" w:date="2016-10-28T09:35:00Z">
          <w:r w:rsidR="00C84039" w:rsidRPr="00045DE7" w:rsidDel="00CC1FD3">
            <w:rPr>
              <w:rFonts w:cs="Arial"/>
              <w:rPrChange w:id="443" w:author="10073817" w:date="2016-10-27T12:20:00Z">
                <w:rPr>
                  <w:rFonts w:cs="Arial"/>
                  <w:sz w:val="20"/>
                  <w:szCs w:val="20"/>
                </w:rPr>
              </w:rPrChange>
            </w:rPr>
            <w:delText xml:space="preserve"> </w:delText>
          </w:r>
        </w:del>
        <w:del w:id="444" w:author="Geldenhuys, Pieter (P)" w:date="2016-10-27T23:57:00Z">
          <w:r w:rsidR="00C84039" w:rsidRPr="00B6700C" w:rsidDel="00E7619E">
            <w:rPr>
              <w:rFonts w:cs="Arial"/>
              <w:rPrChange w:id="445" w:author="10073817" w:date="2016-10-28T09:06:00Z">
                <w:rPr>
                  <w:rFonts w:cs="Arial"/>
                  <w:sz w:val="20"/>
                  <w:szCs w:val="20"/>
                </w:rPr>
              </w:rPrChange>
            </w:rPr>
            <w:delText>(</w:delText>
          </w:r>
        </w:del>
      </w:ins>
      <w:ins w:id="446" w:author="Geldenhuys, Pieter (P)" w:date="2016-10-27T23:57:00Z">
        <w:r w:rsidR="00E7619E" w:rsidRPr="00B6700C">
          <w:rPr>
            <w:rFonts w:cs="Arial"/>
            <w:rPrChange w:id="447" w:author="10073817" w:date="2016-10-28T09:06:00Z">
              <w:rPr>
                <w:rFonts w:cs="Arial"/>
                <w:i/>
              </w:rPr>
            </w:rPrChange>
          </w:rPr>
          <w:t>[</w:t>
        </w:r>
      </w:ins>
      <w:ins w:id="448" w:author="10073817" w:date="2016-10-26T13:48:00Z">
        <w:r w:rsidR="00DD79C7" w:rsidRPr="00B6700C">
          <w:rPr>
            <w:rFonts w:cs="Arial"/>
            <w:rPrChange w:id="449" w:author="10073817" w:date="2016-10-28T09:06:00Z">
              <w:rPr>
                <w:rFonts w:cs="Arial"/>
                <w:color w:val="FF0000"/>
              </w:rPr>
            </w:rPrChange>
          </w:rPr>
          <w:t>4</w:t>
        </w:r>
      </w:ins>
      <w:ins w:id="450" w:author="Lorraine" w:date="2016-10-19T22:15:00Z">
        <w:del w:id="451" w:author="10073817" w:date="2016-10-26T13:59:00Z">
          <w:r w:rsidR="00C84039" w:rsidRPr="00B6700C" w:rsidDel="006444BD">
            <w:rPr>
              <w:rFonts w:cs="Arial"/>
              <w:highlight w:val="yellow"/>
              <w:rPrChange w:id="452" w:author="10073817" w:date="2016-10-28T09:06:00Z">
                <w:rPr>
                  <w:rFonts w:cs="Arial"/>
                  <w:sz w:val="20"/>
                  <w:szCs w:val="20"/>
                </w:rPr>
              </w:rPrChange>
            </w:rPr>
            <w:delText>Zukowska, Szadkowska, Grela</w:delText>
          </w:r>
        </w:del>
      </w:ins>
      <w:proofErr w:type="gramStart"/>
      <w:ins w:id="453" w:author="10073817" w:date="2016-10-26T11:03:00Z">
        <w:r w:rsidRPr="00B6700C">
          <w:rPr>
            <w:rFonts w:cs="Arial"/>
          </w:rPr>
          <w:t>,</w:t>
        </w:r>
      </w:ins>
      <w:ins w:id="454" w:author="10073817" w:date="2016-10-26T13:59:00Z">
        <w:r w:rsidR="006444BD" w:rsidRPr="00B6700C">
          <w:rPr>
            <w:rFonts w:cs="Arial"/>
            <w:rPrChange w:id="455" w:author="10073817" w:date="2016-10-28T09:06:00Z">
              <w:rPr>
                <w:rFonts w:cs="Arial"/>
                <w:i/>
                <w:color w:val="FF0000"/>
              </w:rPr>
            </w:rPrChange>
          </w:rPr>
          <w:t>5,</w:t>
        </w:r>
      </w:ins>
      <w:ins w:id="456" w:author="10073817" w:date="2016-10-26T13:48:00Z">
        <w:r w:rsidR="00DD79C7" w:rsidRPr="00B6700C">
          <w:rPr>
            <w:rFonts w:cs="Arial"/>
            <w:rPrChange w:id="457" w:author="10073817" w:date="2016-10-28T09:06:00Z">
              <w:rPr>
                <w:rFonts w:cs="Arial"/>
                <w:i/>
                <w:color w:val="FF0000"/>
              </w:rPr>
            </w:rPrChange>
          </w:rPr>
          <w:t>6</w:t>
        </w:r>
      </w:ins>
      <w:proofErr w:type="gramEnd"/>
      <w:ins w:id="458" w:author="Geldenhuys, Pieter (P)" w:date="2016-10-27T23:57:00Z">
        <w:r w:rsidR="00E7619E" w:rsidRPr="00B6700C">
          <w:rPr>
            <w:rFonts w:cs="Arial"/>
            <w:rPrChange w:id="459" w:author="10073817" w:date="2016-10-28T09:06:00Z">
              <w:rPr>
                <w:rFonts w:cs="Arial"/>
                <w:i/>
              </w:rPr>
            </w:rPrChange>
          </w:rPr>
          <w:t>]</w:t>
        </w:r>
      </w:ins>
      <w:ins w:id="460" w:author="10073817" w:date="2016-10-26T13:59:00Z">
        <w:del w:id="461" w:author="Geldenhuys, Pieter (P)" w:date="2016-10-27T23:57:00Z">
          <w:r w:rsidR="006444BD" w:rsidRPr="00CC1FD3" w:rsidDel="00E7619E">
            <w:rPr>
              <w:rFonts w:cs="Arial"/>
              <w:i/>
              <w:rPrChange w:id="462" w:author="10073817" w:date="2016-10-28T09:35:00Z">
                <w:rPr>
                  <w:rFonts w:cs="Arial"/>
                  <w:i/>
                  <w:color w:val="FF0000"/>
                </w:rPr>
              </w:rPrChange>
            </w:rPr>
            <w:delText>)</w:delText>
          </w:r>
        </w:del>
      </w:ins>
      <w:ins w:id="463" w:author="Lorraine" w:date="2016-10-19T22:15:00Z">
        <w:del w:id="464" w:author="10073817" w:date="2016-10-26T13:59:00Z">
          <w:r w:rsidR="00C84039" w:rsidRPr="00CC1FD3" w:rsidDel="006444BD">
            <w:rPr>
              <w:rFonts w:cs="Arial"/>
              <w:i/>
              <w:rPrChange w:id="465" w:author="10073817" w:date="2016-10-28T09:35:00Z">
                <w:rPr>
                  <w:rFonts w:cs="Arial"/>
                  <w:sz w:val="20"/>
                  <w:szCs w:val="20"/>
                </w:rPr>
              </w:rPrChange>
            </w:rPr>
            <w:delText>)</w:delText>
          </w:r>
        </w:del>
      </w:ins>
      <w:ins w:id="466" w:author="Lorraine" w:date="2016-10-19T22:11:00Z">
        <w:del w:id="467" w:author="10073817" w:date="2016-10-26T13:59:00Z">
          <w:r w:rsidR="005D0333" w:rsidRPr="00CC1FD3" w:rsidDel="006444BD">
            <w:rPr>
              <w:rFonts w:cs="Arial"/>
              <w:i/>
              <w:rPrChange w:id="468" w:author="10073817" w:date="2016-10-28T09:35:00Z">
                <w:rPr>
                  <w:rFonts w:cs="Arial"/>
                  <w:sz w:val="20"/>
                  <w:szCs w:val="20"/>
                </w:rPr>
              </w:rPrChange>
            </w:rPr>
            <w:delText xml:space="preserve"> </w:delText>
          </w:r>
        </w:del>
        <w:del w:id="469" w:author="10073817" w:date="2016-10-26T10:30:00Z">
          <w:r w:rsidR="005D0333" w:rsidRPr="00CC1FD3" w:rsidDel="009204CF">
            <w:rPr>
              <w:rFonts w:cs="Arial"/>
              <w:i/>
              <w:rPrChange w:id="470" w:author="10073817" w:date="2016-10-28T09:35:00Z">
                <w:rPr>
                  <w:rFonts w:cs="Arial"/>
                  <w:sz w:val="20"/>
                  <w:szCs w:val="20"/>
                </w:rPr>
              </w:rPrChange>
            </w:rPr>
            <w:delText xml:space="preserve"> </w:delText>
          </w:r>
        </w:del>
      </w:ins>
    </w:p>
    <w:p w14:paraId="0912F4B3" w14:textId="0C0D0B71" w:rsidR="007E4564" w:rsidRPr="00CC1FD3" w:rsidRDefault="00571AC7" w:rsidP="007E4564">
      <w:pPr>
        <w:jc w:val="both"/>
        <w:rPr>
          <w:ins w:id="471" w:author="10073817" w:date="2016-10-26T13:35:00Z"/>
          <w:rFonts w:cs="Arial"/>
          <w:i/>
          <w:rPrChange w:id="472" w:author="10073817" w:date="2016-10-28T09:32:00Z">
            <w:rPr>
              <w:ins w:id="473" w:author="10073817" w:date="2016-10-26T13:35:00Z"/>
              <w:rFonts w:cs="Arial"/>
              <w:i/>
              <w:color w:val="FF0000"/>
            </w:rPr>
          </w:rPrChange>
        </w:rPr>
      </w:pPr>
      <w:ins w:id="474" w:author="10073817" w:date="2016-10-26T13:09:00Z">
        <w:r w:rsidRPr="00045DE7">
          <w:rPr>
            <w:rFonts w:cs="Arial"/>
          </w:rPr>
          <w:t xml:space="preserve">The currently accepted mechanism of olefin metathesis, the </w:t>
        </w:r>
      </w:ins>
      <w:ins w:id="475" w:author="10073817" w:date="2016-10-26T13:10:00Z">
        <w:r w:rsidRPr="00045DE7">
          <w:rPr>
            <w:rFonts w:cs="Arial"/>
          </w:rPr>
          <w:t>Chauvin mechanism</w:t>
        </w:r>
      </w:ins>
      <w:ins w:id="476" w:author="10073817" w:date="2016-10-26T13:11:00Z">
        <w:del w:id="477" w:author="Geldenhuys, Pieter (P)" w:date="2016-10-27T23:57:00Z">
          <w:r w:rsidRPr="00C97B09" w:rsidDel="00E7619E">
            <w:rPr>
              <w:rFonts w:cs="Arial"/>
              <w:i/>
              <w:rPrChange w:id="478" w:author="Geldenhuys, Pieter (P)" w:date="2016-10-27T23:57:00Z">
                <w:rPr>
                  <w:rFonts w:cs="Arial"/>
                  <w:i/>
                  <w:color w:val="FF0000"/>
                </w:rPr>
              </w:rPrChange>
            </w:rPr>
            <w:delText>(</w:delText>
          </w:r>
        </w:del>
      </w:ins>
      <w:ins w:id="479" w:author="10073817" w:date="2016-10-26T13:50:00Z">
        <w:del w:id="480" w:author="Geldenhuys, Pieter (P)" w:date="2016-10-27T23:57:00Z">
          <w:r w:rsidR="00DD79C7" w:rsidRPr="00045DE7" w:rsidDel="00E7619E">
            <w:rPr>
              <w:rFonts w:cs="Arial"/>
              <w:i/>
              <w:color w:val="FF0000"/>
            </w:rPr>
            <w:delText>7</w:delText>
          </w:r>
        </w:del>
      </w:ins>
      <w:ins w:id="481" w:author="10073817" w:date="2016-10-26T13:11:00Z">
        <w:del w:id="482" w:author="Geldenhuys, Pieter (P)" w:date="2016-10-27T23:57:00Z">
          <w:r w:rsidRPr="00045DE7" w:rsidDel="00E7619E">
            <w:rPr>
              <w:rFonts w:cs="Arial"/>
              <w:i/>
              <w:color w:val="FF0000"/>
            </w:rPr>
            <w:delText>)</w:delText>
          </w:r>
        </w:del>
      </w:ins>
      <w:moveToRangeStart w:id="483" w:author="10073817" w:date="2016-10-26T09:24:00Z" w:name="move465237172"/>
      <w:moveTo w:id="484" w:author="10073817" w:date="2016-10-26T09:24:00Z">
        <w:del w:id="485" w:author="10073817" w:date="2016-10-26T11:52:00Z">
          <w:r w:rsidR="00215858" w:rsidRPr="00045DE7" w:rsidDel="005F2AAE">
            <w:rPr>
              <w:rFonts w:cs="Arial"/>
              <w:rPrChange w:id="486" w:author="10073817" w:date="2016-10-27T12:20:00Z">
                <w:rPr>
                  <w:rFonts w:cs="Arial"/>
                  <w:sz w:val="20"/>
                  <w:szCs w:val="20"/>
                </w:rPr>
              </w:rPrChange>
            </w:rPr>
            <w:delText>Historically catalyst systems have been based on early transition material complexes</w:delText>
          </w:r>
        </w:del>
      </w:moveTo>
      <w:ins w:id="487" w:author="Geldenhuys, Pieter (P)" w:date="2016-10-27T23:57:00Z">
        <w:r w:rsidR="00C97B09">
          <w:rPr>
            <w:rFonts w:cs="Arial"/>
          </w:rPr>
          <w:t xml:space="preserve">, </w:t>
        </w:r>
      </w:ins>
      <w:ins w:id="488" w:author="10073817" w:date="2016-10-26T13:12:00Z">
        <w:del w:id="489" w:author="Geldenhuys, Pieter (P)" w:date="2016-10-27T23:57:00Z">
          <w:r w:rsidRPr="00045DE7" w:rsidDel="00C97B09">
            <w:rPr>
              <w:rFonts w:cs="Arial"/>
            </w:rPr>
            <w:delText>,</w:delText>
          </w:r>
        </w:del>
      </w:ins>
      <w:ins w:id="490" w:author="10073817" w:date="2016-10-26T14:00:00Z">
        <w:del w:id="491" w:author="Geldenhuys, Pieter (P)" w:date="2016-10-27T23:57:00Z">
          <w:r w:rsidR="006444BD" w:rsidRPr="00045DE7" w:rsidDel="00C97B09">
            <w:rPr>
              <w:rFonts w:cs="Arial"/>
            </w:rPr>
            <w:delText xml:space="preserve"> </w:delText>
          </w:r>
        </w:del>
      </w:ins>
      <w:ins w:id="492" w:author="10073817" w:date="2016-10-26T13:12:00Z">
        <w:r w:rsidRPr="00045DE7">
          <w:rPr>
            <w:rFonts w:cs="Arial"/>
          </w:rPr>
          <w:t xml:space="preserve">involves reversible </w:t>
        </w:r>
        <w:proofErr w:type="spellStart"/>
        <w:r w:rsidRPr="00045DE7">
          <w:rPr>
            <w:rFonts w:cs="Arial"/>
          </w:rPr>
          <w:t>cyclo</w:t>
        </w:r>
      </w:ins>
      <w:proofErr w:type="spellEnd"/>
      <w:ins w:id="493" w:author="10073817" w:date="2016-10-28T08:48:00Z">
        <w:r w:rsidR="00BC37A3">
          <w:rPr>
            <w:rFonts w:cs="Arial"/>
          </w:rPr>
          <w:t>-</w:t>
        </w:r>
      </w:ins>
      <w:ins w:id="494" w:author="10073817" w:date="2016-10-26T13:12:00Z">
        <w:r w:rsidRPr="00045DE7">
          <w:rPr>
            <w:rFonts w:cs="Arial"/>
          </w:rPr>
          <w:t>addition steps</w:t>
        </w:r>
      </w:ins>
      <w:ins w:id="495" w:author="10073817" w:date="2016-10-26T13:13:00Z">
        <w:r w:rsidR="008E6DFE" w:rsidRPr="00045DE7">
          <w:rPr>
            <w:rFonts w:cs="Arial"/>
          </w:rPr>
          <w:t xml:space="preserve"> involving alkenes and </w:t>
        </w:r>
        <w:proofErr w:type="spellStart"/>
        <w:r w:rsidR="008E6DFE" w:rsidRPr="00045DE7">
          <w:rPr>
            <w:rFonts w:cs="Arial"/>
          </w:rPr>
          <w:t>carbene</w:t>
        </w:r>
        <w:proofErr w:type="spellEnd"/>
        <w:r w:rsidR="008E6DFE" w:rsidRPr="00045DE7">
          <w:rPr>
            <w:rFonts w:cs="Arial"/>
          </w:rPr>
          <w:t xml:space="preserve"> complexes</w:t>
        </w:r>
        <w:proofErr w:type="gramStart"/>
        <w:r w:rsidR="008E6DFE" w:rsidRPr="00045DE7">
          <w:rPr>
            <w:rFonts w:cs="Arial"/>
          </w:rPr>
          <w:t>.</w:t>
        </w:r>
      </w:ins>
      <w:ins w:id="496" w:author="Geldenhuys, Pieter (P)" w:date="2016-10-27T23:58:00Z">
        <w:r w:rsidR="00C97B09" w:rsidRPr="00075186">
          <w:rPr>
            <w:rFonts w:cs="Arial"/>
            <w:i/>
          </w:rPr>
          <w:t>[</w:t>
        </w:r>
        <w:proofErr w:type="gramEnd"/>
        <w:r w:rsidR="00C97B09" w:rsidRPr="00075186">
          <w:rPr>
            <w:rFonts w:cs="Arial"/>
            <w:i/>
          </w:rPr>
          <w:t>7]</w:t>
        </w:r>
      </w:ins>
      <w:ins w:id="497" w:author="10073817" w:date="2016-10-26T13:13:00Z">
        <w:r w:rsidR="008E6DFE" w:rsidRPr="00045DE7">
          <w:rPr>
            <w:rFonts w:cs="Arial"/>
          </w:rPr>
          <w:t xml:space="preserve"> </w:t>
        </w:r>
      </w:ins>
      <w:ins w:id="498" w:author="10073817" w:date="2016-10-26T13:15:00Z">
        <w:r w:rsidR="008E6DFE" w:rsidRPr="00045DE7">
          <w:rPr>
            <w:rFonts w:cs="Arial"/>
          </w:rPr>
          <w:t>Metal-</w:t>
        </w:r>
        <w:proofErr w:type="spellStart"/>
        <w:r w:rsidR="008E6DFE" w:rsidRPr="00045DE7">
          <w:rPr>
            <w:rFonts w:cs="Arial"/>
          </w:rPr>
          <w:t>c</w:t>
        </w:r>
      </w:ins>
      <w:ins w:id="499" w:author="10073817" w:date="2016-10-26T13:14:00Z">
        <w:r w:rsidR="008E6DFE" w:rsidRPr="00045DE7">
          <w:rPr>
            <w:rFonts w:cs="Arial"/>
          </w:rPr>
          <w:t>arbene</w:t>
        </w:r>
        <w:proofErr w:type="spellEnd"/>
        <w:r w:rsidR="008E6DFE" w:rsidRPr="00045DE7">
          <w:rPr>
            <w:rFonts w:cs="Arial"/>
          </w:rPr>
          <w:t xml:space="preserve"> complexes have thus become the most prominent category of cat</w:t>
        </w:r>
      </w:ins>
      <w:ins w:id="500" w:author="10073817" w:date="2016-10-26T13:15:00Z">
        <w:r w:rsidR="008E6DFE" w:rsidRPr="00045DE7">
          <w:rPr>
            <w:rFonts w:cs="Arial"/>
          </w:rPr>
          <w:t>a</w:t>
        </w:r>
      </w:ins>
      <w:ins w:id="501" w:author="10073817" w:date="2016-10-26T13:14:00Z">
        <w:r w:rsidR="008E6DFE" w:rsidRPr="00045DE7">
          <w:rPr>
            <w:rFonts w:cs="Arial"/>
          </w:rPr>
          <w:t>lysts for olefin metathesis</w:t>
        </w:r>
      </w:ins>
      <w:ins w:id="502" w:author="10073817" w:date="2016-10-28T08:49:00Z">
        <w:r w:rsidR="00BC37A3">
          <w:rPr>
            <w:rFonts w:cs="Arial"/>
          </w:rPr>
          <w:t>.</w:t>
        </w:r>
      </w:ins>
      <w:moveTo w:id="503" w:author="10073817" w:date="2016-10-26T09:24:00Z">
        <w:del w:id="504" w:author="10073817" w:date="2016-10-26T13:11:00Z">
          <w:r w:rsidR="00215858" w:rsidRPr="00045DE7" w:rsidDel="00571AC7">
            <w:rPr>
              <w:rFonts w:cs="Arial"/>
              <w:rPrChange w:id="505" w:author="10073817" w:date="2016-10-27T12:20:00Z">
                <w:rPr>
                  <w:rFonts w:cs="Arial"/>
                  <w:sz w:val="20"/>
                  <w:szCs w:val="20"/>
                </w:rPr>
              </w:rPrChange>
            </w:rPr>
            <w:delText>.</w:delText>
          </w:r>
        </w:del>
        <w:r w:rsidR="00215858" w:rsidRPr="00045DE7">
          <w:rPr>
            <w:rFonts w:cs="Arial"/>
            <w:rPrChange w:id="506" w:author="10073817" w:date="2016-10-27T12:20:00Z">
              <w:rPr>
                <w:rFonts w:cs="Arial"/>
                <w:sz w:val="20"/>
                <w:szCs w:val="20"/>
              </w:rPr>
            </w:rPrChange>
          </w:rPr>
          <w:t xml:space="preserve"> Early </w:t>
        </w:r>
      </w:moveTo>
      <w:proofErr w:type="spellStart"/>
      <w:ins w:id="507" w:author="10073817" w:date="2016-10-26T13:15:00Z">
        <w:r w:rsidR="008E6DFE" w:rsidRPr="00045DE7">
          <w:rPr>
            <w:rFonts w:cs="Arial"/>
          </w:rPr>
          <w:t>carbene</w:t>
        </w:r>
        <w:proofErr w:type="spellEnd"/>
        <w:r w:rsidR="008E6DFE" w:rsidRPr="00045DE7">
          <w:rPr>
            <w:rFonts w:cs="Arial"/>
          </w:rPr>
          <w:t xml:space="preserve"> </w:t>
        </w:r>
      </w:ins>
      <w:moveTo w:id="508" w:author="10073817" w:date="2016-10-26T09:24:00Z">
        <w:r w:rsidR="00215858" w:rsidRPr="00045DE7">
          <w:rPr>
            <w:rFonts w:cs="Arial"/>
            <w:rPrChange w:id="509" w:author="10073817" w:date="2016-10-27T12:20:00Z">
              <w:rPr>
                <w:rFonts w:cs="Arial"/>
                <w:sz w:val="20"/>
                <w:szCs w:val="20"/>
              </w:rPr>
            </w:rPrChange>
          </w:rPr>
          <w:t>catalysts systems contained W, Mo,</w:t>
        </w:r>
      </w:moveTo>
      <w:ins w:id="510" w:author="10073817" w:date="2016-10-28T08:49:00Z">
        <w:r w:rsidR="00BC37A3">
          <w:rPr>
            <w:rFonts w:cs="Arial"/>
          </w:rPr>
          <w:t xml:space="preserve"> and </w:t>
        </w:r>
      </w:ins>
      <w:moveTo w:id="511" w:author="10073817" w:date="2016-10-26T09:24:00Z">
        <w:del w:id="512" w:author="10073817" w:date="2016-10-28T08:49:00Z">
          <w:r w:rsidR="00215858" w:rsidRPr="00045DE7" w:rsidDel="00BC37A3">
            <w:rPr>
              <w:rFonts w:cs="Arial"/>
              <w:rPrChange w:id="513" w:author="10073817" w:date="2016-10-27T12:20:00Z">
                <w:rPr>
                  <w:rFonts w:cs="Arial"/>
                  <w:sz w:val="20"/>
                  <w:szCs w:val="20"/>
                </w:rPr>
              </w:rPrChange>
            </w:rPr>
            <w:delText xml:space="preserve"> </w:delText>
          </w:r>
        </w:del>
        <w:r w:rsidR="00215858" w:rsidRPr="00045DE7">
          <w:rPr>
            <w:rFonts w:cs="Arial"/>
            <w:rPrChange w:id="514" w:author="10073817" w:date="2016-10-27T12:20:00Z">
              <w:rPr>
                <w:rFonts w:cs="Arial"/>
                <w:sz w:val="20"/>
                <w:szCs w:val="20"/>
              </w:rPr>
            </w:rPrChange>
          </w:rPr>
          <w:t>Re</w:t>
        </w:r>
      </w:moveTo>
      <w:ins w:id="515" w:author="10073817" w:date="2016-10-28T08:49:00Z">
        <w:r w:rsidR="00BC37A3">
          <w:rPr>
            <w:rFonts w:cs="Arial"/>
          </w:rPr>
          <w:t xml:space="preserve"> </w:t>
        </w:r>
        <w:proofErr w:type="spellStart"/>
        <w:r w:rsidR="00BC37A3">
          <w:rPr>
            <w:rFonts w:cs="Arial"/>
          </w:rPr>
          <w:t>carbene</w:t>
        </w:r>
        <w:proofErr w:type="spellEnd"/>
        <w:r w:rsidR="00BC37A3">
          <w:rPr>
            <w:rFonts w:cs="Arial"/>
          </w:rPr>
          <w:t xml:space="preserve"> complexes</w:t>
        </w:r>
      </w:ins>
      <w:ins w:id="516" w:author="10073817" w:date="2016-10-26T13:17:00Z">
        <w:r w:rsidR="008E6DFE" w:rsidRPr="00045DE7">
          <w:rPr>
            <w:rFonts w:cs="Arial"/>
          </w:rPr>
          <w:t xml:space="preserve">. </w:t>
        </w:r>
      </w:ins>
      <w:ins w:id="517" w:author="10073817" w:date="2016-10-28T08:49:00Z">
        <w:r w:rsidR="00BC37A3">
          <w:rPr>
            <w:rFonts w:cs="Arial"/>
          </w:rPr>
          <w:t>Of these, t</w:t>
        </w:r>
      </w:ins>
      <w:ins w:id="518" w:author="10073817" w:date="2016-10-26T13:17:00Z">
        <w:r w:rsidR="008E6DFE" w:rsidRPr="00045DE7">
          <w:rPr>
            <w:rFonts w:cs="Arial"/>
          </w:rPr>
          <w:t xml:space="preserve">he Mo based </w:t>
        </w:r>
        <w:proofErr w:type="spellStart"/>
        <w:r w:rsidR="008E6DFE" w:rsidRPr="00045DE7">
          <w:rPr>
            <w:rFonts w:cs="Arial"/>
          </w:rPr>
          <w:t>Shrock</w:t>
        </w:r>
        <w:proofErr w:type="spellEnd"/>
        <w:r w:rsidR="008E6DFE" w:rsidRPr="00045DE7">
          <w:rPr>
            <w:rFonts w:cs="Arial"/>
          </w:rPr>
          <w:t xml:space="preserve">-catalyst showed high reactivity, but proved to be unstable in certain conditions. </w:t>
        </w:r>
      </w:ins>
      <w:ins w:id="519" w:author="10073817" w:date="2016-10-26T13:20:00Z">
        <w:r w:rsidR="008E6DFE" w:rsidRPr="00045DE7">
          <w:rPr>
            <w:rFonts w:cs="Arial"/>
          </w:rPr>
          <w:t>This drawback was overcome by the invention of a Ruthenium-</w:t>
        </w:r>
        <w:proofErr w:type="spellStart"/>
        <w:r w:rsidR="008E6DFE" w:rsidRPr="00045DE7">
          <w:rPr>
            <w:rFonts w:cs="Arial"/>
          </w:rPr>
          <w:t>Carbene</w:t>
        </w:r>
        <w:proofErr w:type="spellEnd"/>
        <w:r w:rsidR="008E6DFE" w:rsidRPr="00045DE7">
          <w:rPr>
            <w:rFonts w:cs="Arial"/>
          </w:rPr>
          <w:t xml:space="preserve"> complex catalyst. </w:t>
        </w:r>
      </w:ins>
      <w:moveTo w:id="520" w:author="10073817" w:date="2016-10-26T09:24:00Z">
        <w:del w:id="521" w:author="10073817" w:date="2016-10-26T13:18:00Z">
          <w:r w:rsidR="00215858" w:rsidRPr="00045DE7" w:rsidDel="008E6DFE">
            <w:rPr>
              <w:rFonts w:cs="Arial"/>
              <w:rPrChange w:id="522" w:author="10073817" w:date="2016-10-27T12:20:00Z">
                <w:rPr>
                  <w:rFonts w:cs="Arial"/>
                  <w:sz w:val="20"/>
                  <w:szCs w:val="20"/>
                </w:rPr>
              </w:rPrChange>
            </w:rPr>
            <w:delText xml:space="preserve"> and more recently</w:delText>
          </w:r>
        </w:del>
        <w:del w:id="523" w:author="10073817" w:date="2016-10-26T13:19:00Z">
          <w:r w:rsidR="00215858" w:rsidRPr="00045DE7" w:rsidDel="008E6DFE">
            <w:rPr>
              <w:rFonts w:cs="Arial"/>
              <w:rPrChange w:id="524" w:author="10073817" w:date="2016-10-27T12:20:00Z">
                <w:rPr>
                  <w:rFonts w:cs="Arial"/>
                  <w:sz w:val="20"/>
                  <w:szCs w:val="20"/>
                </w:rPr>
              </w:rPrChange>
            </w:rPr>
            <w:delText xml:space="preserve"> Ru. </w:delText>
          </w:r>
        </w:del>
        <w:r w:rsidR="00215858" w:rsidRPr="00045DE7">
          <w:rPr>
            <w:rFonts w:cs="Arial"/>
            <w:rPrChange w:id="525" w:author="10073817" w:date="2016-10-27T12:20:00Z">
              <w:rPr>
                <w:rFonts w:cs="Arial"/>
                <w:sz w:val="20"/>
                <w:szCs w:val="20"/>
              </w:rPr>
            </w:rPrChange>
          </w:rPr>
          <w:t>Th</w:t>
        </w:r>
      </w:moveTo>
      <w:ins w:id="526" w:author="10073817" w:date="2016-10-26T13:21:00Z">
        <w:r w:rsidR="008E6DFE" w:rsidRPr="00045DE7">
          <w:rPr>
            <w:rFonts w:cs="Arial"/>
          </w:rPr>
          <w:t>is</w:t>
        </w:r>
      </w:ins>
      <w:moveTo w:id="527" w:author="10073817" w:date="2016-10-26T09:24:00Z">
        <w:del w:id="528" w:author="10073817" w:date="2016-10-26T13:21:00Z">
          <w:r w:rsidR="00215858" w:rsidRPr="00045DE7" w:rsidDel="008E6DFE">
            <w:rPr>
              <w:rFonts w:cs="Arial"/>
              <w:rPrChange w:id="529" w:author="10073817" w:date="2016-10-27T12:20:00Z">
                <w:rPr>
                  <w:rFonts w:cs="Arial"/>
                  <w:sz w:val="20"/>
                  <w:szCs w:val="20"/>
                </w:rPr>
              </w:rPrChange>
            </w:rPr>
            <w:delText>e</w:delText>
          </w:r>
        </w:del>
        <w:r w:rsidR="00215858" w:rsidRPr="00045DE7">
          <w:rPr>
            <w:rFonts w:cs="Arial"/>
            <w:rPrChange w:id="530" w:author="10073817" w:date="2016-10-27T12:20:00Z">
              <w:rPr>
                <w:rFonts w:cs="Arial"/>
                <w:sz w:val="20"/>
                <w:szCs w:val="20"/>
              </w:rPr>
            </w:rPrChange>
          </w:rPr>
          <w:t xml:space="preserve"> work started by Grubbs et al in the 1980’s have led to some of the most effective, versatile and selective catalyst systems used for metathesis reactions</w:t>
        </w:r>
      </w:moveTo>
      <w:ins w:id="531" w:author="10073817" w:date="2016-10-26T13:22:00Z">
        <w:r w:rsidR="008E6DFE" w:rsidRPr="00C97B09">
          <w:rPr>
            <w:rFonts w:cs="Arial"/>
          </w:rPr>
          <w:t>.</w:t>
        </w:r>
      </w:ins>
      <w:moveTo w:id="532" w:author="10073817" w:date="2016-10-26T09:24:00Z">
        <w:del w:id="533" w:author="Geldenhuys, Pieter (P)" w:date="2016-10-27T23:58:00Z">
          <w:r w:rsidR="00215858" w:rsidRPr="00B6700C" w:rsidDel="00C97B09">
            <w:rPr>
              <w:rFonts w:cs="Arial"/>
              <w:rPrChange w:id="534" w:author="10073817" w:date="2016-10-28T09:06:00Z">
                <w:rPr>
                  <w:rFonts w:cs="Arial"/>
                  <w:sz w:val="20"/>
                  <w:szCs w:val="20"/>
                </w:rPr>
              </w:rPrChange>
            </w:rPr>
            <w:delText>(</w:delText>
          </w:r>
        </w:del>
      </w:moveTo>
      <w:ins w:id="535" w:author="Geldenhuys, Pieter (P)" w:date="2016-10-27T23:58:00Z">
        <w:r w:rsidR="00C97B09" w:rsidRPr="00B6700C">
          <w:rPr>
            <w:rFonts w:cs="Arial"/>
            <w:rPrChange w:id="536" w:author="10073817" w:date="2016-10-28T09:06:00Z">
              <w:rPr>
                <w:rFonts w:cs="Arial"/>
                <w:i/>
              </w:rPr>
            </w:rPrChange>
          </w:rPr>
          <w:t>[</w:t>
        </w:r>
      </w:ins>
      <w:ins w:id="537" w:author="10073817" w:date="2016-10-26T13:51:00Z">
        <w:r w:rsidR="00DD79C7" w:rsidRPr="00B6700C">
          <w:rPr>
            <w:rFonts w:cs="Arial"/>
            <w:rPrChange w:id="538" w:author="10073817" w:date="2016-10-28T09:06:00Z">
              <w:rPr>
                <w:rFonts w:cs="Arial"/>
                <w:i/>
                <w:color w:val="FF0000"/>
              </w:rPr>
            </w:rPrChange>
          </w:rPr>
          <w:t>8</w:t>
        </w:r>
      </w:ins>
      <w:moveTo w:id="539" w:author="10073817" w:date="2016-10-26T09:24:00Z">
        <w:del w:id="540" w:author="10073817" w:date="2016-10-26T14:00:00Z">
          <w:r w:rsidR="00215858" w:rsidRPr="00B6700C" w:rsidDel="006444BD">
            <w:rPr>
              <w:rFonts w:cs="Arial"/>
              <w:rPrChange w:id="541" w:author="10073817" w:date="2016-10-28T09:06:00Z">
                <w:rPr>
                  <w:rFonts w:cs="Arial"/>
                  <w:sz w:val="20"/>
                  <w:szCs w:val="20"/>
                </w:rPr>
              </w:rPrChange>
            </w:rPr>
            <w:delText>Grubbs, Tetrahedron, 60, 2004</w:delText>
          </w:r>
        </w:del>
        <w:del w:id="542" w:author="Geldenhuys, Pieter (P)" w:date="2016-10-27T23:59:00Z">
          <w:r w:rsidR="00215858" w:rsidRPr="00B6700C" w:rsidDel="00C97B09">
            <w:rPr>
              <w:rFonts w:cs="Arial"/>
              <w:rPrChange w:id="543" w:author="10073817" w:date="2016-10-28T09:06:00Z">
                <w:rPr>
                  <w:rFonts w:cs="Arial"/>
                  <w:sz w:val="20"/>
                  <w:szCs w:val="20"/>
                </w:rPr>
              </w:rPrChange>
            </w:rPr>
            <w:delText>)</w:delText>
          </w:r>
        </w:del>
      </w:moveTo>
      <w:moveToRangeEnd w:id="483"/>
      <w:ins w:id="544" w:author="10073817" w:date="2016-10-26T14:00:00Z">
        <w:del w:id="545" w:author="Geldenhuys, Pieter (P)" w:date="2016-10-27T23:58:00Z">
          <w:r w:rsidR="006444BD" w:rsidRPr="00B6700C" w:rsidDel="00C97B09">
            <w:rPr>
              <w:rFonts w:cs="Arial"/>
              <w:rPrChange w:id="546" w:author="10073817" w:date="2016-10-28T09:06:00Z">
                <w:rPr>
                  <w:rFonts w:cs="Arial"/>
                  <w:i/>
                </w:rPr>
              </w:rPrChange>
            </w:rPr>
            <w:delText xml:space="preserve"> </w:delText>
          </w:r>
        </w:del>
      </w:ins>
      <w:ins w:id="547" w:author="Geldenhuys, Pieter (P)" w:date="2016-10-27T23:58:00Z">
        <w:r w:rsidR="00C97B09" w:rsidRPr="00B6700C">
          <w:rPr>
            <w:rFonts w:cs="Arial"/>
            <w:rPrChange w:id="548" w:author="10073817" w:date="2016-10-28T09:06:00Z">
              <w:rPr>
                <w:rFonts w:cs="Arial"/>
                <w:i/>
              </w:rPr>
            </w:rPrChange>
          </w:rPr>
          <w:t>]</w:t>
        </w:r>
      </w:ins>
      <w:ins w:id="549" w:author="Geldenhuys, Pieter (P)" w:date="2016-10-27T23:59:00Z">
        <w:r w:rsidR="00C97B09" w:rsidRPr="00B6700C">
          <w:rPr>
            <w:rFonts w:cs="Arial"/>
            <w:rPrChange w:id="550" w:author="10073817" w:date="2016-10-28T09:06:00Z">
              <w:rPr>
                <w:rFonts w:cs="Arial"/>
                <w:i/>
              </w:rPr>
            </w:rPrChange>
          </w:rPr>
          <w:t xml:space="preserve"> </w:t>
        </w:r>
      </w:ins>
      <w:ins w:id="551" w:author="10073817" w:date="2016-10-28T09:12:00Z">
        <w:r w:rsidR="00720832">
          <w:rPr>
            <w:rFonts w:cs="Arial"/>
          </w:rPr>
          <w:t xml:space="preserve">Continued </w:t>
        </w:r>
      </w:ins>
      <w:ins w:id="552" w:author="10073817" w:date="2016-10-26T13:22:00Z">
        <w:del w:id="553" w:author="Geldenhuys, Pieter (P)" w:date="2016-10-27T23:59:00Z">
          <w:r w:rsidR="008E6DFE" w:rsidRPr="00045DE7" w:rsidDel="00C97B09">
            <w:rPr>
              <w:rFonts w:cs="Arial"/>
            </w:rPr>
            <w:delText>R</w:delText>
          </w:r>
        </w:del>
      </w:ins>
      <w:ins w:id="554" w:author="Geldenhuys, Pieter (P)" w:date="2016-10-27T23:59:00Z">
        <w:del w:id="555" w:author="10073817" w:date="2016-10-28T09:12:00Z">
          <w:r w:rsidR="00C97B09" w:rsidDel="00720832">
            <w:rPr>
              <w:rFonts w:cs="Arial"/>
            </w:rPr>
            <w:delText>R</w:delText>
          </w:r>
        </w:del>
      </w:ins>
      <w:ins w:id="556" w:author="10073817" w:date="2016-10-28T09:12:00Z">
        <w:r w:rsidR="00720832">
          <w:rPr>
            <w:rFonts w:cs="Arial"/>
          </w:rPr>
          <w:t>r</w:t>
        </w:r>
      </w:ins>
      <w:ins w:id="557" w:author="10073817" w:date="2016-10-26T13:22:00Z">
        <w:r w:rsidR="008E6DFE" w:rsidRPr="00045DE7">
          <w:rPr>
            <w:rFonts w:cs="Arial"/>
          </w:rPr>
          <w:t>esearch efforts by v</w:t>
        </w:r>
      </w:ins>
      <w:ins w:id="558" w:author="10073817" w:date="2016-10-26T13:21:00Z">
        <w:r w:rsidR="008E6DFE" w:rsidRPr="00045DE7">
          <w:rPr>
            <w:rFonts w:cs="Arial"/>
          </w:rPr>
          <w:t>arious</w:t>
        </w:r>
      </w:ins>
      <w:ins w:id="559" w:author="10073817" w:date="2016-10-26T11:07:00Z">
        <w:r w:rsidR="00720832">
          <w:rPr>
            <w:rFonts w:cs="Arial"/>
          </w:rPr>
          <w:t xml:space="preserve"> groups ha</w:t>
        </w:r>
      </w:ins>
      <w:ins w:id="560" w:author="10073817" w:date="2016-10-28T09:12:00Z">
        <w:r w:rsidR="00720832">
          <w:rPr>
            <w:rFonts w:cs="Arial"/>
          </w:rPr>
          <w:t>ve</w:t>
        </w:r>
      </w:ins>
      <w:ins w:id="561" w:author="10073817" w:date="2016-10-26T11:07:00Z">
        <w:r w:rsidR="007E4564" w:rsidRPr="00045DE7">
          <w:rPr>
            <w:rFonts w:cs="Arial"/>
          </w:rPr>
          <w:t xml:space="preserve"> led to several </w:t>
        </w:r>
      </w:ins>
      <w:ins w:id="562" w:author="10073817" w:date="2016-10-26T13:22:00Z">
        <w:r w:rsidR="008E6DFE" w:rsidRPr="00045DE7">
          <w:rPr>
            <w:rFonts w:cs="Arial"/>
          </w:rPr>
          <w:t>variants of th</w:t>
        </w:r>
      </w:ins>
      <w:ins w:id="563" w:author="10073817" w:date="2016-10-26T13:23:00Z">
        <w:r w:rsidR="008E6DFE" w:rsidRPr="00045DE7">
          <w:rPr>
            <w:rFonts w:cs="Arial"/>
          </w:rPr>
          <w:t>e</w:t>
        </w:r>
      </w:ins>
      <w:ins w:id="564" w:author="10073817" w:date="2016-10-26T13:22:00Z">
        <w:r w:rsidR="008E6DFE" w:rsidRPr="00045DE7">
          <w:rPr>
            <w:rFonts w:cs="Arial"/>
          </w:rPr>
          <w:t xml:space="preserve"> Grubbs </w:t>
        </w:r>
      </w:ins>
      <w:ins w:id="565" w:author="10073817" w:date="2016-10-26T11:07:00Z">
        <w:r w:rsidR="007E4564" w:rsidRPr="00045DE7">
          <w:rPr>
            <w:rFonts w:cs="Arial"/>
          </w:rPr>
          <w:t>catalysts being developed</w:t>
        </w:r>
      </w:ins>
      <w:ins w:id="566" w:author="10073817" w:date="2016-10-26T13:33:00Z">
        <w:r w:rsidR="00A15374" w:rsidRPr="00045DE7">
          <w:rPr>
            <w:rFonts w:cs="Arial"/>
          </w:rPr>
          <w:t xml:space="preserve"> </w:t>
        </w:r>
      </w:ins>
      <w:ins w:id="567" w:author="10073817" w:date="2016-10-26T13:34:00Z">
        <w:r w:rsidR="00A15374" w:rsidRPr="00045DE7">
          <w:rPr>
            <w:rFonts w:cs="Arial"/>
            <w:i/>
            <w:color w:val="00B050"/>
            <w:rPrChange w:id="568" w:author="10073817" w:date="2016-10-27T12:20:00Z">
              <w:rPr>
                <w:rFonts w:cs="Arial"/>
              </w:rPr>
            </w:rPrChange>
          </w:rPr>
          <w:t>(</w:t>
        </w:r>
      </w:ins>
      <w:ins w:id="569" w:author="10073817" w:date="2016-10-26T13:33:00Z">
        <w:r w:rsidR="00A15374" w:rsidRPr="00045DE7">
          <w:rPr>
            <w:rFonts w:cs="Arial"/>
            <w:i/>
            <w:color w:val="00B050"/>
            <w:rPrChange w:id="570" w:author="10073817" w:date="2016-10-27T12:20:00Z">
              <w:rPr>
                <w:rFonts w:cs="Arial"/>
                <w:color w:val="00B050"/>
              </w:rPr>
            </w:rPrChange>
          </w:rPr>
          <w:t>Figure 3)</w:t>
        </w:r>
      </w:ins>
      <w:ins w:id="571" w:author="10073817" w:date="2016-10-26T11:07:00Z">
        <w:r w:rsidR="007E4564" w:rsidRPr="00045DE7">
          <w:rPr>
            <w:rFonts w:cs="Arial"/>
          </w:rPr>
          <w:t>, each generation improving and expanding on the application of these systems. This has made these catalysts the most widely used and versatile of all the metathesis catalysts available to the industry and research community</w:t>
        </w:r>
        <w:proofErr w:type="gramStart"/>
        <w:r w:rsidR="007E4564" w:rsidRPr="00045DE7">
          <w:rPr>
            <w:rFonts w:cs="Arial"/>
          </w:rPr>
          <w:t>.</w:t>
        </w:r>
        <w:r w:rsidR="00DD79C7" w:rsidRPr="00045DE7">
          <w:rPr>
            <w:rFonts w:cs="Arial"/>
          </w:rPr>
          <w:t>[</w:t>
        </w:r>
      </w:ins>
      <w:proofErr w:type="gramEnd"/>
      <w:ins w:id="572" w:author="10073817" w:date="2016-10-26T13:51:00Z">
        <w:r w:rsidR="00DD79C7" w:rsidRPr="00045DE7">
          <w:rPr>
            <w:rFonts w:cs="Arial"/>
          </w:rPr>
          <w:t>3</w:t>
        </w:r>
      </w:ins>
      <w:ins w:id="573" w:author="10073817" w:date="2016-10-26T14:01:00Z">
        <w:r w:rsidR="006444BD" w:rsidRPr="00045DE7">
          <w:rPr>
            <w:rFonts w:cs="Arial"/>
          </w:rPr>
          <w:t>,9</w:t>
        </w:r>
      </w:ins>
      <w:ins w:id="574" w:author="10073817" w:date="2016-10-26T11:07:00Z">
        <w:r w:rsidR="007E4564" w:rsidRPr="00045DE7">
          <w:rPr>
            <w:rFonts w:cs="Arial"/>
          </w:rPr>
          <w:t>]</w:t>
        </w:r>
      </w:ins>
    </w:p>
    <w:p w14:paraId="20F80448" w14:textId="65C8F813" w:rsidR="00A15374" w:rsidRPr="005763C3" w:rsidRDefault="00A15374">
      <w:pPr>
        <w:jc w:val="center"/>
        <w:rPr>
          <w:ins w:id="575" w:author="10073817" w:date="2016-10-26T11:07:00Z"/>
          <w:rFonts w:cs="Arial"/>
          <w:b/>
          <w:i/>
          <w:sz w:val="28"/>
          <w:szCs w:val="28"/>
          <w:rPrChange w:id="576" w:author="10073817" w:date="2016-10-28T11:23:00Z">
            <w:rPr>
              <w:ins w:id="577" w:author="10073817" w:date="2016-10-26T11:07:00Z"/>
              <w:rFonts w:cs="Arial"/>
            </w:rPr>
          </w:rPrChange>
        </w:rPr>
        <w:pPrChange w:id="578" w:author="10073817" w:date="2016-10-28T11:23:00Z">
          <w:pPr>
            <w:jc w:val="both"/>
          </w:pPr>
        </w:pPrChange>
      </w:pPr>
      <w:ins w:id="579" w:author="10073817" w:date="2016-10-26T13:35:00Z">
        <w:r w:rsidRPr="005763C3">
          <w:rPr>
            <w:rFonts w:cs="Arial"/>
            <w:b/>
            <w:i/>
            <w:sz w:val="28"/>
            <w:szCs w:val="28"/>
            <w:rPrChange w:id="580" w:author="10073817" w:date="2016-10-28T11:23:00Z">
              <w:rPr>
                <w:rFonts w:cs="Arial"/>
              </w:rPr>
            </w:rPrChange>
          </w:rPr>
          <w:t>Figure 3</w:t>
        </w:r>
      </w:ins>
    </w:p>
    <w:p w14:paraId="39F59F11" w14:textId="249C85B0" w:rsidR="00C84039" w:rsidRPr="00045DE7" w:rsidDel="00A15374" w:rsidRDefault="00DB7CDC">
      <w:pPr>
        <w:jc w:val="both"/>
        <w:rPr>
          <w:ins w:id="581" w:author="Lorraine" w:date="2016-10-19T21:18:00Z"/>
          <w:del w:id="582" w:author="10073817" w:date="2016-10-26T13:34:00Z"/>
          <w:rFonts w:cs="Arial"/>
          <w:rPrChange w:id="583" w:author="10073817" w:date="2016-10-27T12:20:00Z">
            <w:rPr>
              <w:ins w:id="584" w:author="Lorraine" w:date="2016-10-19T21:18:00Z"/>
              <w:del w:id="585" w:author="10073817" w:date="2016-10-26T13:34:00Z"/>
              <w:rFonts w:cs="Arial"/>
              <w:sz w:val="20"/>
              <w:szCs w:val="20"/>
            </w:rPr>
          </w:rPrChange>
        </w:rPr>
      </w:pPr>
      <w:ins w:id="586" w:author="Lorraine" w:date="2016-10-19T21:26:00Z">
        <w:del w:id="587" w:author="10073817" w:date="2016-10-26T13:34:00Z">
          <w:r w:rsidRPr="00045DE7" w:rsidDel="00A15374">
            <w:rPr>
              <w:rFonts w:cs="Arial"/>
              <w:rPrChange w:id="588" w:author="10073817" w:date="2016-10-27T12:20:00Z">
                <w:rPr>
                  <w:rFonts w:cs="Arial"/>
                  <w:sz w:val="20"/>
                  <w:szCs w:val="20"/>
                </w:rPr>
              </w:rPrChange>
            </w:rPr>
            <w:delText xml:space="preserve">Research </w:delText>
          </w:r>
        </w:del>
      </w:ins>
      <w:ins w:id="589" w:author="Lorraine" w:date="2016-10-19T21:29:00Z">
        <w:del w:id="590" w:author="10073817" w:date="2016-10-26T13:34:00Z">
          <w:r w:rsidRPr="00045DE7" w:rsidDel="00A15374">
            <w:rPr>
              <w:rFonts w:cs="Arial"/>
              <w:rPrChange w:id="591" w:author="10073817" w:date="2016-10-27T12:20:00Z">
                <w:rPr>
                  <w:rFonts w:cs="Arial"/>
                  <w:sz w:val="20"/>
                  <w:szCs w:val="20"/>
                </w:rPr>
              </w:rPrChange>
            </w:rPr>
            <w:delText xml:space="preserve">in the field of developing new and more effective </w:delText>
          </w:r>
        </w:del>
      </w:ins>
      <w:ins w:id="592" w:author="Lorraine" w:date="2016-10-19T21:26:00Z">
        <w:del w:id="593" w:author="10073817" w:date="2016-10-26T13:34:00Z">
          <w:r w:rsidRPr="00045DE7" w:rsidDel="00A15374">
            <w:rPr>
              <w:rFonts w:cs="Arial"/>
              <w:rPrChange w:id="594" w:author="10073817" w:date="2016-10-27T12:20:00Z">
                <w:rPr>
                  <w:rFonts w:cs="Arial"/>
                  <w:sz w:val="20"/>
                  <w:szCs w:val="20"/>
                </w:rPr>
              </w:rPrChange>
            </w:rPr>
            <w:delText>catalyst system</w:delText>
          </w:r>
        </w:del>
      </w:ins>
      <w:ins w:id="595" w:author="Lorraine" w:date="2016-10-19T21:30:00Z">
        <w:del w:id="596" w:author="10073817" w:date="2016-10-26T13:34:00Z">
          <w:r w:rsidRPr="00045DE7" w:rsidDel="00A15374">
            <w:rPr>
              <w:rFonts w:cs="Arial"/>
              <w:rPrChange w:id="597" w:author="10073817" w:date="2016-10-27T12:20:00Z">
                <w:rPr>
                  <w:rFonts w:cs="Arial"/>
                  <w:sz w:val="20"/>
                  <w:szCs w:val="20"/>
                </w:rPr>
              </w:rPrChange>
            </w:rPr>
            <w:delText>s</w:delText>
          </w:r>
        </w:del>
      </w:ins>
      <w:ins w:id="598" w:author="Lorraine" w:date="2016-10-19T21:26:00Z">
        <w:del w:id="599" w:author="10073817" w:date="2016-10-26T13:34:00Z">
          <w:r w:rsidRPr="00045DE7" w:rsidDel="00A15374">
            <w:rPr>
              <w:rFonts w:cs="Arial"/>
              <w:rPrChange w:id="600" w:author="10073817" w:date="2016-10-27T12:20:00Z">
                <w:rPr>
                  <w:rFonts w:cs="Arial"/>
                  <w:sz w:val="20"/>
                  <w:szCs w:val="20"/>
                </w:rPr>
              </w:rPrChange>
            </w:rPr>
            <w:delText xml:space="preserve"> </w:delText>
          </w:r>
        </w:del>
      </w:ins>
      <w:ins w:id="601" w:author="Lorraine" w:date="2016-10-19T21:30:00Z">
        <w:del w:id="602" w:author="10073817" w:date="2016-10-26T13:34:00Z">
          <w:r w:rsidRPr="00045DE7" w:rsidDel="00A15374">
            <w:rPr>
              <w:rFonts w:cs="Arial"/>
              <w:rPrChange w:id="603" w:author="10073817" w:date="2016-10-27T12:20:00Z">
                <w:rPr>
                  <w:rFonts w:cs="Arial"/>
                  <w:sz w:val="20"/>
                  <w:szCs w:val="20"/>
                </w:rPr>
              </w:rPrChange>
            </w:rPr>
            <w:delText xml:space="preserve">for </w:delText>
          </w:r>
        </w:del>
      </w:ins>
      <w:ins w:id="604" w:author="Lorraine" w:date="2016-10-19T21:26:00Z">
        <w:del w:id="605" w:author="10073817" w:date="2016-10-26T13:34:00Z">
          <w:r w:rsidRPr="00045DE7" w:rsidDel="00A15374">
            <w:rPr>
              <w:rFonts w:cs="Arial"/>
              <w:rPrChange w:id="606" w:author="10073817" w:date="2016-10-27T12:20:00Z">
                <w:rPr>
                  <w:rFonts w:cs="Arial"/>
                  <w:sz w:val="20"/>
                  <w:szCs w:val="20"/>
                </w:rPr>
              </w:rPrChange>
            </w:rPr>
            <w:delText xml:space="preserve">metathesis are done by various groups worldwide. </w:delText>
          </w:r>
        </w:del>
      </w:ins>
      <w:moveFromRangeStart w:id="607" w:author="10073817" w:date="2016-10-26T09:24:00Z" w:name="move465237172"/>
      <w:moveFrom w:id="608" w:author="10073817" w:date="2016-10-26T09:24:00Z">
        <w:ins w:id="609" w:author="Lorraine" w:date="2016-10-19T21:26:00Z">
          <w:del w:id="610" w:author="10073817" w:date="2016-10-26T13:34:00Z">
            <w:r w:rsidRPr="00045DE7" w:rsidDel="00A15374">
              <w:rPr>
                <w:rFonts w:cs="Arial"/>
                <w:rPrChange w:id="611" w:author="10073817" w:date="2016-10-27T12:20:00Z">
                  <w:rPr>
                    <w:rFonts w:cs="Arial"/>
                    <w:sz w:val="20"/>
                    <w:szCs w:val="20"/>
                  </w:rPr>
                </w:rPrChange>
              </w:rPr>
              <w:delText xml:space="preserve">Historically </w:delText>
            </w:r>
          </w:del>
        </w:ins>
        <w:ins w:id="612" w:author="Lorraine" w:date="2016-10-19T21:31:00Z">
          <w:del w:id="613" w:author="10073817" w:date="2016-10-26T13:34:00Z">
            <w:r w:rsidRPr="00045DE7" w:rsidDel="00A15374">
              <w:rPr>
                <w:rFonts w:cs="Arial"/>
                <w:rPrChange w:id="614" w:author="10073817" w:date="2016-10-27T12:20:00Z">
                  <w:rPr>
                    <w:rFonts w:cs="Arial"/>
                    <w:sz w:val="20"/>
                    <w:szCs w:val="20"/>
                  </w:rPr>
                </w:rPrChange>
              </w:rPr>
              <w:delText>catalyst</w:delText>
            </w:r>
          </w:del>
        </w:ins>
        <w:ins w:id="615" w:author="Lorraine" w:date="2016-10-19T21:26:00Z">
          <w:del w:id="616" w:author="10073817" w:date="2016-10-26T13:34:00Z">
            <w:r w:rsidRPr="00045DE7" w:rsidDel="00A15374">
              <w:rPr>
                <w:rFonts w:cs="Arial"/>
                <w:rPrChange w:id="617" w:author="10073817" w:date="2016-10-27T12:20:00Z">
                  <w:rPr>
                    <w:rFonts w:cs="Arial"/>
                    <w:sz w:val="20"/>
                    <w:szCs w:val="20"/>
                  </w:rPr>
                </w:rPrChange>
              </w:rPr>
              <w:delText xml:space="preserve"> </w:delText>
            </w:r>
          </w:del>
        </w:ins>
        <w:ins w:id="618" w:author="Lorraine" w:date="2016-10-19T21:31:00Z">
          <w:del w:id="619" w:author="10073817" w:date="2016-10-26T13:34:00Z">
            <w:r w:rsidRPr="00045DE7" w:rsidDel="00A15374">
              <w:rPr>
                <w:rFonts w:cs="Arial"/>
                <w:rPrChange w:id="620" w:author="10073817" w:date="2016-10-27T12:20:00Z">
                  <w:rPr>
                    <w:rFonts w:cs="Arial"/>
                    <w:sz w:val="20"/>
                    <w:szCs w:val="20"/>
                  </w:rPr>
                </w:rPrChange>
              </w:rPr>
              <w:delText>systems have been based on early transition material complexes. Early catalysts systems contained W, Mo</w:delText>
            </w:r>
          </w:del>
        </w:ins>
        <w:ins w:id="621" w:author="Lorraine" w:date="2016-10-19T21:41:00Z">
          <w:del w:id="622" w:author="10073817" w:date="2016-10-26T13:34:00Z">
            <w:r w:rsidR="00F51A5B" w:rsidRPr="00045DE7" w:rsidDel="00A15374">
              <w:rPr>
                <w:rFonts w:cs="Arial"/>
                <w:rPrChange w:id="623" w:author="10073817" w:date="2016-10-27T12:20:00Z">
                  <w:rPr>
                    <w:rFonts w:cs="Arial"/>
                    <w:sz w:val="20"/>
                    <w:szCs w:val="20"/>
                  </w:rPr>
                </w:rPrChange>
              </w:rPr>
              <w:delText>, Re</w:delText>
            </w:r>
          </w:del>
        </w:ins>
        <w:ins w:id="624" w:author="Lorraine" w:date="2016-10-19T21:31:00Z">
          <w:del w:id="625" w:author="10073817" w:date="2016-10-26T13:34:00Z">
            <w:r w:rsidRPr="00045DE7" w:rsidDel="00A15374">
              <w:rPr>
                <w:rFonts w:cs="Arial"/>
                <w:rPrChange w:id="626" w:author="10073817" w:date="2016-10-27T12:20:00Z">
                  <w:rPr>
                    <w:rFonts w:cs="Arial"/>
                    <w:sz w:val="20"/>
                    <w:szCs w:val="20"/>
                  </w:rPr>
                </w:rPrChange>
              </w:rPr>
              <w:delText xml:space="preserve"> and </w:delText>
            </w:r>
          </w:del>
        </w:ins>
        <w:ins w:id="627" w:author="Lorraine" w:date="2016-10-19T21:41:00Z">
          <w:del w:id="628" w:author="10073817" w:date="2016-10-26T13:34:00Z">
            <w:r w:rsidR="00F51A5B" w:rsidRPr="00045DE7" w:rsidDel="00A15374">
              <w:rPr>
                <w:rFonts w:cs="Arial"/>
                <w:rPrChange w:id="629" w:author="10073817" w:date="2016-10-27T12:20:00Z">
                  <w:rPr>
                    <w:rFonts w:cs="Arial"/>
                    <w:sz w:val="20"/>
                    <w:szCs w:val="20"/>
                  </w:rPr>
                </w:rPrChange>
              </w:rPr>
              <w:delText>more recently Ru</w:delText>
            </w:r>
          </w:del>
        </w:ins>
        <w:ins w:id="630" w:author="Lorraine" w:date="2016-10-19T21:31:00Z">
          <w:del w:id="631" w:author="10073817" w:date="2016-10-26T13:34:00Z">
            <w:r w:rsidR="00F51A5B" w:rsidRPr="00045DE7" w:rsidDel="00A15374">
              <w:rPr>
                <w:rFonts w:cs="Arial"/>
                <w:rPrChange w:id="632" w:author="10073817" w:date="2016-10-27T12:20:00Z">
                  <w:rPr>
                    <w:rFonts w:cs="Arial"/>
                    <w:sz w:val="20"/>
                    <w:szCs w:val="20"/>
                  </w:rPr>
                </w:rPrChange>
              </w:rPr>
              <w:delText>.</w:delText>
            </w:r>
            <w:r w:rsidRPr="00045DE7" w:rsidDel="00A15374">
              <w:rPr>
                <w:rFonts w:cs="Arial"/>
                <w:rPrChange w:id="633" w:author="10073817" w:date="2016-10-27T12:20:00Z">
                  <w:rPr>
                    <w:rFonts w:cs="Arial"/>
                    <w:sz w:val="20"/>
                    <w:szCs w:val="20"/>
                  </w:rPr>
                </w:rPrChange>
              </w:rPr>
              <w:delText xml:space="preserve"> </w:delText>
            </w:r>
          </w:del>
        </w:ins>
        <w:ins w:id="634" w:author="Lorraine" w:date="2016-10-19T21:43:00Z">
          <w:del w:id="635" w:author="10073817" w:date="2016-10-26T13:34:00Z">
            <w:r w:rsidR="00F51A5B" w:rsidRPr="00045DE7" w:rsidDel="00A15374">
              <w:rPr>
                <w:rFonts w:cs="Arial"/>
                <w:rPrChange w:id="636" w:author="10073817" w:date="2016-10-27T12:20:00Z">
                  <w:rPr>
                    <w:rFonts w:cs="Arial"/>
                    <w:sz w:val="20"/>
                    <w:szCs w:val="20"/>
                  </w:rPr>
                </w:rPrChange>
              </w:rPr>
              <w:delText>The work started by Grubbs et al in the 1980’s have le</w:delText>
            </w:r>
            <w:r w:rsidR="006C0364" w:rsidRPr="00045DE7" w:rsidDel="00A15374">
              <w:rPr>
                <w:rFonts w:cs="Arial"/>
                <w:rPrChange w:id="637" w:author="10073817" w:date="2016-10-27T12:20:00Z">
                  <w:rPr>
                    <w:rFonts w:cs="Arial"/>
                    <w:sz w:val="20"/>
                    <w:szCs w:val="20"/>
                  </w:rPr>
                </w:rPrChange>
              </w:rPr>
              <w:delText xml:space="preserve">d to some of the most effective, versatile </w:delText>
            </w:r>
            <w:r w:rsidR="00F51A5B" w:rsidRPr="00045DE7" w:rsidDel="00A15374">
              <w:rPr>
                <w:rFonts w:cs="Arial"/>
                <w:rPrChange w:id="638" w:author="10073817" w:date="2016-10-27T12:20:00Z">
                  <w:rPr>
                    <w:rFonts w:cs="Arial"/>
                    <w:sz w:val="20"/>
                    <w:szCs w:val="20"/>
                  </w:rPr>
                </w:rPrChange>
              </w:rPr>
              <w:delText>and selective catalyst systems used for metathesis reactions(Grubbs, Tetrahedron, 60, 2004)</w:delText>
            </w:r>
          </w:del>
        </w:ins>
      </w:moveFrom>
      <w:moveFromRangeEnd w:id="607"/>
    </w:p>
    <w:p w14:paraId="16443343" w14:textId="3622E8D7" w:rsidR="001A302B" w:rsidRPr="00045DE7" w:rsidDel="005D0333" w:rsidRDefault="00703881">
      <w:pPr>
        <w:jc w:val="both"/>
        <w:rPr>
          <w:del w:id="639" w:author="Lorraine" w:date="2016-10-19T22:11:00Z"/>
          <w:rFonts w:cs="Arial"/>
          <w:rPrChange w:id="640" w:author="10073817" w:date="2016-10-27T12:20:00Z">
            <w:rPr>
              <w:del w:id="641" w:author="Lorraine" w:date="2016-10-19T22:11:00Z"/>
              <w:rFonts w:cs="Arial"/>
              <w:sz w:val="20"/>
              <w:szCs w:val="20"/>
            </w:rPr>
          </w:rPrChange>
        </w:rPr>
      </w:pPr>
      <w:del w:id="642" w:author="Lorraine" w:date="2016-10-19T22:11:00Z">
        <w:r w:rsidRPr="00045DE7" w:rsidDel="005D0333">
          <w:rPr>
            <w:rFonts w:cs="Arial"/>
            <w:rPrChange w:id="643" w:author="10073817" w:date="2016-10-27T12:20:00Z">
              <w:rPr>
                <w:rFonts w:cs="Arial"/>
                <w:sz w:val="20"/>
                <w:szCs w:val="20"/>
              </w:rPr>
            </w:rPrChange>
          </w:rPr>
          <w:delText>Metathesis reactions of alkenes and the catalysts for metathesis have become one of the most researched themes in chemistry in the recent past</w:delText>
        </w:r>
        <w:r w:rsidR="008D7808" w:rsidRPr="00045DE7" w:rsidDel="005D0333">
          <w:rPr>
            <w:rFonts w:cs="Arial"/>
            <w:rPrChange w:id="644" w:author="10073817" w:date="2016-10-27T12:20:00Z">
              <w:rPr>
                <w:rFonts w:cs="Arial"/>
                <w:sz w:val="20"/>
                <w:szCs w:val="20"/>
              </w:rPr>
            </w:rPrChange>
          </w:rPr>
          <w:delText xml:space="preserve"> [1]</w:delText>
        </w:r>
        <w:r w:rsidRPr="00045DE7" w:rsidDel="005D0333">
          <w:rPr>
            <w:rFonts w:cs="Arial"/>
            <w:rPrChange w:id="645" w:author="10073817" w:date="2016-10-27T12:20:00Z">
              <w:rPr>
                <w:rFonts w:cs="Arial"/>
                <w:sz w:val="20"/>
                <w:szCs w:val="20"/>
              </w:rPr>
            </w:rPrChange>
          </w:rPr>
          <w:delText>.</w:delText>
        </w:r>
        <w:r w:rsidR="008C0A9C" w:rsidRPr="00045DE7" w:rsidDel="005D0333">
          <w:rPr>
            <w:rFonts w:cs="Arial"/>
            <w:rPrChange w:id="646" w:author="10073817" w:date="2016-10-27T12:20:00Z">
              <w:rPr>
                <w:rFonts w:cs="Arial"/>
                <w:sz w:val="20"/>
                <w:szCs w:val="20"/>
              </w:rPr>
            </w:rPrChange>
          </w:rPr>
          <w:delText xml:space="preserve"> </w:delText>
        </w:r>
        <w:r w:rsidRPr="00045DE7" w:rsidDel="005D0333">
          <w:rPr>
            <w:rFonts w:cs="Arial"/>
            <w:rPrChange w:id="647" w:author="10073817" w:date="2016-10-27T12:20:00Z">
              <w:rPr>
                <w:rFonts w:cs="Arial"/>
                <w:sz w:val="20"/>
                <w:szCs w:val="20"/>
              </w:rPr>
            </w:rPrChange>
          </w:rPr>
          <w:delText xml:space="preserve"> The industrial applications</w:delText>
        </w:r>
        <w:r w:rsidR="004B1AB3" w:rsidRPr="00045DE7" w:rsidDel="005D0333">
          <w:rPr>
            <w:rFonts w:cs="Arial"/>
            <w:rPrChange w:id="648" w:author="10073817" w:date="2016-10-27T12:20:00Z">
              <w:rPr>
                <w:rFonts w:cs="Arial"/>
                <w:sz w:val="20"/>
                <w:szCs w:val="20"/>
              </w:rPr>
            </w:rPrChange>
          </w:rPr>
          <w:delText xml:space="preserve"> for these reactions include</w:delText>
        </w:r>
        <w:r w:rsidR="001A302B" w:rsidRPr="00045DE7" w:rsidDel="005D0333">
          <w:rPr>
            <w:rFonts w:cs="Arial"/>
            <w:rPrChange w:id="649" w:author="10073817" w:date="2016-10-27T12:20:00Z">
              <w:rPr>
                <w:rFonts w:cs="Arial"/>
                <w:sz w:val="20"/>
                <w:szCs w:val="20"/>
              </w:rPr>
            </w:rPrChange>
          </w:rPr>
          <w:delText xml:space="preserve"> pharmaceutical chemically resistant material synthesis.</w:delText>
        </w:r>
      </w:del>
    </w:p>
    <w:p w14:paraId="516F4C3C" w14:textId="65E7CF92" w:rsidR="00703881" w:rsidRPr="00045DE7" w:rsidDel="007E4564" w:rsidRDefault="00703881">
      <w:pPr>
        <w:jc w:val="both"/>
        <w:rPr>
          <w:del w:id="650" w:author="10073817" w:date="2016-10-26T11:07:00Z"/>
          <w:rFonts w:cs="Arial"/>
          <w:rPrChange w:id="651" w:author="10073817" w:date="2016-10-27T12:20:00Z">
            <w:rPr>
              <w:del w:id="652" w:author="10073817" w:date="2016-10-26T11:07:00Z"/>
              <w:rFonts w:cs="Arial"/>
              <w:sz w:val="20"/>
              <w:szCs w:val="20"/>
            </w:rPr>
          </w:rPrChange>
        </w:rPr>
      </w:pPr>
      <w:del w:id="653" w:author="10073817" w:date="2016-10-26T11:07:00Z">
        <w:r w:rsidRPr="00045DE7" w:rsidDel="007E4564">
          <w:rPr>
            <w:rFonts w:cs="Arial"/>
            <w:rPrChange w:id="654" w:author="10073817" w:date="2016-10-27T12:20:00Z">
              <w:rPr>
                <w:rFonts w:cs="Arial"/>
                <w:sz w:val="20"/>
                <w:szCs w:val="20"/>
              </w:rPr>
            </w:rPrChange>
          </w:rPr>
          <w:delText xml:space="preserve">The Grubbs group of </w:delText>
        </w:r>
        <w:r w:rsidR="004B1AB3" w:rsidRPr="00045DE7" w:rsidDel="007E4564">
          <w:rPr>
            <w:rFonts w:cs="Arial"/>
            <w:rPrChange w:id="655" w:author="10073817" w:date="2016-10-27T12:20:00Z">
              <w:rPr>
                <w:rFonts w:cs="Arial"/>
                <w:sz w:val="20"/>
                <w:szCs w:val="20"/>
              </w:rPr>
            </w:rPrChange>
          </w:rPr>
          <w:delText>Ru-based catalysts have proven to be</w:delText>
        </w:r>
        <w:r w:rsidRPr="00045DE7" w:rsidDel="007E4564">
          <w:rPr>
            <w:rFonts w:cs="Arial"/>
            <w:rPrChange w:id="656" w:author="10073817" w:date="2016-10-27T12:20:00Z">
              <w:rPr>
                <w:rFonts w:cs="Arial"/>
                <w:sz w:val="20"/>
                <w:szCs w:val="20"/>
              </w:rPr>
            </w:rPrChange>
          </w:rPr>
          <w:delText xml:space="preserve"> most effective and widely used catal</w:delText>
        </w:r>
        <w:r w:rsidR="001A302B" w:rsidRPr="00045DE7" w:rsidDel="007E4564">
          <w:rPr>
            <w:rFonts w:cs="Arial"/>
            <w:rPrChange w:id="657" w:author="10073817" w:date="2016-10-27T12:20:00Z">
              <w:rPr>
                <w:rFonts w:cs="Arial"/>
                <w:sz w:val="20"/>
                <w:szCs w:val="20"/>
              </w:rPr>
            </w:rPrChange>
          </w:rPr>
          <w:delText>yst systems for these reactions, and three generations of these catalysts have been developed to improve reactivity and selectivity of the catalysts</w:delText>
        </w:r>
        <w:r w:rsidR="008D7808" w:rsidRPr="00045DE7" w:rsidDel="007E4564">
          <w:rPr>
            <w:rFonts w:cs="Arial"/>
            <w:rPrChange w:id="658" w:author="10073817" w:date="2016-10-27T12:20:00Z">
              <w:rPr>
                <w:rFonts w:cs="Arial"/>
                <w:sz w:val="20"/>
                <w:szCs w:val="20"/>
              </w:rPr>
            </w:rPrChange>
          </w:rPr>
          <w:delText xml:space="preserve"> </w:delText>
        </w:r>
      </w:del>
      <w:ins w:id="659" w:author="Lorraine" w:date="2016-10-19T21:49:00Z">
        <w:del w:id="660" w:author="10073817" w:date="2016-10-26T11:07:00Z">
          <w:r w:rsidR="006C0364" w:rsidRPr="00045DE7" w:rsidDel="007E4564">
            <w:rPr>
              <w:rFonts w:cs="Arial"/>
              <w:rPrChange w:id="661" w:author="10073817" w:date="2016-10-27T12:20:00Z">
                <w:rPr>
                  <w:rFonts w:cs="Arial"/>
                  <w:sz w:val="20"/>
                  <w:szCs w:val="20"/>
                </w:rPr>
              </w:rPrChange>
            </w:rPr>
            <w:delText>The work done by the groups of Grubbs</w:delText>
          </w:r>
          <w:r w:rsidR="00507A95" w:rsidRPr="00045DE7" w:rsidDel="007E4564">
            <w:rPr>
              <w:rFonts w:cs="Arial"/>
              <w:rPrChange w:id="662" w:author="10073817" w:date="2016-10-27T12:20:00Z">
                <w:rPr>
                  <w:rFonts w:cs="Arial"/>
                  <w:sz w:val="20"/>
                  <w:szCs w:val="20"/>
                </w:rPr>
              </w:rPrChange>
            </w:rPr>
            <w:delText>,</w:delText>
          </w:r>
          <w:r w:rsidR="006C0364" w:rsidRPr="00045DE7" w:rsidDel="007E4564">
            <w:rPr>
              <w:rFonts w:cs="Arial"/>
              <w:rPrChange w:id="663" w:author="10073817" w:date="2016-10-27T12:20:00Z">
                <w:rPr>
                  <w:rFonts w:cs="Arial"/>
                  <w:sz w:val="20"/>
                  <w:szCs w:val="20"/>
                </w:rPr>
              </w:rPrChange>
            </w:rPr>
            <w:delText xml:space="preserve"> Jordaan </w:delText>
          </w:r>
        </w:del>
      </w:ins>
      <w:ins w:id="664" w:author="Lorraine" w:date="2016-10-19T21:51:00Z">
        <w:del w:id="665" w:author="10073817" w:date="2016-10-26T11:07:00Z">
          <w:r w:rsidR="006C0364" w:rsidRPr="00045DE7" w:rsidDel="007E4564">
            <w:rPr>
              <w:rFonts w:cs="Arial"/>
              <w:rPrChange w:id="666" w:author="10073817" w:date="2016-10-27T12:20:00Z">
                <w:rPr>
                  <w:rFonts w:cs="Arial"/>
                  <w:sz w:val="20"/>
                  <w:szCs w:val="20"/>
                </w:rPr>
              </w:rPrChange>
            </w:rPr>
            <w:delText xml:space="preserve">and various others, </w:delText>
          </w:r>
        </w:del>
      </w:ins>
      <w:ins w:id="667" w:author="Lorraine" w:date="2016-10-19T21:49:00Z">
        <w:del w:id="668" w:author="10073817" w:date="2016-10-26T11:07:00Z">
          <w:r w:rsidR="006C0364" w:rsidRPr="00045DE7" w:rsidDel="007E4564">
            <w:rPr>
              <w:rFonts w:cs="Arial"/>
              <w:rPrChange w:id="669" w:author="10073817" w:date="2016-10-27T12:20:00Z">
                <w:rPr>
                  <w:rFonts w:cs="Arial"/>
                  <w:sz w:val="20"/>
                  <w:szCs w:val="20"/>
                </w:rPr>
              </w:rPrChange>
            </w:rPr>
            <w:delText xml:space="preserve">has led to </w:delText>
          </w:r>
        </w:del>
      </w:ins>
      <w:ins w:id="670" w:author="Lorraine" w:date="2016-10-19T21:58:00Z">
        <w:del w:id="671" w:author="10073817" w:date="2016-10-26T11:07:00Z">
          <w:r w:rsidR="00507A95" w:rsidRPr="00045DE7" w:rsidDel="007E4564">
            <w:rPr>
              <w:rFonts w:cs="Arial"/>
              <w:rPrChange w:id="672" w:author="10073817" w:date="2016-10-27T12:20:00Z">
                <w:rPr>
                  <w:rFonts w:cs="Arial"/>
                  <w:sz w:val="20"/>
                  <w:szCs w:val="20"/>
                </w:rPr>
              </w:rPrChange>
            </w:rPr>
            <w:delText xml:space="preserve">several </w:delText>
          </w:r>
        </w:del>
      </w:ins>
      <w:ins w:id="673" w:author="Lorraine" w:date="2016-10-19T21:49:00Z">
        <w:del w:id="674" w:author="10073817" w:date="2016-10-26T11:07:00Z">
          <w:r w:rsidR="006C0364" w:rsidRPr="00045DE7" w:rsidDel="007E4564">
            <w:rPr>
              <w:rFonts w:cs="Arial"/>
              <w:rPrChange w:id="675" w:author="10073817" w:date="2016-10-27T12:20:00Z">
                <w:rPr>
                  <w:rFonts w:cs="Arial"/>
                  <w:sz w:val="20"/>
                  <w:szCs w:val="20"/>
                </w:rPr>
              </w:rPrChange>
            </w:rPr>
            <w:delText xml:space="preserve">catalysts being developed, each generation improving </w:delText>
          </w:r>
        </w:del>
      </w:ins>
      <w:ins w:id="676" w:author="Lorraine" w:date="2016-10-19T21:59:00Z">
        <w:del w:id="677" w:author="10073817" w:date="2016-10-26T11:07:00Z">
          <w:r w:rsidR="00507A95" w:rsidRPr="00045DE7" w:rsidDel="007E4564">
            <w:rPr>
              <w:rFonts w:cs="Arial"/>
              <w:rPrChange w:id="678" w:author="10073817" w:date="2016-10-27T12:20:00Z">
                <w:rPr>
                  <w:rFonts w:cs="Arial"/>
                  <w:sz w:val="20"/>
                  <w:szCs w:val="20"/>
                </w:rPr>
              </w:rPrChange>
            </w:rPr>
            <w:delText>and expanding on the application of these systems</w:delText>
          </w:r>
        </w:del>
      </w:ins>
      <w:ins w:id="679" w:author="Lorraine" w:date="2016-10-19T21:49:00Z">
        <w:del w:id="680" w:author="10073817" w:date="2016-10-26T11:07:00Z">
          <w:r w:rsidR="006C0364" w:rsidRPr="00045DE7" w:rsidDel="007E4564">
            <w:rPr>
              <w:rFonts w:cs="Arial"/>
              <w:rPrChange w:id="681" w:author="10073817" w:date="2016-10-27T12:20:00Z">
                <w:rPr>
                  <w:rFonts w:cs="Arial"/>
                  <w:sz w:val="20"/>
                  <w:szCs w:val="20"/>
                </w:rPr>
              </w:rPrChange>
            </w:rPr>
            <w:delText>. This has made these catalysts the most widely used and versatile of all the metathesis catalysts available to the industry and research community</w:delText>
          </w:r>
        </w:del>
      </w:ins>
      <w:del w:id="682" w:author="10073817" w:date="2016-10-26T11:07:00Z">
        <w:r w:rsidR="008D7808" w:rsidRPr="00045DE7" w:rsidDel="007E4564">
          <w:rPr>
            <w:rFonts w:cs="Arial"/>
            <w:rPrChange w:id="683" w:author="10073817" w:date="2016-10-27T12:20:00Z">
              <w:rPr>
                <w:rFonts w:cs="Arial"/>
                <w:sz w:val="20"/>
                <w:szCs w:val="20"/>
              </w:rPr>
            </w:rPrChange>
          </w:rPr>
          <w:delText>[1]</w:delText>
        </w:r>
      </w:del>
      <w:ins w:id="684" w:author="Lorraine" w:date="2016-10-19T21:51:00Z">
        <w:del w:id="685" w:author="10073817" w:date="2016-10-26T11:07:00Z">
          <w:r w:rsidR="006C0364" w:rsidRPr="00045DE7" w:rsidDel="007E4564">
            <w:rPr>
              <w:rFonts w:cs="Arial"/>
              <w:rPrChange w:id="686" w:author="10073817" w:date="2016-10-27T12:20:00Z">
                <w:rPr>
                  <w:rFonts w:cs="Arial"/>
                  <w:sz w:val="20"/>
                  <w:szCs w:val="20"/>
                </w:rPr>
              </w:rPrChange>
            </w:rPr>
            <w:delText>.</w:delText>
          </w:r>
        </w:del>
      </w:ins>
      <w:del w:id="687" w:author="10073817" w:date="2016-10-26T11:07:00Z">
        <w:r w:rsidR="001A302B" w:rsidRPr="00045DE7" w:rsidDel="007E4564">
          <w:rPr>
            <w:rFonts w:cs="Arial"/>
            <w:rPrChange w:id="688" w:author="10073817" w:date="2016-10-27T12:20:00Z">
              <w:rPr>
                <w:rFonts w:cs="Arial"/>
                <w:sz w:val="20"/>
                <w:szCs w:val="20"/>
              </w:rPr>
            </w:rPrChange>
          </w:rPr>
          <w:delText>.</w:delText>
        </w:r>
      </w:del>
      <w:ins w:id="689" w:author="Lorraine" w:date="2016-10-19T21:51:00Z">
        <w:del w:id="690" w:author="10073817" w:date="2016-10-26T11:07:00Z">
          <w:r w:rsidR="006C0364" w:rsidRPr="00045DE7" w:rsidDel="007E4564">
            <w:rPr>
              <w:rFonts w:cs="Arial"/>
              <w:rPrChange w:id="691" w:author="10073817" w:date="2016-10-27T12:20:00Z">
                <w:rPr>
                  <w:rFonts w:cs="Arial"/>
                  <w:sz w:val="20"/>
                  <w:szCs w:val="20"/>
                </w:rPr>
              </w:rPrChange>
            </w:rPr>
            <w:delText>[1]</w:delText>
          </w:r>
        </w:del>
      </w:ins>
      <w:ins w:id="692" w:author="Lorraine" w:date="2016-10-19T21:54:00Z">
        <w:del w:id="693" w:author="10073817" w:date="2016-10-26T11:07:00Z">
          <w:r w:rsidR="006C0364" w:rsidRPr="00045DE7" w:rsidDel="007E4564">
            <w:rPr>
              <w:rFonts w:cs="Arial"/>
              <w:rPrChange w:id="694" w:author="10073817" w:date="2016-10-27T12:20:00Z">
                <w:rPr>
                  <w:rFonts w:cs="Arial"/>
                  <w:sz w:val="20"/>
                  <w:szCs w:val="20"/>
                </w:rPr>
              </w:rPrChange>
            </w:rPr>
            <w:delText>(Kotha, Dipak, Tetrahedron 68, 2012)</w:delText>
          </w:r>
        </w:del>
      </w:ins>
    </w:p>
    <w:p w14:paraId="35CC6ACC" w14:textId="5C4C0D71" w:rsidR="00703881" w:rsidRPr="00CC1FD3" w:rsidDel="00C97B09" w:rsidRDefault="00703881">
      <w:pPr>
        <w:jc w:val="both"/>
        <w:rPr>
          <w:ins w:id="695" w:author="10073817" w:date="2016-10-26T14:26:00Z"/>
          <w:rFonts w:cs="Arial"/>
          <w:rPrChange w:id="696" w:author="10073817" w:date="2016-10-28T09:35:00Z">
            <w:rPr>
              <w:ins w:id="697" w:author="10073817" w:date="2016-10-26T14:26:00Z"/>
              <w:rFonts w:cs="Arial"/>
              <w:i/>
              <w:color w:val="FF0000"/>
            </w:rPr>
          </w:rPrChange>
        </w:rPr>
      </w:pPr>
      <w:del w:id="698" w:author="10073817" w:date="2016-10-26T14:18:00Z">
        <w:r w:rsidRPr="00045DE7" w:rsidDel="004479DC">
          <w:rPr>
            <w:rFonts w:cs="Arial"/>
            <w:rPrChange w:id="699" w:author="10073817" w:date="2016-10-27T12:20:00Z">
              <w:rPr>
                <w:rFonts w:cs="Arial"/>
                <w:sz w:val="20"/>
                <w:szCs w:val="20"/>
              </w:rPr>
            </w:rPrChange>
          </w:rPr>
          <w:delText>The drawback of these catalysts however are that they are homogenous systems and recovery of the catalyst, post-reaction is a complex process. A need in the industry has been identified for a heterogeneous catalyst system usin</w:delText>
        </w:r>
        <w:r w:rsidR="001A302B" w:rsidRPr="00045DE7" w:rsidDel="004479DC">
          <w:rPr>
            <w:rFonts w:cs="Arial"/>
            <w:rPrChange w:id="700" w:author="10073817" w:date="2016-10-27T12:20:00Z">
              <w:rPr>
                <w:rFonts w:cs="Arial"/>
                <w:sz w:val="20"/>
                <w:szCs w:val="20"/>
              </w:rPr>
            </w:rPrChange>
          </w:rPr>
          <w:delText>g the Grubbs group of catalysts to benefit from the selectivity, reactivity and long lifetime of these catalysts</w:delText>
        </w:r>
      </w:del>
      <w:ins w:id="701" w:author="10073817" w:date="2016-10-26T14:18:00Z">
        <w:r w:rsidR="004479DC" w:rsidRPr="00045DE7">
          <w:rPr>
            <w:rFonts w:cs="Arial"/>
          </w:rPr>
          <w:t>The catalyst systems currently in use are mostly homogenous systems and this creates challenges when catalysts need to be recycled and reused</w:t>
        </w:r>
      </w:ins>
      <w:r w:rsidR="001A302B" w:rsidRPr="00045DE7">
        <w:rPr>
          <w:rFonts w:cs="Arial"/>
          <w:rPrChange w:id="702" w:author="10073817" w:date="2016-10-27T12:20:00Z">
            <w:rPr>
              <w:rFonts w:cs="Arial"/>
              <w:sz w:val="20"/>
              <w:szCs w:val="20"/>
            </w:rPr>
          </w:rPrChange>
        </w:rPr>
        <w:t>.</w:t>
      </w:r>
      <w:ins w:id="703" w:author="10073817" w:date="2016-10-26T14:19:00Z">
        <w:r w:rsidR="004479DC" w:rsidRPr="00045DE7">
          <w:rPr>
            <w:rFonts w:cs="Arial"/>
          </w:rPr>
          <w:t xml:space="preserve"> Homogenous systems are also prone to </w:t>
        </w:r>
      </w:ins>
      <w:ins w:id="704" w:author="10073817" w:date="2016-10-26T14:21:00Z">
        <w:r w:rsidR="004479DC" w:rsidRPr="00045DE7">
          <w:rPr>
            <w:rFonts w:cs="Arial"/>
          </w:rPr>
          <w:t>contamination of the reaction product with ruthenium</w:t>
        </w:r>
      </w:ins>
      <w:ins w:id="705" w:author="10073817" w:date="2016-10-28T09:13:00Z">
        <w:r w:rsidR="00720832">
          <w:rPr>
            <w:rFonts w:cs="Arial"/>
          </w:rPr>
          <w:t xml:space="preserve"> and other transition metal</w:t>
        </w:r>
      </w:ins>
      <w:ins w:id="706" w:author="10073817" w:date="2016-10-26T14:19:00Z">
        <w:r w:rsidR="004479DC" w:rsidRPr="00045DE7">
          <w:rPr>
            <w:rFonts w:cs="Arial"/>
          </w:rPr>
          <w:t xml:space="preserve"> by</w:t>
        </w:r>
      </w:ins>
      <w:ins w:id="707" w:author="10073817" w:date="2016-10-26T14:21:00Z">
        <w:r w:rsidR="004479DC" w:rsidRPr="00045DE7">
          <w:rPr>
            <w:rFonts w:cs="Arial"/>
          </w:rPr>
          <w:t>-</w:t>
        </w:r>
      </w:ins>
      <w:ins w:id="708" w:author="10073817" w:date="2016-10-26T14:19:00Z">
        <w:r w:rsidR="004479DC" w:rsidRPr="00045DE7">
          <w:rPr>
            <w:rFonts w:cs="Arial"/>
          </w:rPr>
          <w:t>products</w:t>
        </w:r>
      </w:ins>
      <w:ins w:id="709" w:author="10073817" w:date="2016-10-26T14:23:00Z">
        <w:r w:rsidR="004479DC" w:rsidRPr="00045DE7">
          <w:rPr>
            <w:rFonts w:cs="Arial"/>
          </w:rPr>
          <w:t>, this is one of th</w:t>
        </w:r>
      </w:ins>
      <w:ins w:id="710" w:author="10073817" w:date="2016-10-26T14:26:00Z">
        <w:r w:rsidR="00F36CB9" w:rsidRPr="00045DE7">
          <w:rPr>
            <w:rFonts w:cs="Arial"/>
          </w:rPr>
          <w:t>e</w:t>
        </w:r>
      </w:ins>
      <w:ins w:id="711" w:author="10073817" w:date="2016-10-26T14:23:00Z">
        <w:r w:rsidR="004479DC" w:rsidRPr="00045DE7">
          <w:rPr>
            <w:rFonts w:cs="Arial"/>
          </w:rPr>
          <w:t xml:space="preserve"> major drawbacks of these catalytic systems for application in the p</w:t>
        </w:r>
      </w:ins>
      <w:ins w:id="712" w:author="10073817" w:date="2016-10-26T14:24:00Z">
        <w:r w:rsidR="004479DC" w:rsidRPr="00045DE7">
          <w:rPr>
            <w:rFonts w:cs="Arial"/>
          </w:rPr>
          <w:t>h</w:t>
        </w:r>
      </w:ins>
      <w:ins w:id="713" w:author="10073817" w:date="2016-10-26T14:23:00Z">
        <w:r w:rsidR="004479DC" w:rsidRPr="00045DE7">
          <w:rPr>
            <w:rFonts w:cs="Arial"/>
          </w:rPr>
          <w:t>armaceutical industry</w:t>
        </w:r>
      </w:ins>
      <w:ins w:id="714" w:author="10073817" w:date="2016-10-27T10:17:00Z">
        <w:r w:rsidR="00B56575" w:rsidRPr="00045DE7">
          <w:rPr>
            <w:rFonts w:cs="Arial"/>
          </w:rPr>
          <w:t>.</w:t>
        </w:r>
      </w:ins>
      <w:ins w:id="715" w:author="Geldenhuys, Pieter (P)" w:date="2016-10-27T23:59:00Z">
        <w:r w:rsidR="00C97B09" w:rsidRPr="00CC1FD3">
          <w:rPr>
            <w:rFonts w:cs="Arial"/>
          </w:rPr>
          <w:t>[</w:t>
        </w:r>
      </w:ins>
      <w:ins w:id="716" w:author="10073817" w:date="2016-10-26T14:16:00Z">
        <w:del w:id="717" w:author="Geldenhuys, Pieter (P)" w:date="2016-10-27T23:59:00Z">
          <w:r w:rsidR="004479DC" w:rsidRPr="00CC1FD3" w:rsidDel="00C97B09">
            <w:rPr>
              <w:rFonts w:cs="Arial"/>
            </w:rPr>
            <w:delText>(</w:delText>
          </w:r>
        </w:del>
      </w:ins>
      <w:ins w:id="718" w:author="10073817" w:date="2016-10-28T09:15:00Z">
        <w:r w:rsidR="00720832" w:rsidRPr="00CC1FD3">
          <w:rPr>
            <w:rFonts w:cs="Arial"/>
          </w:rPr>
          <w:t>10</w:t>
        </w:r>
      </w:ins>
      <w:ins w:id="719" w:author="10073817" w:date="2016-10-26T14:24:00Z">
        <w:r w:rsidR="004479DC" w:rsidRPr="00CC1FD3">
          <w:rPr>
            <w:rFonts w:cs="Arial"/>
            <w:rPrChange w:id="720" w:author="10073817" w:date="2016-10-28T09:32:00Z">
              <w:rPr>
                <w:rFonts w:cs="Arial"/>
                <w:i/>
                <w:color w:val="FF0000"/>
              </w:rPr>
            </w:rPrChange>
          </w:rPr>
          <w:t>,</w:t>
        </w:r>
      </w:ins>
      <w:ins w:id="721" w:author="10073817" w:date="2016-10-28T09:15:00Z">
        <w:r w:rsidR="00720832" w:rsidRPr="00CC1FD3">
          <w:rPr>
            <w:rFonts w:cs="Arial"/>
            <w:rPrChange w:id="722" w:author="10073817" w:date="2016-10-28T09:32:00Z">
              <w:rPr>
                <w:rFonts w:cs="Arial"/>
                <w:i/>
              </w:rPr>
            </w:rPrChange>
          </w:rPr>
          <w:t>11</w:t>
        </w:r>
      </w:ins>
      <w:ins w:id="723" w:author="Geldenhuys, Pieter (P)" w:date="2016-10-27T23:59:00Z">
        <w:r w:rsidR="00C97B09" w:rsidRPr="00CC1FD3">
          <w:rPr>
            <w:rFonts w:cs="Arial"/>
            <w:rPrChange w:id="724" w:author="10073817" w:date="2016-10-28T09:35:00Z">
              <w:rPr>
                <w:rFonts w:cs="Arial"/>
                <w:i/>
                <w:color w:val="FF0000"/>
              </w:rPr>
            </w:rPrChange>
          </w:rPr>
          <w:t>]</w:t>
        </w:r>
      </w:ins>
      <w:ins w:id="725" w:author="10073817" w:date="2016-10-26T14:17:00Z">
        <w:del w:id="726" w:author="Geldenhuys, Pieter (P)" w:date="2016-10-27T23:59:00Z">
          <w:r w:rsidR="004479DC" w:rsidRPr="00CC1FD3" w:rsidDel="00C97B09">
            <w:rPr>
              <w:rFonts w:cs="Arial"/>
              <w:rPrChange w:id="727" w:author="10073817" w:date="2016-10-28T09:35:00Z">
                <w:rPr>
                  <w:rFonts w:cs="Arial"/>
                  <w:i/>
                  <w:color w:val="FF0000"/>
                </w:rPr>
              </w:rPrChange>
            </w:rPr>
            <w:delText>)</w:delText>
          </w:r>
        </w:del>
      </w:ins>
      <w:moveFromRangeStart w:id="728" w:author="Geldenhuys, Pieter (P)" w:date="2016-10-28T00:01:00Z" w:name="move465376227"/>
      <w:moveFrom w:id="729" w:author="Geldenhuys, Pieter (P)" w:date="2016-10-28T00:01:00Z">
        <w:ins w:id="730" w:author="10073817" w:date="2016-10-27T10:18:00Z">
          <w:r w:rsidR="00B56575" w:rsidRPr="00CC1FD3" w:rsidDel="00C97B09">
            <w:rPr>
              <w:rFonts w:cs="Arial"/>
            </w:rPr>
            <w:t>A drawback of the heterogenization of the catalyst system is that decreased catalytic activity is observed. Despite this decreased activity, the increased application The heterogenization of the catalysts is accomplished by adsorbing or supporting the catalyst on a support material that does not significantly impact on the reactivity of the cataly</w:t>
          </w:r>
        </w:ins>
      </w:moveFrom>
    </w:p>
    <w:moveFromRangeEnd w:id="728"/>
    <w:p w14:paraId="3D269B90" w14:textId="77777777" w:rsidR="00720832" w:rsidRDefault="00F36CB9" w:rsidP="00C97B09">
      <w:pPr>
        <w:jc w:val="both"/>
        <w:rPr>
          <w:ins w:id="731" w:author="10073817" w:date="2016-10-28T09:19:00Z"/>
          <w:rFonts w:cs="Arial"/>
        </w:rPr>
      </w:pPr>
      <w:ins w:id="732" w:author="10073817" w:date="2016-10-26T14:26:00Z">
        <w:r w:rsidRPr="00045DE7">
          <w:rPr>
            <w:rFonts w:cs="Arial"/>
          </w:rPr>
          <w:t>Th</w:t>
        </w:r>
      </w:ins>
      <w:ins w:id="733" w:author="10073817" w:date="2016-10-26T14:27:00Z">
        <w:r w:rsidRPr="00045DE7">
          <w:rPr>
            <w:rFonts w:cs="Arial"/>
          </w:rPr>
          <w:t>e</w:t>
        </w:r>
      </w:ins>
      <w:ins w:id="734" w:author="10073817" w:date="2016-10-27T10:18:00Z">
        <w:r w:rsidR="0064342D" w:rsidRPr="00045DE7">
          <w:rPr>
            <w:rFonts w:cs="Arial"/>
          </w:rPr>
          <w:t>se</w:t>
        </w:r>
      </w:ins>
      <w:ins w:id="735" w:author="10073817" w:date="2016-10-26T14:27:00Z">
        <w:r w:rsidRPr="00045DE7">
          <w:rPr>
            <w:rFonts w:cs="Arial"/>
          </w:rPr>
          <w:t xml:space="preserve"> challenges </w:t>
        </w:r>
      </w:ins>
      <w:ins w:id="736" w:author="10073817" w:date="2016-10-27T10:18:00Z">
        <w:r w:rsidR="0064342D" w:rsidRPr="00045DE7">
          <w:rPr>
            <w:rFonts w:cs="Arial"/>
          </w:rPr>
          <w:t>have</w:t>
        </w:r>
      </w:ins>
      <w:ins w:id="737" w:author="10073817" w:date="2016-10-26T14:27:00Z">
        <w:r w:rsidRPr="00045DE7">
          <w:rPr>
            <w:rFonts w:cs="Arial"/>
          </w:rPr>
          <w:t xml:space="preserve"> led to various groups initiating studies for the development of </w:t>
        </w:r>
        <w:proofErr w:type="spellStart"/>
        <w:r w:rsidRPr="00045DE7">
          <w:rPr>
            <w:rFonts w:cs="Arial"/>
          </w:rPr>
          <w:t>heterogenous</w:t>
        </w:r>
        <w:proofErr w:type="spellEnd"/>
        <w:r w:rsidRPr="00045DE7">
          <w:rPr>
            <w:rFonts w:cs="Arial"/>
          </w:rPr>
          <w:t xml:space="preserve"> catalytic systems based on the Grubbs catalysts. </w:t>
        </w:r>
      </w:ins>
      <w:ins w:id="738" w:author="10073817" w:date="2016-10-26T14:28:00Z">
        <w:r w:rsidRPr="00045DE7">
          <w:rPr>
            <w:rFonts w:cs="Arial"/>
          </w:rPr>
          <w:t>These studies have identified several materials as possible solid supports for th</w:t>
        </w:r>
      </w:ins>
      <w:ins w:id="739" w:author="10073817" w:date="2016-10-26T14:29:00Z">
        <w:r w:rsidRPr="00045DE7">
          <w:rPr>
            <w:rFonts w:cs="Arial"/>
          </w:rPr>
          <w:t>e</w:t>
        </w:r>
      </w:ins>
      <w:ins w:id="740" w:author="10073817" w:date="2016-10-26T14:28:00Z">
        <w:r w:rsidRPr="00045DE7">
          <w:rPr>
            <w:rFonts w:cs="Arial"/>
          </w:rPr>
          <w:t xml:space="preserve"> catalysts</w:t>
        </w:r>
      </w:ins>
      <w:ins w:id="741" w:author="10073817" w:date="2016-10-26T14:29:00Z">
        <w:r w:rsidRPr="00045DE7">
          <w:rPr>
            <w:rFonts w:cs="Arial"/>
          </w:rPr>
          <w:t>. I</w:t>
        </w:r>
      </w:ins>
      <w:ins w:id="742" w:author="10073817" w:date="2016-10-26T14:54:00Z">
        <w:r w:rsidR="003236A8" w:rsidRPr="00045DE7">
          <w:rPr>
            <w:rFonts w:cs="Arial"/>
          </w:rPr>
          <w:t>n</w:t>
        </w:r>
      </w:ins>
      <w:ins w:id="743" w:author="10073817" w:date="2016-10-26T14:29:00Z">
        <w:r w:rsidRPr="00045DE7">
          <w:rPr>
            <w:rFonts w:cs="Arial"/>
          </w:rPr>
          <w:t xml:space="preserve"> particular the </w:t>
        </w:r>
        <w:smartTag w:uri="urn:schemas-microsoft-com:office:smarttags" w:element="stockticker">
          <w:r w:rsidRPr="00045DE7">
            <w:rPr>
              <w:rFonts w:cs="Arial"/>
            </w:rPr>
            <w:t>MCM</w:t>
          </w:r>
        </w:smartTag>
        <w:r w:rsidRPr="00045DE7">
          <w:rPr>
            <w:rFonts w:cs="Arial"/>
          </w:rPr>
          <w:t>-41 group of amorphous silica mate</w:t>
        </w:r>
        <w:r w:rsidR="003236A8" w:rsidRPr="00045DE7">
          <w:rPr>
            <w:rFonts w:cs="Arial"/>
          </w:rPr>
          <w:t>rials have caught the attention</w:t>
        </w:r>
      </w:ins>
      <w:ins w:id="744" w:author="10073817" w:date="2016-10-26T14:54:00Z">
        <w:r w:rsidR="003236A8" w:rsidRPr="00045DE7">
          <w:rPr>
            <w:rFonts w:cs="Arial"/>
          </w:rPr>
          <w:t xml:space="preserve"> as support materials. </w:t>
        </w:r>
        <w:r w:rsidR="003236A8" w:rsidRPr="00045DE7">
          <w:rPr>
            <w:rFonts w:cs="Arial"/>
          </w:rPr>
          <w:lastRenderedPageBreak/>
          <w:t xml:space="preserve">This </w:t>
        </w:r>
      </w:ins>
      <w:ins w:id="745" w:author="10073817" w:date="2016-10-26T14:58:00Z">
        <w:r w:rsidR="003236A8" w:rsidRPr="00045DE7">
          <w:rPr>
            <w:rFonts w:cs="Arial"/>
          </w:rPr>
          <w:t xml:space="preserve">is </w:t>
        </w:r>
      </w:ins>
      <w:ins w:id="746" w:author="10073817" w:date="2016-10-26T14:54:00Z">
        <w:r w:rsidR="003236A8" w:rsidRPr="00045DE7">
          <w:rPr>
            <w:rFonts w:cs="Arial"/>
          </w:rPr>
          <w:t xml:space="preserve">due to the homologous pore distribution and </w:t>
        </w:r>
      </w:ins>
      <w:ins w:id="747" w:author="10073817" w:date="2016-10-26T14:56:00Z">
        <w:r w:rsidR="003236A8" w:rsidRPr="00045DE7">
          <w:rPr>
            <w:rFonts w:cs="Arial"/>
          </w:rPr>
          <w:t>narrow pore size distribution of these materials</w:t>
        </w:r>
      </w:ins>
      <w:ins w:id="748" w:author="10073817" w:date="2016-10-26T14:59:00Z">
        <w:r w:rsidR="003236A8" w:rsidRPr="00CC1FD3">
          <w:rPr>
            <w:rFonts w:cs="Arial"/>
          </w:rPr>
          <w:t>.</w:t>
        </w:r>
      </w:ins>
      <w:ins w:id="749" w:author="10073817" w:date="2016-10-26T14:56:00Z">
        <w:del w:id="750" w:author="Geldenhuys, Pieter (P)" w:date="2016-10-28T00:01:00Z">
          <w:r w:rsidR="003236A8" w:rsidRPr="00CC1FD3" w:rsidDel="00C97B09">
            <w:rPr>
              <w:rFonts w:cs="Arial"/>
            </w:rPr>
            <w:delText>(</w:delText>
          </w:r>
        </w:del>
      </w:ins>
      <w:ins w:id="751" w:author="10073817" w:date="2016-10-26T14:57:00Z">
        <w:del w:id="752" w:author="Geldenhuys, Pieter (P)" w:date="2016-10-28T00:01:00Z">
          <w:r w:rsidR="003236A8" w:rsidRPr="00CC1FD3" w:rsidDel="00C97B09">
            <w:rPr>
              <w:rFonts w:cs="Arial"/>
            </w:rPr>
            <w:delText>16)</w:delText>
          </w:r>
        </w:del>
      </w:ins>
      <w:ins w:id="753" w:author="Geldenhuys, Pieter (P)" w:date="2016-10-28T00:01:00Z">
        <w:r w:rsidR="00C97B09" w:rsidRPr="00CC1FD3">
          <w:rPr>
            <w:rFonts w:cs="Arial"/>
            <w:rPrChange w:id="754" w:author="10073817" w:date="2016-10-28T09:36:00Z">
              <w:rPr>
                <w:rFonts w:cs="Arial"/>
                <w:i/>
                <w:color w:val="FF0000"/>
              </w:rPr>
            </w:rPrChange>
          </w:rPr>
          <w:t>[</w:t>
        </w:r>
        <w:del w:id="755" w:author="10073817" w:date="2016-10-28T09:17:00Z">
          <w:r w:rsidR="00C97B09" w:rsidRPr="00CC1FD3" w:rsidDel="00720832">
            <w:rPr>
              <w:rFonts w:cs="Arial"/>
              <w:rPrChange w:id="756" w:author="10073817" w:date="2016-10-28T09:36:00Z">
                <w:rPr>
                  <w:rFonts w:cs="Arial"/>
                  <w:i/>
                  <w:color w:val="FF0000"/>
                </w:rPr>
              </w:rPrChange>
            </w:rPr>
            <w:delText>16</w:delText>
          </w:r>
        </w:del>
      </w:ins>
      <w:ins w:id="757" w:author="10073817" w:date="2016-10-28T09:17:00Z">
        <w:r w:rsidR="00720832" w:rsidRPr="00CC1FD3">
          <w:rPr>
            <w:rFonts w:cs="Arial"/>
            <w:rPrChange w:id="758" w:author="10073817" w:date="2016-10-28T09:36:00Z">
              <w:rPr>
                <w:rFonts w:cs="Arial"/>
                <w:i/>
              </w:rPr>
            </w:rPrChange>
          </w:rPr>
          <w:t>12</w:t>
        </w:r>
      </w:ins>
      <w:ins w:id="759" w:author="Geldenhuys, Pieter (P)" w:date="2016-10-28T00:01:00Z">
        <w:r w:rsidR="00C97B09" w:rsidRPr="00CC1FD3">
          <w:rPr>
            <w:rFonts w:cs="Arial"/>
            <w:rPrChange w:id="760" w:author="10073817" w:date="2016-10-28T09:36:00Z">
              <w:rPr>
                <w:rFonts w:cs="Arial"/>
                <w:i/>
                <w:color w:val="FF0000"/>
              </w:rPr>
            </w:rPrChange>
          </w:rPr>
          <w:t>]</w:t>
        </w:r>
        <w:del w:id="761" w:author="10073817" w:date="2016-10-28T09:36:00Z">
          <w:r w:rsidR="00C97B09" w:rsidDel="00CC1FD3">
            <w:rPr>
              <w:rFonts w:cs="Arial"/>
            </w:rPr>
            <w:delText xml:space="preserve"> </w:delText>
          </w:r>
        </w:del>
      </w:ins>
    </w:p>
    <w:p w14:paraId="235671A2" w14:textId="265DC529" w:rsidR="00BE5481" w:rsidRDefault="00C97B09" w:rsidP="00C97B09">
      <w:pPr>
        <w:jc w:val="both"/>
        <w:rPr>
          <w:ins w:id="762" w:author="10073817" w:date="2016-10-28T09:22:00Z"/>
          <w:rFonts w:cs="Arial"/>
        </w:rPr>
      </w:pPr>
      <w:moveToRangeStart w:id="763" w:author="Geldenhuys, Pieter (P)" w:date="2016-10-28T00:01:00Z" w:name="move465376227"/>
      <w:moveTo w:id="764" w:author="Geldenhuys, Pieter (P)" w:date="2016-10-28T00:01:00Z">
        <w:del w:id="765" w:author="10073817" w:date="2016-10-28T09:19:00Z">
          <w:r w:rsidRPr="00045DE7" w:rsidDel="00720832">
            <w:rPr>
              <w:rFonts w:cs="Arial"/>
            </w:rPr>
            <w:delText>A</w:delText>
          </w:r>
        </w:del>
      </w:moveTo>
      <w:ins w:id="766" w:author="10073817" w:date="2016-10-28T09:19:00Z">
        <w:r w:rsidR="00720832">
          <w:rPr>
            <w:rFonts w:cs="Arial"/>
          </w:rPr>
          <w:t>One</w:t>
        </w:r>
      </w:ins>
      <w:moveTo w:id="767" w:author="Geldenhuys, Pieter (P)" w:date="2016-10-28T00:01:00Z">
        <w:r w:rsidRPr="00045DE7">
          <w:rPr>
            <w:rFonts w:cs="Arial"/>
          </w:rPr>
          <w:t xml:space="preserve"> drawback of the </w:t>
        </w:r>
        <w:proofErr w:type="spellStart"/>
        <w:r w:rsidRPr="00045DE7">
          <w:rPr>
            <w:rFonts w:cs="Arial"/>
          </w:rPr>
          <w:t>heterogenization</w:t>
        </w:r>
        <w:proofErr w:type="spellEnd"/>
        <w:r w:rsidRPr="00045DE7">
          <w:rPr>
            <w:rFonts w:cs="Arial"/>
          </w:rPr>
          <w:t xml:space="preserve"> of the catalyst system is that decreased catalytic activity is observed</w:t>
        </w:r>
      </w:moveTo>
      <w:proofErr w:type="gramStart"/>
      <w:ins w:id="768" w:author="10073817" w:date="2016-10-28T09:22:00Z">
        <w:r w:rsidR="00BE5481">
          <w:rPr>
            <w:rFonts w:cs="Arial"/>
          </w:rPr>
          <w:t>.</w:t>
        </w:r>
      </w:ins>
      <w:ins w:id="769" w:author="10073817" w:date="2016-10-28T09:14:00Z">
        <w:r w:rsidR="00720832">
          <w:rPr>
            <w:rFonts w:cs="Arial"/>
          </w:rPr>
          <w:t>[</w:t>
        </w:r>
      </w:ins>
      <w:proofErr w:type="gramEnd"/>
      <w:ins w:id="770" w:author="10073817" w:date="2016-10-28T09:16:00Z">
        <w:r w:rsidR="00720832">
          <w:rPr>
            <w:rFonts w:cs="Arial"/>
          </w:rPr>
          <w:t>13</w:t>
        </w:r>
      </w:ins>
      <w:ins w:id="771" w:author="10073817" w:date="2016-10-28T09:17:00Z">
        <w:r w:rsidR="00720832">
          <w:rPr>
            <w:rFonts w:cs="Arial"/>
          </w:rPr>
          <w:t>,14</w:t>
        </w:r>
      </w:ins>
      <w:ins w:id="772" w:author="10073817" w:date="2016-10-28T09:14:00Z">
        <w:r w:rsidR="00720832">
          <w:rPr>
            <w:rFonts w:cs="Arial"/>
          </w:rPr>
          <w:t>]</w:t>
        </w:r>
      </w:ins>
      <w:moveTo w:id="773" w:author="Geldenhuys, Pieter (P)" w:date="2016-10-28T00:01:00Z">
        <w:r w:rsidRPr="00045DE7">
          <w:rPr>
            <w:rFonts w:cs="Arial"/>
          </w:rPr>
          <w:t xml:space="preserve">. </w:t>
        </w:r>
      </w:moveTo>
      <w:ins w:id="774" w:author="10073817" w:date="2016-10-28T09:19:00Z">
        <w:r w:rsidR="00720832">
          <w:rPr>
            <w:rFonts w:cs="Arial"/>
          </w:rPr>
          <w:t>Despite this</w:t>
        </w:r>
      </w:ins>
      <w:ins w:id="775" w:author="10073817" w:date="2016-10-28T09:23:00Z">
        <w:r w:rsidR="00BE5481">
          <w:rPr>
            <w:rFonts w:cs="Arial"/>
          </w:rPr>
          <w:t>,</w:t>
        </w:r>
      </w:ins>
      <w:ins w:id="776" w:author="10073817" w:date="2016-10-28T09:19:00Z">
        <w:r w:rsidR="00720832">
          <w:rPr>
            <w:rFonts w:cs="Arial"/>
          </w:rPr>
          <w:t xml:space="preserve"> the cost </w:t>
        </w:r>
      </w:ins>
      <w:ins w:id="777" w:author="10073817" w:date="2016-10-28T09:21:00Z">
        <w:r w:rsidR="00720832">
          <w:rPr>
            <w:rFonts w:cs="Arial"/>
          </w:rPr>
          <w:t>and time</w:t>
        </w:r>
      </w:ins>
      <w:ins w:id="778" w:author="10073817" w:date="2016-10-28T09:19:00Z">
        <w:r w:rsidR="00720832">
          <w:rPr>
            <w:rFonts w:cs="Arial"/>
          </w:rPr>
          <w:t xml:space="preserve"> benefits of using </w:t>
        </w:r>
      </w:ins>
      <w:ins w:id="779" w:author="10073817" w:date="2016-10-28T09:20:00Z">
        <w:r w:rsidR="00720832">
          <w:rPr>
            <w:rFonts w:cs="Arial"/>
          </w:rPr>
          <w:t>a</w:t>
        </w:r>
      </w:ins>
      <w:ins w:id="780" w:author="10073817" w:date="2016-10-28T09:19:00Z">
        <w:r w:rsidR="00720832">
          <w:rPr>
            <w:rFonts w:cs="Arial"/>
          </w:rPr>
          <w:t xml:space="preserve"> </w:t>
        </w:r>
        <w:proofErr w:type="spellStart"/>
        <w:r w:rsidR="00720832">
          <w:rPr>
            <w:rFonts w:cs="Arial"/>
          </w:rPr>
          <w:t>heterogenous</w:t>
        </w:r>
      </w:ins>
      <w:proofErr w:type="spellEnd"/>
      <w:ins w:id="781" w:author="10073817" w:date="2016-10-28T09:20:00Z">
        <w:r w:rsidR="00720832">
          <w:rPr>
            <w:rFonts w:cs="Arial"/>
          </w:rPr>
          <w:t xml:space="preserve"> </w:t>
        </w:r>
      </w:ins>
      <w:ins w:id="782" w:author="10073817" w:date="2016-10-28T09:22:00Z">
        <w:r w:rsidR="00BE5481">
          <w:rPr>
            <w:rFonts w:cs="Arial"/>
          </w:rPr>
          <w:t xml:space="preserve">catalyst system </w:t>
        </w:r>
      </w:ins>
      <w:ins w:id="783" w:author="10073817" w:date="2016-10-28T09:20:00Z">
        <w:r w:rsidR="00720832">
          <w:rPr>
            <w:rFonts w:cs="Arial"/>
          </w:rPr>
          <w:t xml:space="preserve">still outweigh the activity </w:t>
        </w:r>
      </w:ins>
      <w:ins w:id="784" w:author="10073817" w:date="2016-10-28T09:21:00Z">
        <w:r w:rsidR="00720832">
          <w:rPr>
            <w:rFonts w:cs="Arial"/>
          </w:rPr>
          <w:t>benefits</w:t>
        </w:r>
      </w:ins>
      <w:ins w:id="785" w:author="10073817" w:date="2016-10-28T09:19:00Z">
        <w:r w:rsidR="00720832">
          <w:rPr>
            <w:rFonts w:cs="Arial"/>
          </w:rPr>
          <w:t xml:space="preserve"> </w:t>
        </w:r>
      </w:ins>
      <w:ins w:id="786" w:author="10073817" w:date="2016-10-28T09:22:00Z">
        <w:r w:rsidR="00BE5481">
          <w:rPr>
            <w:rFonts w:cs="Arial"/>
          </w:rPr>
          <w:t>afforded by the homogenous system.</w:t>
        </w:r>
      </w:ins>
    </w:p>
    <w:p w14:paraId="5B29B0F6" w14:textId="46521A36" w:rsidR="00C97B09" w:rsidRPr="005763C3" w:rsidRDefault="00C97B09" w:rsidP="00C97B09">
      <w:pPr>
        <w:jc w:val="both"/>
        <w:rPr>
          <w:rFonts w:cs="Arial"/>
          <w:rPrChange w:id="787" w:author="10073817" w:date="2016-10-28T11:18:00Z">
            <w:rPr>
              <w:rFonts w:cs="Arial"/>
              <w:i/>
              <w:color w:val="FF0000"/>
            </w:rPr>
          </w:rPrChange>
        </w:rPr>
      </w:pPr>
      <w:moveTo w:id="788" w:author="Geldenhuys, Pieter (P)" w:date="2016-10-28T00:01:00Z">
        <w:del w:id="789" w:author="Geldenhuys, Pieter (P)" w:date="2016-10-28T00:03:00Z">
          <w:r w:rsidRPr="00045DE7" w:rsidDel="00C97B09">
            <w:rPr>
              <w:rFonts w:cs="Arial"/>
            </w:rPr>
            <w:delText xml:space="preserve">Despite this decreased activity, </w:delText>
          </w:r>
        </w:del>
        <w:del w:id="790" w:author="Geldenhuys, Pieter (P)" w:date="2016-10-28T00:02:00Z">
          <w:r w:rsidRPr="00045DE7" w:rsidDel="00C97B09">
            <w:rPr>
              <w:rFonts w:cs="Arial"/>
            </w:rPr>
            <w:delText>the increased application</w:delText>
          </w:r>
        </w:del>
        <w:del w:id="791" w:author="Geldenhuys, Pieter (P)" w:date="2016-10-28T00:03:00Z">
          <w:r w:rsidRPr="00045DE7" w:rsidDel="00C97B09">
            <w:rPr>
              <w:rFonts w:cs="Arial"/>
            </w:rPr>
            <w:delText xml:space="preserve"> </w:delText>
          </w:r>
        </w:del>
        <w:r w:rsidRPr="00045DE7">
          <w:rPr>
            <w:rFonts w:cs="Arial"/>
          </w:rPr>
          <w:t xml:space="preserve">The </w:t>
        </w:r>
        <w:proofErr w:type="spellStart"/>
        <w:r w:rsidRPr="00045DE7">
          <w:rPr>
            <w:rFonts w:cs="Arial"/>
          </w:rPr>
          <w:t>heterogenization</w:t>
        </w:r>
        <w:proofErr w:type="spellEnd"/>
        <w:r w:rsidRPr="00045DE7">
          <w:rPr>
            <w:rFonts w:cs="Arial"/>
          </w:rPr>
          <w:t xml:space="preserve"> of the catalysts is accomplished by adsorbing or supporting the catalyst on a support material that does not significantly impact on the reactivity of the catalyst.</w:t>
        </w:r>
      </w:moveTo>
    </w:p>
    <w:moveToRangeEnd w:id="763"/>
    <w:p w14:paraId="2DD15EF5" w14:textId="45DACAD0" w:rsidR="00F36CB9" w:rsidRPr="00045DE7" w:rsidDel="00C97B09" w:rsidRDefault="00F36CB9">
      <w:pPr>
        <w:jc w:val="both"/>
        <w:rPr>
          <w:del w:id="792" w:author="Geldenhuys, Pieter (P)" w:date="2016-10-28T00:03:00Z"/>
          <w:rFonts w:cs="Arial"/>
          <w:rPrChange w:id="793" w:author="10073817" w:date="2016-10-27T12:20:00Z">
            <w:rPr>
              <w:del w:id="794" w:author="Geldenhuys, Pieter (P)" w:date="2016-10-28T00:03:00Z"/>
              <w:rFonts w:cs="Arial"/>
              <w:sz w:val="20"/>
              <w:szCs w:val="20"/>
            </w:rPr>
          </w:rPrChange>
        </w:rPr>
      </w:pPr>
    </w:p>
    <w:p w14:paraId="7E29D525" w14:textId="24C32F1E" w:rsidR="001A302B" w:rsidRPr="00045DE7" w:rsidDel="0064342D" w:rsidRDefault="001A302B">
      <w:pPr>
        <w:jc w:val="both"/>
        <w:rPr>
          <w:del w:id="795" w:author="10073817" w:date="2016-10-27T10:19:00Z"/>
          <w:rFonts w:cs="Arial"/>
          <w:rPrChange w:id="796" w:author="10073817" w:date="2016-10-27T12:20:00Z">
            <w:rPr>
              <w:del w:id="797" w:author="10073817" w:date="2016-10-27T10:19:00Z"/>
              <w:rFonts w:cs="Arial"/>
              <w:sz w:val="20"/>
              <w:szCs w:val="20"/>
            </w:rPr>
          </w:rPrChange>
        </w:rPr>
      </w:pPr>
      <w:del w:id="798" w:author="10073817" w:date="2016-10-27T10:18:00Z">
        <w:r w:rsidRPr="00045DE7" w:rsidDel="00B56575">
          <w:rPr>
            <w:rFonts w:cs="Arial"/>
            <w:rPrChange w:id="799" w:author="10073817" w:date="2016-10-27T12:20:00Z">
              <w:rPr>
                <w:rFonts w:cs="Arial"/>
                <w:sz w:val="20"/>
                <w:szCs w:val="20"/>
              </w:rPr>
            </w:rPrChange>
          </w:rPr>
          <w:delText>Despite th</w:delText>
        </w:r>
      </w:del>
      <w:del w:id="800" w:author="10073817" w:date="2016-10-26T15:00:00Z">
        <w:r w:rsidRPr="00045DE7" w:rsidDel="003236A8">
          <w:rPr>
            <w:rFonts w:cs="Arial"/>
            <w:rPrChange w:id="801" w:author="10073817" w:date="2016-10-27T12:20:00Z">
              <w:rPr>
                <w:rFonts w:cs="Arial"/>
                <w:sz w:val="20"/>
                <w:szCs w:val="20"/>
              </w:rPr>
            </w:rPrChange>
          </w:rPr>
          <w:delText>e</w:delText>
        </w:r>
      </w:del>
      <w:del w:id="802" w:author="10073817" w:date="2016-10-27T10:18:00Z">
        <w:r w:rsidRPr="00045DE7" w:rsidDel="00B56575">
          <w:rPr>
            <w:rFonts w:cs="Arial"/>
            <w:rPrChange w:id="803" w:author="10073817" w:date="2016-10-27T12:20:00Z">
              <w:rPr>
                <w:rFonts w:cs="Arial"/>
                <w:sz w:val="20"/>
                <w:szCs w:val="20"/>
              </w:rPr>
            </w:rPrChange>
          </w:rPr>
          <w:delText xml:space="preserve"> decreased activity </w:delText>
        </w:r>
      </w:del>
      <w:del w:id="804" w:author="10073817" w:date="2016-10-26T15:00:00Z">
        <w:r w:rsidRPr="00045DE7" w:rsidDel="003236A8">
          <w:rPr>
            <w:rFonts w:cs="Arial"/>
            <w:rPrChange w:id="805" w:author="10073817" w:date="2016-10-27T12:20:00Z">
              <w:rPr>
                <w:rFonts w:cs="Arial"/>
                <w:sz w:val="20"/>
                <w:szCs w:val="20"/>
              </w:rPr>
            </w:rPrChange>
          </w:rPr>
          <w:delText xml:space="preserve">associated with heterogenization of catalysts, the </w:delText>
        </w:r>
      </w:del>
      <w:del w:id="806" w:author="10073817" w:date="2016-10-26T15:01:00Z">
        <w:r w:rsidRPr="00045DE7" w:rsidDel="003236A8">
          <w:rPr>
            <w:rFonts w:cs="Arial"/>
            <w:rPrChange w:id="807" w:author="10073817" w:date="2016-10-27T12:20:00Z">
              <w:rPr>
                <w:rFonts w:cs="Arial"/>
                <w:sz w:val="20"/>
                <w:szCs w:val="20"/>
              </w:rPr>
            </w:rPrChange>
          </w:rPr>
          <w:delText xml:space="preserve">cost and time benefits still outweigh the increased activity of the homogenous systems. </w:delText>
        </w:r>
      </w:del>
      <w:del w:id="808" w:author="10073817" w:date="2016-10-27T10:18:00Z">
        <w:r w:rsidRPr="00045DE7" w:rsidDel="00B56575">
          <w:rPr>
            <w:rFonts w:cs="Arial"/>
            <w:rPrChange w:id="809" w:author="10073817" w:date="2016-10-27T12:20:00Z">
              <w:rPr>
                <w:rFonts w:cs="Arial"/>
                <w:sz w:val="20"/>
                <w:szCs w:val="20"/>
              </w:rPr>
            </w:rPrChange>
          </w:rPr>
          <w:delText xml:space="preserve">The heterogenization of the catalysts is accomplished by adsorbing or supporting the catalyst on a support material that does not significantly impact on the reactivity of the catalyst. </w:delText>
        </w:r>
      </w:del>
      <w:del w:id="810" w:author="10073817" w:date="2016-10-27T10:19:00Z">
        <w:r w:rsidRPr="00045DE7" w:rsidDel="0064342D">
          <w:rPr>
            <w:rFonts w:cs="Arial"/>
            <w:rPrChange w:id="811" w:author="10073817" w:date="2016-10-27T12:20:00Z">
              <w:rPr>
                <w:rFonts w:cs="Arial"/>
                <w:sz w:val="20"/>
                <w:szCs w:val="20"/>
              </w:rPr>
            </w:rPrChange>
          </w:rPr>
          <w:delText>For the purpose of this study an inorganic support, a hydroxylated amorphous silica surface, MCM-41 has been identified</w:delText>
        </w:r>
        <w:r w:rsidR="008D7808" w:rsidRPr="00045DE7" w:rsidDel="0064342D">
          <w:rPr>
            <w:rFonts w:cs="Arial"/>
            <w:rPrChange w:id="812" w:author="10073817" w:date="2016-10-27T12:20:00Z">
              <w:rPr>
                <w:rFonts w:cs="Arial"/>
                <w:sz w:val="20"/>
                <w:szCs w:val="20"/>
              </w:rPr>
            </w:rPrChange>
          </w:rPr>
          <w:delText xml:space="preserve"> [</w:delText>
        </w:r>
      </w:del>
      <w:del w:id="813" w:author="10073817" w:date="2016-10-26T13:52:00Z">
        <w:r w:rsidR="008D7808" w:rsidRPr="00045DE7" w:rsidDel="00DD79C7">
          <w:rPr>
            <w:rFonts w:cs="Arial"/>
            <w:rPrChange w:id="814" w:author="10073817" w:date="2016-10-27T12:20:00Z">
              <w:rPr>
                <w:rFonts w:cs="Arial"/>
                <w:sz w:val="20"/>
                <w:szCs w:val="20"/>
              </w:rPr>
            </w:rPrChange>
          </w:rPr>
          <w:delText>2,3</w:delText>
        </w:r>
      </w:del>
      <w:del w:id="815" w:author="10073817" w:date="2016-10-27T10:19:00Z">
        <w:r w:rsidR="008D7808" w:rsidRPr="00045DE7" w:rsidDel="0064342D">
          <w:rPr>
            <w:rFonts w:cs="Arial"/>
            <w:rPrChange w:id="816" w:author="10073817" w:date="2016-10-27T12:20:00Z">
              <w:rPr>
                <w:rFonts w:cs="Arial"/>
                <w:sz w:val="20"/>
                <w:szCs w:val="20"/>
              </w:rPr>
            </w:rPrChange>
          </w:rPr>
          <w:delText>]</w:delText>
        </w:r>
        <w:r w:rsidRPr="00045DE7" w:rsidDel="0064342D">
          <w:rPr>
            <w:rFonts w:cs="Arial"/>
            <w:rPrChange w:id="817" w:author="10073817" w:date="2016-10-27T12:20:00Z">
              <w:rPr>
                <w:rFonts w:cs="Arial"/>
                <w:sz w:val="20"/>
                <w:szCs w:val="20"/>
              </w:rPr>
            </w:rPrChange>
          </w:rPr>
          <w:delText>.</w:delText>
        </w:r>
      </w:del>
    </w:p>
    <w:p w14:paraId="5B7C49D6" w14:textId="2260FD12" w:rsidR="00CD4EA0" w:rsidRPr="00045DE7" w:rsidRDefault="001A302B">
      <w:pPr>
        <w:jc w:val="both"/>
        <w:rPr>
          <w:ins w:id="818" w:author="10073817" w:date="2016-10-26T13:55:00Z"/>
          <w:rFonts w:cs="Arial"/>
        </w:rPr>
      </w:pPr>
      <w:r w:rsidRPr="00045DE7">
        <w:rPr>
          <w:rFonts w:cs="Arial"/>
          <w:rPrChange w:id="819" w:author="10073817" w:date="2016-10-27T12:20:00Z">
            <w:rPr>
              <w:rFonts w:cs="Arial"/>
              <w:sz w:val="20"/>
              <w:szCs w:val="20"/>
            </w:rPr>
          </w:rPrChange>
        </w:rPr>
        <w:t xml:space="preserve">The project will focus on the </w:t>
      </w:r>
      <w:r w:rsidR="00E2353F" w:rsidRPr="00045DE7">
        <w:rPr>
          <w:rFonts w:cs="Arial"/>
          <w:rPrChange w:id="820" w:author="10073817" w:date="2016-10-27T12:20:00Z">
            <w:rPr>
              <w:rFonts w:cs="Arial"/>
              <w:sz w:val="20"/>
              <w:szCs w:val="20"/>
            </w:rPr>
          </w:rPrChange>
        </w:rPr>
        <w:t>m</w:t>
      </w:r>
      <w:r w:rsidR="00CD4EA0" w:rsidRPr="00045DE7">
        <w:rPr>
          <w:rFonts w:cs="Arial"/>
          <w:rPrChange w:id="821" w:author="10073817" w:date="2016-10-27T12:20:00Z">
            <w:rPr>
              <w:rFonts w:cs="Arial"/>
              <w:sz w:val="20"/>
              <w:szCs w:val="20"/>
            </w:rPr>
          </w:rPrChange>
        </w:rPr>
        <w:t xml:space="preserve">olecular modelling of MCM-41 </w:t>
      </w:r>
      <w:proofErr w:type="spellStart"/>
      <w:r w:rsidR="00CD4EA0" w:rsidRPr="00045DE7">
        <w:rPr>
          <w:rFonts w:cs="Arial"/>
          <w:rPrChange w:id="822" w:author="10073817" w:date="2016-10-27T12:20:00Z">
            <w:rPr>
              <w:rFonts w:cs="Arial"/>
              <w:sz w:val="20"/>
              <w:szCs w:val="20"/>
            </w:rPr>
          </w:rPrChange>
        </w:rPr>
        <w:t>hydroxylated</w:t>
      </w:r>
      <w:proofErr w:type="spellEnd"/>
      <w:r w:rsidR="00CD4EA0" w:rsidRPr="00045DE7">
        <w:rPr>
          <w:rFonts w:cs="Arial"/>
          <w:rPrChange w:id="823" w:author="10073817" w:date="2016-10-27T12:20:00Z">
            <w:rPr>
              <w:rFonts w:cs="Arial"/>
              <w:sz w:val="20"/>
              <w:szCs w:val="20"/>
            </w:rPr>
          </w:rPrChange>
        </w:rPr>
        <w:t xml:space="preserve"> amorphous Silica surfaces</w:t>
      </w:r>
      <w:r w:rsidR="008D7808" w:rsidRPr="00045DE7">
        <w:rPr>
          <w:rFonts w:cs="Arial"/>
          <w:rPrChange w:id="824" w:author="10073817" w:date="2016-10-27T12:20:00Z">
            <w:rPr>
              <w:rFonts w:cs="Arial"/>
              <w:sz w:val="20"/>
              <w:szCs w:val="20"/>
            </w:rPr>
          </w:rPrChange>
        </w:rPr>
        <w:t xml:space="preserve"> [</w:t>
      </w:r>
      <w:del w:id="825" w:author="10073817" w:date="2016-10-26T13:53:00Z">
        <w:r w:rsidR="008D7808" w:rsidRPr="00045DE7" w:rsidDel="00DD79C7">
          <w:rPr>
            <w:rFonts w:cs="Arial"/>
            <w:rPrChange w:id="826" w:author="10073817" w:date="2016-10-27T12:20:00Z">
              <w:rPr>
                <w:rFonts w:cs="Arial"/>
                <w:sz w:val="20"/>
                <w:szCs w:val="20"/>
              </w:rPr>
            </w:rPrChange>
          </w:rPr>
          <w:delText>4,5</w:delText>
        </w:r>
      </w:del>
      <w:ins w:id="827" w:author="10073817" w:date="2016-10-28T09:16:00Z">
        <w:r w:rsidR="00720832">
          <w:rPr>
            <w:rFonts w:cs="Arial"/>
          </w:rPr>
          <w:t>15</w:t>
        </w:r>
      </w:ins>
      <w:proofErr w:type="gramStart"/>
      <w:ins w:id="828" w:author="10073817" w:date="2016-10-28T09:17:00Z">
        <w:r w:rsidR="00720832">
          <w:rPr>
            <w:rFonts w:cs="Arial"/>
          </w:rPr>
          <w:t>,16</w:t>
        </w:r>
      </w:ins>
      <w:proofErr w:type="gramEnd"/>
      <w:r w:rsidR="008D7808" w:rsidRPr="00045DE7">
        <w:rPr>
          <w:rFonts w:cs="Arial"/>
          <w:rPrChange w:id="829" w:author="10073817" w:date="2016-10-27T12:20:00Z">
            <w:rPr>
              <w:rFonts w:cs="Arial"/>
              <w:sz w:val="20"/>
              <w:szCs w:val="20"/>
            </w:rPr>
          </w:rPrChange>
        </w:rPr>
        <w:t>]</w:t>
      </w:r>
      <w:r w:rsidR="007A45DA" w:rsidRPr="00045DE7">
        <w:rPr>
          <w:rFonts w:cs="Arial"/>
          <w:rPrChange w:id="830" w:author="10073817" w:date="2016-10-27T12:20:00Z">
            <w:rPr>
              <w:rFonts w:cs="Arial"/>
              <w:sz w:val="20"/>
              <w:szCs w:val="20"/>
            </w:rPr>
          </w:rPrChange>
        </w:rPr>
        <w:t xml:space="preserve">. </w:t>
      </w:r>
      <w:r w:rsidR="004B1AB3" w:rsidRPr="00045DE7">
        <w:rPr>
          <w:rFonts w:cs="Arial"/>
          <w:rPrChange w:id="831" w:author="10073817" w:date="2016-10-27T12:20:00Z">
            <w:rPr>
              <w:rFonts w:cs="Arial"/>
              <w:sz w:val="20"/>
              <w:szCs w:val="20"/>
            </w:rPr>
          </w:rPrChange>
        </w:rPr>
        <w:t xml:space="preserve">This project will </w:t>
      </w:r>
      <w:r w:rsidR="00CD4EA0" w:rsidRPr="00045DE7">
        <w:rPr>
          <w:rFonts w:cs="Arial"/>
          <w:rPrChange w:id="832" w:author="10073817" w:date="2016-10-27T12:20:00Z">
            <w:rPr>
              <w:rFonts w:cs="Arial"/>
              <w:sz w:val="20"/>
              <w:szCs w:val="20"/>
            </w:rPr>
          </w:rPrChange>
        </w:rPr>
        <w:t>support a parallel molecular modelling study of the s</w:t>
      </w:r>
      <w:r w:rsidR="004B1AB3" w:rsidRPr="00045DE7">
        <w:rPr>
          <w:rFonts w:cs="Arial"/>
          <w:rPrChange w:id="833" w:author="10073817" w:date="2016-10-27T12:20:00Z">
            <w:rPr>
              <w:rFonts w:cs="Arial"/>
              <w:sz w:val="20"/>
              <w:szCs w:val="20"/>
            </w:rPr>
          </w:rPrChange>
        </w:rPr>
        <w:t>tructure and bonding of the Grubbs group of</w:t>
      </w:r>
      <w:r w:rsidR="00CD4EA0" w:rsidRPr="00045DE7">
        <w:rPr>
          <w:rFonts w:cs="Arial"/>
          <w:rPrChange w:id="834" w:author="10073817" w:date="2016-10-27T12:20:00Z">
            <w:rPr>
              <w:rFonts w:cs="Arial"/>
              <w:sz w:val="20"/>
              <w:szCs w:val="20"/>
            </w:rPr>
          </w:rPrChange>
        </w:rPr>
        <w:t xml:space="preserve"> catalyst</w:t>
      </w:r>
      <w:r w:rsidR="004B1AB3" w:rsidRPr="00045DE7">
        <w:rPr>
          <w:rFonts w:cs="Arial"/>
          <w:rPrChange w:id="835" w:author="10073817" w:date="2016-10-27T12:20:00Z">
            <w:rPr>
              <w:rFonts w:cs="Arial"/>
              <w:sz w:val="20"/>
              <w:szCs w:val="20"/>
            </w:rPr>
          </w:rPrChange>
        </w:rPr>
        <w:t>s</w:t>
      </w:r>
      <w:r w:rsidR="00CD4EA0" w:rsidRPr="00045DE7">
        <w:rPr>
          <w:rFonts w:cs="Arial"/>
          <w:rPrChange w:id="836" w:author="10073817" w:date="2016-10-27T12:20:00Z">
            <w:rPr>
              <w:rFonts w:cs="Arial"/>
              <w:sz w:val="20"/>
              <w:szCs w:val="20"/>
            </w:rPr>
          </w:rPrChange>
        </w:rPr>
        <w:t xml:space="preserve"> to the SBA-15 </w:t>
      </w:r>
      <w:proofErr w:type="spellStart"/>
      <w:r w:rsidR="00CD4EA0" w:rsidRPr="00045DE7">
        <w:rPr>
          <w:rFonts w:cs="Arial"/>
          <w:rPrChange w:id="837" w:author="10073817" w:date="2016-10-27T12:20:00Z">
            <w:rPr>
              <w:rFonts w:cs="Arial"/>
              <w:sz w:val="20"/>
              <w:szCs w:val="20"/>
            </w:rPr>
          </w:rPrChange>
        </w:rPr>
        <w:t>hydroxylated</w:t>
      </w:r>
      <w:proofErr w:type="spellEnd"/>
      <w:r w:rsidR="00CD4EA0" w:rsidRPr="00045DE7">
        <w:rPr>
          <w:rFonts w:cs="Arial"/>
          <w:rPrChange w:id="838" w:author="10073817" w:date="2016-10-27T12:20:00Z">
            <w:rPr>
              <w:rFonts w:cs="Arial"/>
              <w:sz w:val="20"/>
              <w:szCs w:val="20"/>
            </w:rPr>
          </w:rPrChange>
        </w:rPr>
        <w:t xml:space="preserve"> silica surfaces.</w:t>
      </w:r>
      <w:ins w:id="839" w:author="10073817" w:date="2016-10-27T12:35:00Z">
        <w:r w:rsidR="009A37CD">
          <w:rPr>
            <w:rFonts w:cs="Arial"/>
          </w:rPr>
          <w:t xml:space="preserve"> The properties calculated in the modelling will be used to predict the optimum conditi</w:t>
        </w:r>
      </w:ins>
      <w:ins w:id="840" w:author="10073817" w:date="2016-10-27T12:36:00Z">
        <w:r w:rsidR="009A37CD">
          <w:rPr>
            <w:rFonts w:cs="Arial"/>
          </w:rPr>
          <w:t>o</w:t>
        </w:r>
      </w:ins>
      <w:ins w:id="841" w:author="10073817" w:date="2016-10-27T12:35:00Z">
        <w:r w:rsidR="009A37CD">
          <w:rPr>
            <w:rFonts w:cs="Arial"/>
          </w:rPr>
          <w:t>ns for t</w:t>
        </w:r>
      </w:ins>
      <w:ins w:id="842" w:author="10073817" w:date="2016-10-27T12:36:00Z">
        <w:r w:rsidR="009A37CD">
          <w:rPr>
            <w:rFonts w:cs="Arial"/>
          </w:rPr>
          <w:t>h</w:t>
        </w:r>
      </w:ins>
      <w:ins w:id="843" w:author="10073817" w:date="2016-10-27T12:35:00Z">
        <w:r w:rsidR="009A37CD">
          <w:rPr>
            <w:rFonts w:cs="Arial"/>
          </w:rPr>
          <w:t xml:space="preserve">e preparation of </w:t>
        </w:r>
      </w:ins>
      <w:ins w:id="844" w:author="10073817" w:date="2016-10-27T12:36:00Z">
        <w:r w:rsidR="009A37CD">
          <w:rPr>
            <w:rFonts w:cs="Arial"/>
          </w:rPr>
          <w:t xml:space="preserve">an amorphous silica bulk which can be used as </w:t>
        </w:r>
      </w:ins>
    </w:p>
    <w:p w14:paraId="5F284A2E" w14:textId="77777777" w:rsidR="00DD79C7" w:rsidRPr="00045DE7" w:rsidRDefault="00DD79C7">
      <w:pPr>
        <w:pStyle w:val="Heading2"/>
        <w:rPr>
          <w:ins w:id="845" w:author="10073817" w:date="2016-10-26T13:55:00Z"/>
        </w:rPr>
        <w:pPrChange w:id="846" w:author="10073817" w:date="2016-10-27T12:21:00Z">
          <w:pPr>
            <w:keepNext/>
            <w:keepLines/>
            <w:spacing w:before="40" w:after="0"/>
            <w:jc w:val="both"/>
            <w:outlineLvl w:val="2"/>
          </w:pPr>
        </w:pPrChange>
      </w:pPr>
      <w:ins w:id="847" w:author="10073817" w:date="2016-10-26T13:55:00Z">
        <w:r w:rsidRPr="00045DE7">
          <w:t>Aim</w:t>
        </w:r>
      </w:ins>
    </w:p>
    <w:p w14:paraId="4A13A04B" w14:textId="45FA0E0D" w:rsidR="00DD79C7" w:rsidRPr="00045DE7" w:rsidRDefault="006444BD">
      <w:pPr>
        <w:jc w:val="both"/>
        <w:rPr>
          <w:rFonts w:cs="Arial"/>
          <w:rPrChange w:id="848" w:author="10073817" w:date="2016-10-27T12:20:00Z">
            <w:rPr>
              <w:rFonts w:cs="Arial"/>
              <w:sz w:val="20"/>
              <w:szCs w:val="20"/>
            </w:rPr>
          </w:rPrChange>
        </w:rPr>
      </w:pPr>
      <w:ins w:id="849" w:author="10073817" w:date="2016-10-26T14:02:00Z">
        <w:r w:rsidRPr="00045DE7">
          <w:rPr>
            <w:rFonts w:cs="Arial"/>
          </w:rPr>
          <w:t xml:space="preserve">The aim of this project is the development of method to creating an amorphous SiO2 bulk structure. And </w:t>
        </w:r>
      </w:ins>
      <w:ins w:id="850" w:author="10073817" w:date="2016-10-26T13:55:00Z">
        <w:r w:rsidR="00DD79C7" w:rsidRPr="00045DE7">
          <w:rPr>
            <w:rFonts w:cs="Arial"/>
          </w:rPr>
          <w:t>to develop a model that could be used to create the three surfaces identified in MCM-41 support material</w:t>
        </w:r>
      </w:ins>
      <w:ins w:id="851" w:author="10073817" w:date="2016-10-26T14:01:00Z">
        <w:r w:rsidRPr="00045DE7">
          <w:rPr>
            <w:rFonts w:cs="Arial"/>
          </w:rPr>
          <w:t xml:space="preserve">, </w:t>
        </w:r>
      </w:ins>
    </w:p>
    <w:p w14:paraId="4A298124" w14:textId="77777777" w:rsidR="00CD4EA0" w:rsidRPr="00045DE7" w:rsidRDefault="00CD4EA0">
      <w:pPr>
        <w:pStyle w:val="Heading2"/>
        <w:rPr>
          <w:rPrChange w:id="852" w:author="10073817" w:date="2016-10-27T12:20:00Z">
            <w:rPr>
              <w:rFonts w:ascii="Arial" w:hAnsi="Arial" w:cs="Arial"/>
              <w:sz w:val="20"/>
              <w:szCs w:val="20"/>
            </w:rPr>
          </w:rPrChange>
        </w:rPr>
        <w:pPrChange w:id="853" w:author="10073817" w:date="2016-10-27T12:21:00Z">
          <w:pPr>
            <w:pStyle w:val="Heading3"/>
            <w:jc w:val="both"/>
          </w:pPr>
        </w:pPrChange>
      </w:pPr>
      <w:r w:rsidRPr="00045DE7">
        <w:rPr>
          <w:rPrChange w:id="854" w:author="10073817" w:date="2016-10-27T12:20:00Z">
            <w:rPr>
              <w:rFonts w:cs="Arial"/>
              <w:b/>
              <w:sz w:val="20"/>
              <w:szCs w:val="20"/>
            </w:rPr>
          </w:rPrChange>
        </w:rPr>
        <w:t>Method</w:t>
      </w:r>
    </w:p>
    <w:p w14:paraId="285B09B2" w14:textId="77777777" w:rsidR="0042772A" w:rsidRDefault="002D5467">
      <w:pPr>
        <w:jc w:val="both"/>
        <w:rPr>
          <w:ins w:id="855" w:author="10073817" w:date="2016-10-28T10:33:00Z"/>
          <w:rStyle w:val="tgc"/>
          <w:rFonts w:eastAsia="Times New Roman" w:cs="Arial"/>
        </w:rPr>
      </w:pPr>
      <w:r w:rsidRPr="00045DE7">
        <w:rPr>
          <w:rStyle w:val="tgc"/>
          <w:rFonts w:eastAsia="Times New Roman" w:cs="Arial"/>
          <w:rPrChange w:id="856" w:author="10073817" w:date="2016-10-27T12:20:00Z">
            <w:rPr>
              <w:rStyle w:val="tgc"/>
              <w:rFonts w:asciiTheme="majorHAnsi" w:eastAsia="Times New Roman" w:hAnsiTheme="majorHAnsi" w:cs="Arial"/>
              <w:color w:val="1F4D78" w:themeColor="accent1" w:themeShade="7F"/>
              <w:sz w:val="20"/>
              <w:szCs w:val="20"/>
            </w:rPr>
          </w:rPrChange>
        </w:rPr>
        <w:t xml:space="preserve">An alpha quartz (space group 180) crystal structure </w:t>
      </w:r>
      <w:del w:id="857" w:author="10073817" w:date="2016-10-26T15:20:00Z">
        <w:r w:rsidRPr="00045DE7" w:rsidDel="009A69A6">
          <w:rPr>
            <w:rStyle w:val="tgc"/>
            <w:rFonts w:eastAsia="Times New Roman" w:cs="Arial"/>
            <w:rPrChange w:id="858" w:author="10073817" w:date="2016-10-27T12:20:00Z">
              <w:rPr>
                <w:rStyle w:val="tgc"/>
                <w:rFonts w:asciiTheme="majorHAnsi" w:eastAsia="Times New Roman" w:hAnsiTheme="majorHAnsi" w:cs="Arial"/>
                <w:color w:val="1F4D78" w:themeColor="accent1" w:themeShade="7F"/>
                <w:sz w:val="20"/>
                <w:szCs w:val="20"/>
              </w:rPr>
            </w:rPrChange>
          </w:rPr>
          <w:delText>will be</w:delText>
        </w:r>
      </w:del>
      <w:ins w:id="859" w:author="10073817" w:date="2016-10-26T15:20:00Z">
        <w:r w:rsidR="009A69A6" w:rsidRPr="00045DE7">
          <w:rPr>
            <w:rStyle w:val="tgc"/>
            <w:rFonts w:eastAsia="Times New Roman" w:cs="Arial"/>
          </w:rPr>
          <w:t>was</w:t>
        </w:r>
      </w:ins>
      <w:r w:rsidRPr="00045DE7">
        <w:rPr>
          <w:rStyle w:val="tgc"/>
          <w:rFonts w:eastAsia="Times New Roman" w:cs="Arial"/>
          <w:rPrChange w:id="860" w:author="10073817" w:date="2016-10-27T12:20:00Z">
            <w:rPr>
              <w:rStyle w:val="tgc"/>
              <w:rFonts w:asciiTheme="majorHAnsi" w:eastAsia="Times New Roman" w:hAnsiTheme="majorHAnsi" w:cs="Arial"/>
              <w:color w:val="1F4D78" w:themeColor="accent1" w:themeShade="7F"/>
              <w:sz w:val="20"/>
              <w:szCs w:val="20"/>
            </w:rPr>
          </w:rPrChange>
        </w:rPr>
        <w:t xml:space="preserve"> obtained from Materials Studio’s structure repository. A (3x3x3) super cell </w:t>
      </w:r>
      <w:del w:id="861" w:author="10073817" w:date="2016-10-26T15:21:00Z">
        <w:r w:rsidRPr="00045DE7" w:rsidDel="009A69A6">
          <w:rPr>
            <w:rStyle w:val="tgc"/>
            <w:rFonts w:eastAsia="Times New Roman" w:cs="Arial"/>
            <w:rPrChange w:id="862" w:author="10073817" w:date="2016-10-27T12:20:00Z">
              <w:rPr>
                <w:rStyle w:val="tgc"/>
                <w:rFonts w:asciiTheme="majorHAnsi" w:eastAsia="Times New Roman" w:hAnsiTheme="majorHAnsi" w:cs="Arial"/>
                <w:color w:val="1F4D78" w:themeColor="accent1" w:themeShade="7F"/>
                <w:sz w:val="20"/>
                <w:szCs w:val="20"/>
              </w:rPr>
            </w:rPrChange>
          </w:rPr>
          <w:delText>will be</w:delText>
        </w:r>
      </w:del>
      <w:ins w:id="863" w:author="10073817" w:date="2016-10-26T15:21:00Z">
        <w:r w:rsidR="009A69A6" w:rsidRPr="00045DE7">
          <w:rPr>
            <w:rStyle w:val="tgc"/>
            <w:rFonts w:eastAsia="Times New Roman" w:cs="Arial"/>
          </w:rPr>
          <w:t>was</w:t>
        </w:r>
      </w:ins>
      <w:r w:rsidRPr="00045DE7">
        <w:rPr>
          <w:rStyle w:val="tgc"/>
          <w:rFonts w:eastAsia="Times New Roman" w:cs="Arial"/>
          <w:rPrChange w:id="864" w:author="10073817" w:date="2016-10-27T12:20:00Z">
            <w:rPr>
              <w:rStyle w:val="tgc"/>
              <w:rFonts w:asciiTheme="majorHAnsi" w:eastAsia="Times New Roman" w:hAnsiTheme="majorHAnsi" w:cs="Arial"/>
              <w:color w:val="1F4D78" w:themeColor="accent1" w:themeShade="7F"/>
              <w:sz w:val="20"/>
              <w:szCs w:val="20"/>
            </w:rPr>
          </w:rPrChange>
        </w:rPr>
        <w:t xml:space="preserve"> buil</w:t>
      </w:r>
      <w:ins w:id="865" w:author="10073817" w:date="2016-10-21T15:36:00Z">
        <w:r w:rsidR="007D51BD" w:rsidRPr="00045DE7">
          <w:rPr>
            <w:rStyle w:val="tgc"/>
            <w:rFonts w:eastAsia="Times New Roman" w:cs="Arial"/>
            <w:rPrChange w:id="866" w:author="10073817" w:date="2016-10-27T12:20:00Z">
              <w:rPr>
                <w:rStyle w:val="tgc"/>
                <w:rFonts w:asciiTheme="majorHAnsi" w:eastAsia="Times New Roman" w:hAnsiTheme="majorHAnsi" w:cs="Arial"/>
                <w:color w:val="1F4D78" w:themeColor="accent1" w:themeShade="7F"/>
                <w:sz w:val="20"/>
                <w:szCs w:val="20"/>
              </w:rPr>
            </w:rPrChange>
          </w:rPr>
          <w:t>t</w:t>
        </w:r>
      </w:ins>
      <w:del w:id="867" w:author="10073817" w:date="2016-10-21T15:36:00Z">
        <w:r w:rsidRPr="00045DE7" w:rsidDel="007D51BD">
          <w:rPr>
            <w:rStyle w:val="tgc"/>
            <w:rFonts w:eastAsia="Times New Roman" w:cs="Arial"/>
            <w:rPrChange w:id="868" w:author="10073817" w:date="2016-10-27T12:20:00Z">
              <w:rPr>
                <w:rStyle w:val="tgc"/>
                <w:rFonts w:asciiTheme="majorHAnsi" w:eastAsia="Times New Roman" w:hAnsiTheme="majorHAnsi" w:cs="Arial"/>
                <w:color w:val="1F4D78" w:themeColor="accent1" w:themeShade="7F"/>
                <w:sz w:val="20"/>
                <w:szCs w:val="20"/>
              </w:rPr>
            </w:rPrChange>
          </w:rPr>
          <w:delText>d</w:delText>
        </w:r>
      </w:del>
      <w:r w:rsidRPr="00045DE7">
        <w:rPr>
          <w:rStyle w:val="tgc"/>
          <w:rFonts w:eastAsia="Times New Roman" w:cs="Arial"/>
          <w:rPrChange w:id="869" w:author="10073817" w:date="2016-10-27T12:20:00Z">
            <w:rPr>
              <w:rStyle w:val="tgc"/>
              <w:rFonts w:asciiTheme="majorHAnsi" w:eastAsia="Times New Roman" w:hAnsiTheme="majorHAnsi" w:cs="Arial"/>
              <w:color w:val="1F4D78" w:themeColor="accent1" w:themeShade="7F"/>
              <w:sz w:val="20"/>
              <w:szCs w:val="20"/>
            </w:rPr>
          </w:rPrChange>
        </w:rPr>
        <w:t>.</w:t>
      </w:r>
      <w:del w:id="870" w:author="10073817" w:date="2016-10-28T09:08:00Z">
        <w:r w:rsidRPr="00045DE7" w:rsidDel="00B6700C">
          <w:rPr>
            <w:rStyle w:val="tgc"/>
            <w:rFonts w:eastAsia="Times New Roman" w:cs="Arial"/>
            <w:rPrChange w:id="871" w:author="10073817" w:date="2016-10-27T12:20:00Z">
              <w:rPr>
                <w:rStyle w:val="tgc"/>
                <w:rFonts w:asciiTheme="majorHAnsi" w:eastAsia="Times New Roman" w:hAnsiTheme="majorHAnsi" w:cs="Arial"/>
                <w:color w:val="1F4D78" w:themeColor="accent1" w:themeShade="7F"/>
                <w:sz w:val="20"/>
                <w:szCs w:val="20"/>
              </w:rPr>
            </w:rPrChange>
          </w:rPr>
          <w:delText xml:space="preserve"> </w:delText>
        </w:r>
      </w:del>
      <w:ins w:id="872" w:author="10073817" w:date="2016-10-28T10:24:00Z">
        <w:r w:rsidR="0042772A">
          <w:rPr>
            <w:rStyle w:val="tgc"/>
            <w:rFonts w:eastAsia="Times New Roman" w:cs="Arial"/>
          </w:rPr>
          <w:t xml:space="preserve">(Figure 4) </w:t>
        </w:r>
      </w:ins>
    </w:p>
    <w:p w14:paraId="4883E16E" w14:textId="15259537" w:rsidR="0042772A" w:rsidRPr="005763C3" w:rsidRDefault="00B1784B">
      <w:pPr>
        <w:jc w:val="center"/>
        <w:rPr>
          <w:ins w:id="873" w:author="10073817" w:date="2016-10-28T10:24:00Z"/>
          <w:rStyle w:val="tgc"/>
          <w:rFonts w:eastAsia="Times New Roman" w:cs="Arial"/>
          <w:b/>
          <w:i/>
          <w:sz w:val="28"/>
          <w:szCs w:val="28"/>
          <w:rPrChange w:id="874" w:author="10073817" w:date="2016-10-28T11:23:00Z">
            <w:rPr>
              <w:ins w:id="875" w:author="10073817" w:date="2016-10-28T10:24:00Z"/>
              <w:rStyle w:val="tgc"/>
              <w:rFonts w:eastAsia="Times New Roman" w:cs="Arial"/>
            </w:rPr>
          </w:rPrChange>
        </w:rPr>
        <w:pPrChange w:id="876" w:author="10073817" w:date="2016-10-28T11:23:00Z">
          <w:pPr>
            <w:jc w:val="both"/>
          </w:pPr>
        </w:pPrChange>
      </w:pPr>
      <w:ins w:id="877" w:author="10073817" w:date="2016-10-28T10:34:00Z">
        <w:r w:rsidRPr="005763C3">
          <w:rPr>
            <w:rStyle w:val="tgc"/>
            <w:rFonts w:eastAsia="Times New Roman" w:cs="Arial"/>
            <w:b/>
            <w:i/>
            <w:sz w:val="28"/>
            <w:szCs w:val="28"/>
            <w:rPrChange w:id="878" w:author="10073817" w:date="2016-10-28T11:23:00Z">
              <w:rPr>
                <w:rStyle w:val="tgc"/>
                <w:rFonts w:eastAsia="Times New Roman" w:cs="Arial"/>
              </w:rPr>
            </w:rPrChange>
          </w:rPr>
          <w:t>Figure 4</w:t>
        </w:r>
      </w:ins>
    </w:p>
    <w:p w14:paraId="5407A495" w14:textId="478FBB8C" w:rsidR="002D5467" w:rsidRPr="00045DE7" w:rsidRDefault="002D5467">
      <w:pPr>
        <w:jc w:val="both"/>
        <w:rPr>
          <w:ins w:id="879" w:author="10073817" w:date="2016-10-26T15:22:00Z"/>
          <w:rStyle w:val="tgc"/>
          <w:rFonts w:eastAsia="Times New Roman" w:cs="Arial"/>
          <w:color w:val="1F4D78" w:themeColor="accent1" w:themeShade="7F"/>
          <w:sz w:val="24"/>
          <w:szCs w:val="24"/>
          <w:rPrChange w:id="880" w:author="10073817" w:date="2016-10-27T12:20:00Z">
            <w:rPr>
              <w:ins w:id="881" w:author="10073817" w:date="2016-10-26T15:22:00Z"/>
              <w:rStyle w:val="tgc"/>
              <w:rFonts w:asciiTheme="majorHAnsi" w:eastAsia="Times New Roman" w:hAnsiTheme="majorHAnsi" w:cs="Arial"/>
              <w:b/>
              <w:color w:val="1F4D78" w:themeColor="accent1" w:themeShade="7F"/>
              <w:sz w:val="24"/>
              <w:szCs w:val="24"/>
            </w:rPr>
          </w:rPrChange>
        </w:rPr>
      </w:pPr>
      <w:del w:id="882" w:author="10073817" w:date="2016-10-28T10:24:00Z">
        <w:r w:rsidRPr="00045DE7" w:rsidDel="0042772A">
          <w:rPr>
            <w:rStyle w:val="tgc"/>
            <w:rFonts w:eastAsia="Times New Roman" w:cs="Arial"/>
            <w:rPrChange w:id="883" w:author="10073817" w:date="2016-10-27T12:20:00Z">
              <w:rPr>
                <w:rStyle w:val="tgc"/>
                <w:rFonts w:asciiTheme="majorHAnsi" w:eastAsia="Times New Roman" w:hAnsiTheme="majorHAnsi" w:cs="Arial"/>
                <w:color w:val="1F4D78" w:themeColor="accent1" w:themeShade="7F"/>
                <w:sz w:val="20"/>
                <w:szCs w:val="20"/>
              </w:rPr>
            </w:rPrChange>
          </w:rPr>
          <w:delText xml:space="preserve"> </w:delText>
        </w:r>
      </w:del>
      <w:r w:rsidRPr="00045DE7">
        <w:rPr>
          <w:rStyle w:val="tgc"/>
          <w:rFonts w:eastAsia="Times New Roman" w:cs="Arial"/>
          <w:rPrChange w:id="884" w:author="10073817" w:date="2016-10-27T12:20:00Z">
            <w:rPr>
              <w:rStyle w:val="tgc"/>
              <w:rFonts w:asciiTheme="majorHAnsi" w:eastAsia="Times New Roman" w:hAnsiTheme="majorHAnsi" w:cs="Arial"/>
              <w:color w:val="1F4D78" w:themeColor="accent1" w:themeShade="7F"/>
              <w:sz w:val="20"/>
              <w:szCs w:val="20"/>
            </w:rPr>
          </w:rPrChange>
        </w:rPr>
        <w:t xml:space="preserve">This </w:t>
      </w:r>
      <w:proofErr w:type="spellStart"/>
      <w:r w:rsidRPr="00045DE7">
        <w:rPr>
          <w:rStyle w:val="tgc"/>
          <w:rFonts w:eastAsia="Times New Roman" w:cs="Arial"/>
          <w:rPrChange w:id="885" w:author="10073817" w:date="2016-10-27T12:20:00Z">
            <w:rPr>
              <w:rStyle w:val="tgc"/>
              <w:rFonts w:asciiTheme="majorHAnsi" w:eastAsia="Times New Roman" w:hAnsiTheme="majorHAnsi" w:cs="Arial"/>
              <w:color w:val="1F4D78" w:themeColor="accent1" w:themeShade="7F"/>
              <w:sz w:val="20"/>
              <w:szCs w:val="20"/>
            </w:rPr>
          </w:rPrChange>
        </w:rPr>
        <w:t>supercell</w:t>
      </w:r>
      <w:proofErr w:type="spellEnd"/>
      <w:r w:rsidRPr="00045DE7">
        <w:rPr>
          <w:rStyle w:val="tgc"/>
          <w:rFonts w:eastAsia="Times New Roman" w:cs="Arial"/>
          <w:rPrChange w:id="886" w:author="10073817" w:date="2016-10-27T12:20:00Z">
            <w:rPr>
              <w:rStyle w:val="tgc"/>
              <w:rFonts w:asciiTheme="majorHAnsi" w:eastAsia="Times New Roman" w:hAnsiTheme="majorHAnsi" w:cs="Arial"/>
              <w:color w:val="1F4D78" w:themeColor="accent1" w:themeShade="7F"/>
              <w:sz w:val="20"/>
              <w:szCs w:val="20"/>
            </w:rPr>
          </w:rPrChange>
        </w:rPr>
        <w:t xml:space="preserve"> (bulk) </w:t>
      </w:r>
      <w:del w:id="887" w:author="10073817" w:date="2016-10-26T15:21:00Z">
        <w:r w:rsidRPr="00045DE7" w:rsidDel="009A69A6">
          <w:rPr>
            <w:rStyle w:val="tgc"/>
            <w:rFonts w:eastAsia="Times New Roman" w:cs="Arial"/>
            <w:rPrChange w:id="888" w:author="10073817" w:date="2016-10-27T12:20:00Z">
              <w:rPr>
                <w:rStyle w:val="tgc"/>
                <w:rFonts w:asciiTheme="majorHAnsi" w:eastAsia="Times New Roman" w:hAnsiTheme="majorHAnsi" w:cs="Arial"/>
                <w:color w:val="1F4D78" w:themeColor="accent1" w:themeShade="7F"/>
                <w:sz w:val="20"/>
                <w:szCs w:val="20"/>
              </w:rPr>
            </w:rPrChange>
          </w:rPr>
          <w:delText>will be</w:delText>
        </w:r>
      </w:del>
      <w:ins w:id="889" w:author="10073817" w:date="2016-10-26T15:21:00Z">
        <w:r w:rsidR="009A69A6" w:rsidRPr="00045DE7">
          <w:rPr>
            <w:rStyle w:val="tgc"/>
            <w:rFonts w:eastAsia="Times New Roman" w:cs="Arial"/>
          </w:rPr>
          <w:t>was</w:t>
        </w:r>
      </w:ins>
      <w:r w:rsidRPr="00045DE7">
        <w:rPr>
          <w:rStyle w:val="tgc"/>
          <w:rFonts w:eastAsia="Times New Roman" w:cs="Arial"/>
          <w:rPrChange w:id="890" w:author="10073817" w:date="2016-10-27T12:20:00Z">
            <w:rPr>
              <w:rStyle w:val="tgc"/>
              <w:rFonts w:asciiTheme="majorHAnsi" w:eastAsia="Times New Roman" w:hAnsiTheme="majorHAnsi" w:cs="Arial"/>
              <w:color w:val="1F4D78" w:themeColor="accent1" w:themeShade="7F"/>
              <w:sz w:val="20"/>
              <w:szCs w:val="20"/>
            </w:rPr>
          </w:rPrChange>
        </w:rPr>
        <w:t xml:space="preserve"> submitted to an energy calculation. </w:t>
      </w:r>
      <w:del w:id="891" w:author="10073817" w:date="2016-10-26T15:21:00Z">
        <w:r w:rsidRPr="00045DE7" w:rsidDel="009A69A6">
          <w:rPr>
            <w:rStyle w:val="tgc"/>
            <w:rFonts w:eastAsia="Times New Roman" w:cs="Arial"/>
            <w:rPrChange w:id="892" w:author="10073817" w:date="2016-10-27T12:20:00Z">
              <w:rPr>
                <w:rStyle w:val="tgc"/>
                <w:rFonts w:asciiTheme="majorHAnsi" w:eastAsia="Times New Roman" w:hAnsiTheme="majorHAnsi" w:cs="Arial"/>
                <w:color w:val="1F4D78" w:themeColor="accent1" w:themeShade="7F"/>
                <w:sz w:val="20"/>
                <w:szCs w:val="20"/>
              </w:rPr>
            </w:rPrChange>
          </w:rPr>
          <w:delText xml:space="preserve"> Various properties </w:delText>
        </w:r>
        <w:r w:rsidR="00ED6CC7" w:rsidRPr="00045DE7" w:rsidDel="009A69A6">
          <w:rPr>
            <w:rStyle w:val="tgc"/>
            <w:rFonts w:eastAsia="Times New Roman" w:cs="Arial"/>
            <w:rPrChange w:id="893" w:author="10073817" w:date="2016-10-27T12:20:00Z">
              <w:rPr>
                <w:rStyle w:val="tgc"/>
                <w:rFonts w:asciiTheme="majorHAnsi" w:eastAsia="Times New Roman" w:hAnsiTheme="majorHAnsi" w:cs="Arial"/>
                <w:color w:val="1F4D78" w:themeColor="accent1" w:themeShade="7F"/>
                <w:sz w:val="20"/>
                <w:szCs w:val="20"/>
              </w:rPr>
            </w:rPrChange>
          </w:rPr>
          <w:delText xml:space="preserve">(as listed later) </w:delText>
        </w:r>
        <w:r w:rsidRPr="00045DE7" w:rsidDel="009A69A6">
          <w:rPr>
            <w:rStyle w:val="tgc"/>
            <w:rFonts w:eastAsia="Times New Roman" w:cs="Arial"/>
            <w:rPrChange w:id="894" w:author="10073817" w:date="2016-10-27T12:20:00Z">
              <w:rPr>
                <w:rStyle w:val="tgc"/>
                <w:rFonts w:asciiTheme="majorHAnsi" w:eastAsia="Times New Roman" w:hAnsiTheme="majorHAnsi" w:cs="Arial"/>
                <w:color w:val="1F4D78" w:themeColor="accent1" w:themeShade="7F"/>
                <w:sz w:val="20"/>
                <w:szCs w:val="20"/>
              </w:rPr>
            </w:rPrChange>
          </w:rPr>
          <w:delText>will be calculated.</w:delText>
        </w:r>
      </w:del>
      <w:ins w:id="895" w:author="10073817" w:date="2016-10-26T15:21:00Z">
        <w:r w:rsidR="009A69A6" w:rsidRPr="00045DE7">
          <w:rPr>
            <w:rStyle w:val="tgc"/>
            <w:rFonts w:eastAsia="Times New Roman" w:cs="Arial"/>
          </w:rPr>
          <w:t xml:space="preserve">The following </w:t>
        </w:r>
        <w:proofErr w:type="gramStart"/>
        <w:r w:rsidR="009A69A6" w:rsidRPr="00045DE7">
          <w:rPr>
            <w:rStyle w:val="tgc"/>
            <w:rFonts w:eastAsia="Times New Roman" w:cs="Arial"/>
          </w:rPr>
          <w:t>properties was</w:t>
        </w:r>
        <w:proofErr w:type="gramEnd"/>
        <w:r w:rsidR="009A69A6" w:rsidRPr="00045DE7">
          <w:rPr>
            <w:rStyle w:val="tgc"/>
            <w:rFonts w:eastAsia="Times New Roman" w:cs="Arial"/>
          </w:rPr>
          <w:t xml:space="preserve"> calculated </w:t>
        </w:r>
      </w:ins>
      <w:ins w:id="896" w:author="10073817" w:date="2016-10-26T15:22:00Z">
        <w:r w:rsidR="009A69A6" w:rsidRPr="00045DE7">
          <w:rPr>
            <w:rStyle w:val="tgc"/>
            <w:rFonts w:eastAsia="Times New Roman" w:cs="Arial"/>
          </w:rPr>
          <w:t xml:space="preserve">for the </w:t>
        </w:r>
        <w:proofErr w:type="spellStart"/>
        <w:r w:rsidR="009A69A6" w:rsidRPr="00045DE7">
          <w:rPr>
            <w:rStyle w:val="tgc"/>
            <w:rFonts w:eastAsia="Times New Roman" w:cs="Arial"/>
          </w:rPr>
          <w:t>supercell</w:t>
        </w:r>
        <w:proofErr w:type="spellEnd"/>
        <w:r w:rsidR="009A69A6" w:rsidRPr="00045DE7">
          <w:rPr>
            <w:rStyle w:val="tgc"/>
            <w:rFonts w:eastAsia="Times New Roman" w:cs="Arial"/>
          </w:rPr>
          <w:t>.</w:t>
        </w:r>
      </w:ins>
      <w:ins w:id="897" w:author="10073817" w:date="2016-10-28T09:08:00Z">
        <w:r w:rsidR="00B6700C">
          <w:rPr>
            <w:rStyle w:val="tgc"/>
            <w:rFonts w:eastAsia="Times New Roman" w:cs="Arial"/>
          </w:rPr>
          <w:t xml:space="preserve"> </w:t>
        </w:r>
      </w:ins>
    </w:p>
    <w:p w14:paraId="747FB2AB" w14:textId="6A7BD44F" w:rsidR="009A69A6" w:rsidRPr="00045DE7" w:rsidRDefault="009A69A6">
      <w:pPr>
        <w:pStyle w:val="ListParagraph"/>
        <w:numPr>
          <w:ilvl w:val="0"/>
          <w:numId w:val="16"/>
        </w:numPr>
        <w:jc w:val="both"/>
        <w:rPr>
          <w:ins w:id="898" w:author="10073817" w:date="2016-10-27T11:55:00Z"/>
          <w:rStyle w:val="tgc"/>
          <w:rFonts w:eastAsia="Times New Roman" w:cs="Arial"/>
        </w:rPr>
        <w:pPrChange w:id="899" w:author="10073817" w:date="2016-10-26T15:23:00Z">
          <w:pPr>
            <w:jc w:val="both"/>
          </w:pPr>
        </w:pPrChange>
      </w:pPr>
      <w:ins w:id="900" w:author="10073817" w:date="2016-10-26T15:23:00Z">
        <w:r w:rsidRPr="00045DE7">
          <w:rPr>
            <w:rStyle w:val="tgc"/>
            <w:rFonts w:eastAsia="Times New Roman" w:cs="Arial"/>
          </w:rPr>
          <w:t>Energy</w:t>
        </w:r>
      </w:ins>
    </w:p>
    <w:p w14:paraId="01BBC617" w14:textId="73C7B10B" w:rsidR="001F01CB" w:rsidRPr="00045DE7" w:rsidRDefault="009A69A6">
      <w:pPr>
        <w:pStyle w:val="ListParagraph"/>
        <w:numPr>
          <w:ilvl w:val="0"/>
          <w:numId w:val="16"/>
        </w:numPr>
        <w:jc w:val="both"/>
        <w:rPr>
          <w:ins w:id="901" w:author="10073817" w:date="2016-10-26T15:23:00Z"/>
          <w:rStyle w:val="tgc"/>
          <w:rFonts w:eastAsia="Times New Roman" w:cs="Arial"/>
        </w:rPr>
        <w:pPrChange w:id="902" w:author="10073817" w:date="2016-10-27T11:57:00Z">
          <w:pPr>
            <w:jc w:val="both"/>
          </w:pPr>
        </w:pPrChange>
      </w:pPr>
      <w:ins w:id="903" w:author="10073817" w:date="2016-10-26T15:23:00Z">
        <w:r w:rsidRPr="00045DE7">
          <w:rPr>
            <w:rStyle w:val="tgc"/>
            <w:rFonts w:eastAsia="Times New Roman" w:cs="Arial"/>
          </w:rPr>
          <w:t>Density of sta</w:t>
        </w:r>
      </w:ins>
      <w:ins w:id="904" w:author="10073817" w:date="2016-10-27T11:56:00Z">
        <w:r w:rsidR="001F01CB" w:rsidRPr="00045DE7">
          <w:rPr>
            <w:rStyle w:val="tgc"/>
            <w:rFonts w:eastAsia="Times New Roman" w:cs="Arial"/>
          </w:rPr>
          <w:t>t</w:t>
        </w:r>
      </w:ins>
      <w:ins w:id="905" w:author="10073817" w:date="2016-10-26T15:23:00Z">
        <w:r w:rsidRPr="00045DE7">
          <w:rPr>
            <w:rStyle w:val="tgc"/>
            <w:rFonts w:eastAsia="Times New Roman" w:cs="Arial"/>
          </w:rPr>
          <w:t>es</w:t>
        </w:r>
      </w:ins>
    </w:p>
    <w:p w14:paraId="6A55DBB7" w14:textId="4DB7A5AD" w:rsidR="009A69A6" w:rsidRPr="00045DE7" w:rsidRDefault="009A69A6">
      <w:pPr>
        <w:pStyle w:val="ListParagraph"/>
        <w:numPr>
          <w:ilvl w:val="0"/>
          <w:numId w:val="16"/>
        </w:numPr>
        <w:jc w:val="both"/>
        <w:rPr>
          <w:ins w:id="906" w:author="10073817" w:date="2016-10-26T15:23:00Z"/>
          <w:rStyle w:val="tgc"/>
          <w:rFonts w:eastAsia="Times New Roman" w:cs="Arial"/>
        </w:rPr>
        <w:pPrChange w:id="907" w:author="10073817" w:date="2016-10-26T15:23:00Z">
          <w:pPr>
            <w:jc w:val="both"/>
          </w:pPr>
        </w:pPrChange>
      </w:pPr>
      <w:ins w:id="908" w:author="10073817" w:date="2016-10-26T15:23:00Z">
        <w:r w:rsidRPr="00045DE7">
          <w:rPr>
            <w:rStyle w:val="tgc"/>
            <w:rFonts w:eastAsia="Times New Roman" w:cs="Arial"/>
          </w:rPr>
          <w:t>Band Structure</w:t>
        </w:r>
      </w:ins>
    </w:p>
    <w:p w14:paraId="3D35A2E9" w14:textId="195BC04E" w:rsidR="009A69A6" w:rsidRPr="00045DE7" w:rsidRDefault="009A69A6">
      <w:pPr>
        <w:pStyle w:val="ListParagraph"/>
        <w:numPr>
          <w:ilvl w:val="0"/>
          <w:numId w:val="16"/>
        </w:numPr>
        <w:jc w:val="both"/>
        <w:rPr>
          <w:ins w:id="909" w:author="10073817" w:date="2016-10-26T15:23:00Z"/>
          <w:rStyle w:val="tgc"/>
          <w:rFonts w:eastAsia="Times New Roman" w:cs="Arial"/>
        </w:rPr>
        <w:pPrChange w:id="910" w:author="10073817" w:date="2016-10-26T15:23:00Z">
          <w:pPr>
            <w:jc w:val="both"/>
          </w:pPr>
        </w:pPrChange>
      </w:pPr>
      <w:ins w:id="911" w:author="10073817" w:date="2016-10-26T15:23:00Z">
        <w:r w:rsidRPr="00045DE7">
          <w:rPr>
            <w:rStyle w:val="tgc"/>
            <w:rFonts w:eastAsia="Times New Roman" w:cs="Arial"/>
          </w:rPr>
          <w:t>Orbitals</w:t>
        </w:r>
      </w:ins>
    </w:p>
    <w:p w14:paraId="6FED3DBC" w14:textId="7B66477C" w:rsidR="009A69A6" w:rsidRPr="00045DE7" w:rsidRDefault="009A69A6">
      <w:pPr>
        <w:pStyle w:val="ListParagraph"/>
        <w:numPr>
          <w:ilvl w:val="0"/>
          <w:numId w:val="16"/>
        </w:numPr>
        <w:jc w:val="both"/>
        <w:rPr>
          <w:rStyle w:val="tgc"/>
          <w:rFonts w:eastAsia="Times New Roman" w:cs="Arial"/>
          <w:rPrChange w:id="912" w:author="10073817" w:date="2016-10-27T12:20:00Z">
            <w:rPr>
              <w:rStyle w:val="tgc"/>
              <w:rFonts w:eastAsia="Times New Roman" w:cs="Arial"/>
              <w:sz w:val="20"/>
              <w:szCs w:val="20"/>
            </w:rPr>
          </w:rPrChange>
        </w:rPr>
        <w:pPrChange w:id="913" w:author="10073817" w:date="2016-10-26T15:23:00Z">
          <w:pPr>
            <w:jc w:val="both"/>
          </w:pPr>
        </w:pPrChange>
      </w:pPr>
      <w:ins w:id="914" w:author="10073817" w:date="2016-10-26T15:23:00Z">
        <w:r w:rsidRPr="00045DE7">
          <w:rPr>
            <w:rStyle w:val="tgc"/>
            <w:rFonts w:eastAsia="Times New Roman" w:cs="Arial"/>
          </w:rPr>
          <w:t>Bond lengths and bond angles</w:t>
        </w:r>
      </w:ins>
    </w:p>
    <w:p w14:paraId="3ADD9B39" w14:textId="266C67B3" w:rsidR="00CC3832" w:rsidRPr="00045DE7" w:rsidDel="00BE5481" w:rsidRDefault="008D7808">
      <w:pPr>
        <w:jc w:val="both"/>
        <w:rPr>
          <w:del w:id="915" w:author="10073817" w:date="2016-10-28T09:24:00Z"/>
          <w:rStyle w:val="tgc"/>
          <w:rFonts w:eastAsia="Times New Roman" w:cs="Arial"/>
          <w:color w:val="FF0000"/>
          <w:rPrChange w:id="916" w:author="10073817" w:date="2016-10-27T12:20:00Z">
            <w:rPr>
              <w:del w:id="917" w:author="10073817" w:date="2016-10-28T09:24:00Z"/>
              <w:rStyle w:val="tgc"/>
              <w:rFonts w:eastAsia="Times New Roman" w:cs="Arial"/>
              <w:sz w:val="20"/>
              <w:szCs w:val="20"/>
            </w:rPr>
          </w:rPrChange>
        </w:rPr>
      </w:pPr>
      <w:r w:rsidRPr="00BE5481">
        <w:rPr>
          <w:rStyle w:val="tgc"/>
          <w:rFonts w:eastAsia="Times New Roman" w:cs="Arial"/>
          <w:rPrChange w:id="918" w:author="10073817" w:date="2016-10-28T09:23:00Z">
            <w:rPr>
              <w:rStyle w:val="tgc"/>
              <w:rFonts w:eastAsia="Times New Roman" w:cs="Arial"/>
              <w:sz w:val="20"/>
              <w:szCs w:val="20"/>
            </w:rPr>
          </w:rPrChange>
        </w:rPr>
        <w:t xml:space="preserve">The </w:t>
      </w:r>
      <w:r w:rsidR="002D5467" w:rsidRPr="00BE5481">
        <w:rPr>
          <w:rStyle w:val="tgc"/>
          <w:rFonts w:eastAsia="Times New Roman" w:cs="Arial"/>
          <w:rPrChange w:id="919" w:author="10073817" w:date="2016-10-28T09:23:00Z">
            <w:rPr>
              <w:rStyle w:val="tgc"/>
              <w:rFonts w:eastAsia="Times New Roman" w:cs="Arial"/>
              <w:sz w:val="20"/>
              <w:szCs w:val="20"/>
            </w:rPr>
          </w:rPrChange>
        </w:rPr>
        <w:t xml:space="preserve">next </w:t>
      </w:r>
      <w:r w:rsidRPr="00BE5481">
        <w:rPr>
          <w:rStyle w:val="tgc"/>
          <w:rFonts w:eastAsia="Times New Roman" w:cs="Arial"/>
          <w:rPrChange w:id="920" w:author="10073817" w:date="2016-10-28T09:23:00Z">
            <w:rPr>
              <w:rStyle w:val="tgc"/>
              <w:rFonts w:eastAsia="Times New Roman" w:cs="Arial"/>
              <w:sz w:val="20"/>
              <w:szCs w:val="20"/>
            </w:rPr>
          </w:rPrChange>
        </w:rPr>
        <w:t xml:space="preserve">step </w:t>
      </w:r>
      <w:del w:id="921" w:author="10073817" w:date="2016-10-28T09:24:00Z">
        <w:r w:rsidR="003C47AE" w:rsidRPr="00BE5481" w:rsidDel="00BE5481">
          <w:rPr>
            <w:rStyle w:val="tgc"/>
            <w:rFonts w:eastAsia="Times New Roman" w:cs="Arial"/>
            <w:rPrChange w:id="922" w:author="10073817" w:date="2016-10-28T09:23:00Z">
              <w:rPr>
                <w:rStyle w:val="tgc"/>
                <w:rFonts w:eastAsia="Times New Roman" w:cs="Arial"/>
                <w:sz w:val="20"/>
                <w:szCs w:val="20"/>
              </w:rPr>
            </w:rPrChange>
          </w:rPr>
          <w:delText>will be</w:delText>
        </w:r>
      </w:del>
      <w:ins w:id="923" w:author="10073817" w:date="2016-10-28T09:24:00Z">
        <w:r w:rsidR="00BE5481">
          <w:rPr>
            <w:rStyle w:val="tgc"/>
            <w:rFonts w:eastAsia="Times New Roman" w:cs="Arial"/>
          </w:rPr>
          <w:t>was</w:t>
        </w:r>
      </w:ins>
      <w:r w:rsidR="003C47AE" w:rsidRPr="00BE5481">
        <w:rPr>
          <w:rStyle w:val="tgc"/>
          <w:rFonts w:eastAsia="Times New Roman" w:cs="Arial"/>
          <w:rPrChange w:id="924" w:author="10073817" w:date="2016-10-28T09:23:00Z">
            <w:rPr>
              <w:rStyle w:val="tgc"/>
              <w:rFonts w:eastAsia="Times New Roman" w:cs="Arial"/>
              <w:sz w:val="20"/>
              <w:szCs w:val="20"/>
            </w:rPr>
          </w:rPrChange>
        </w:rPr>
        <w:t xml:space="preserve"> to </w:t>
      </w:r>
      <w:ins w:id="925" w:author="10073817" w:date="2016-10-28T09:24:00Z">
        <w:r w:rsidR="00BE5481">
          <w:rPr>
            <w:rStyle w:val="tgc"/>
            <w:rFonts w:eastAsia="Times New Roman" w:cs="Arial"/>
          </w:rPr>
          <w:t xml:space="preserve">create a model from which </w:t>
        </w:r>
      </w:ins>
      <w:del w:id="926" w:author="10073817" w:date="2016-10-28T09:24:00Z">
        <w:r w:rsidRPr="00BE5481" w:rsidDel="00BE5481">
          <w:rPr>
            <w:rStyle w:val="tgc"/>
            <w:rFonts w:eastAsia="Times New Roman" w:cs="Arial"/>
            <w:rPrChange w:id="927" w:author="10073817" w:date="2016-10-28T09:23:00Z">
              <w:rPr>
                <w:rStyle w:val="tgc"/>
                <w:rFonts w:eastAsia="Times New Roman" w:cs="Arial"/>
                <w:sz w:val="20"/>
                <w:szCs w:val="20"/>
              </w:rPr>
            </w:rPrChange>
          </w:rPr>
          <w:delText xml:space="preserve">model </w:delText>
        </w:r>
      </w:del>
      <w:r w:rsidRPr="00BE5481">
        <w:rPr>
          <w:rStyle w:val="tgc"/>
          <w:rFonts w:eastAsia="Times New Roman" w:cs="Arial"/>
          <w:rPrChange w:id="928" w:author="10073817" w:date="2016-10-28T09:23:00Z">
            <w:rPr>
              <w:rStyle w:val="tgc"/>
              <w:rFonts w:eastAsia="Times New Roman" w:cs="Arial"/>
              <w:sz w:val="20"/>
              <w:szCs w:val="20"/>
            </w:rPr>
          </w:rPrChange>
        </w:rPr>
        <w:t xml:space="preserve">a </w:t>
      </w:r>
      <w:r w:rsidR="008C0A9C" w:rsidRPr="00BE5481">
        <w:rPr>
          <w:rStyle w:val="tgc"/>
          <w:rFonts w:eastAsia="Times New Roman" w:cs="Arial"/>
          <w:rPrChange w:id="929" w:author="10073817" w:date="2016-10-28T09:23:00Z">
            <w:rPr>
              <w:rStyle w:val="tgc"/>
              <w:rFonts w:eastAsia="Times New Roman" w:cs="Arial"/>
              <w:sz w:val="20"/>
              <w:szCs w:val="20"/>
            </w:rPr>
          </w:rPrChange>
        </w:rPr>
        <w:t>MCM</w:t>
      </w:r>
      <w:r w:rsidRPr="00BE5481">
        <w:rPr>
          <w:rStyle w:val="tgc"/>
          <w:rFonts w:eastAsia="Times New Roman" w:cs="Arial"/>
          <w:rPrChange w:id="930" w:author="10073817" w:date="2016-10-28T09:23:00Z">
            <w:rPr>
              <w:rStyle w:val="tgc"/>
              <w:rFonts w:eastAsia="Times New Roman" w:cs="Arial"/>
              <w:sz w:val="20"/>
              <w:szCs w:val="20"/>
            </w:rPr>
          </w:rPrChange>
        </w:rPr>
        <w:t>-</w:t>
      </w:r>
      <w:del w:id="931" w:author="10073817" w:date="2016-10-28T09:23:00Z">
        <w:r w:rsidRPr="00BE5481" w:rsidDel="00BE5481">
          <w:rPr>
            <w:rStyle w:val="tgc"/>
            <w:rFonts w:eastAsia="Times New Roman" w:cs="Arial"/>
            <w:rPrChange w:id="932" w:author="10073817" w:date="2016-10-28T09:23:00Z">
              <w:rPr>
                <w:rStyle w:val="tgc"/>
                <w:rFonts w:eastAsia="Times New Roman" w:cs="Arial"/>
                <w:sz w:val="20"/>
                <w:szCs w:val="20"/>
              </w:rPr>
            </w:rPrChange>
          </w:rPr>
          <w:delText>1</w:delText>
        </w:r>
      </w:del>
      <w:ins w:id="933" w:author="10073817" w:date="2016-10-28T09:23:00Z">
        <w:r w:rsidR="00BE5481">
          <w:rPr>
            <w:rStyle w:val="tgc"/>
            <w:rFonts w:eastAsia="Times New Roman" w:cs="Arial"/>
          </w:rPr>
          <w:t>41</w:t>
        </w:r>
      </w:ins>
      <w:del w:id="934" w:author="10073817" w:date="2016-10-28T09:23:00Z">
        <w:r w:rsidRPr="00BE5481" w:rsidDel="00BE5481">
          <w:rPr>
            <w:rStyle w:val="tgc"/>
            <w:rFonts w:eastAsia="Times New Roman" w:cs="Arial"/>
            <w:rPrChange w:id="935" w:author="10073817" w:date="2016-10-28T09:23:00Z">
              <w:rPr>
                <w:rStyle w:val="tgc"/>
                <w:rFonts w:eastAsia="Times New Roman" w:cs="Arial"/>
                <w:sz w:val="20"/>
                <w:szCs w:val="20"/>
              </w:rPr>
            </w:rPrChange>
          </w:rPr>
          <w:delText>5</w:delText>
        </w:r>
      </w:del>
      <w:r w:rsidRPr="00BE5481">
        <w:rPr>
          <w:rStyle w:val="tgc"/>
          <w:rFonts w:eastAsia="Times New Roman" w:cs="Arial"/>
          <w:rPrChange w:id="936" w:author="10073817" w:date="2016-10-28T09:23:00Z">
            <w:rPr>
              <w:rStyle w:val="tgc"/>
              <w:rFonts w:eastAsia="Times New Roman" w:cs="Arial"/>
              <w:sz w:val="20"/>
              <w:szCs w:val="20"/>
            </w:rPr>
          </w:rPrChange>
        </w:rPr>
        <w:t xml:space="preserve"> </w:t>
      </w:r>
      <w:proofErr w:type="spellStart"/>
      <w:r w:rsidRPr="00BE5481">
        <w:rPr>
          <w:rStyle w:val="tgc"/>
          <w:rFonts w:eastAsia="Times New Roman" w:cs="Arial"/>
          <w:rPrChange w:id="937" w:author="10073817" w:date="2016-10-28T09:23:00Z">
            <w:rPr>
              <w:rStyle w:val="tgc"/>
              <w:rFonts w:eastAsia="Times New Roman" w:cs="Arial"/>
              <w:sz w:val="20"/>
              <w:szCs w:val="20"/>
            </w:rPr>
          </w:rPrChange>
        </w:rPr>
        <w:t>mesoporous</w:t>
      </w:r>
      <w:proofErr w:type="spellEnd"/>
      <w:r w:rsidRPr="00BE5481">
        <w:rPr>
          <w:rStyle w:val="tgc"/>
          <w:rFonts w:eastAsia="Times New Roman" w:cs="Arial"/>
          <w:rPrChange w:id="938" w:author="10073817" w:date="2016-10-28T09:23:00Z">
            <w:rPr>
              <w:rStyle w:val="tgc"/>
              <w:rFonts w:eastAsia="Times New Roman" w:cs="Arial"/>
              <w:sz w:val="20"/>
              <w:szCs w:val="20"/>
            </w:rPr>
          </w:rPrChange>
        </w:rPr>
        <w:t xml:space="preserve"> surface </w:t>
      </w:r>
      <w:ins w:id="939" w:author="10073817" w:date="2016-10-28T09:25:00Z">
        <w:r w:rsidR="00BE5481">
          <w:rPr>
            <w:rStyle w:val="tgc"/>
            <w:rFonts w:eastAsia="Times New Roman" w:cs="Arial"/>
          </w:rPr>
          <w:t xml:space="preserve">can </w:t>
        </w:r>
      </w:ins>
      <w:del w:id="940" w:author="10073817" w:date="2016-10-28T09:25:00Z">
        <w:r w:rsidR="002D5467" w:rsidRPr="00BE5481" w:rsidDel="00BE5481">
          <w:rPr>
            <w:rStyle w:val="tgc"/>
            <w:rFonts w:eastAsia="Times New Roman" w:cs="Arial"/>
            <w:rPrChange w:id="941" w:author="10073817" w:date="2016-10-28T09:23:00Z">
              <w:rPr>
                <w:rStyle w:val="tgc"/>
                <w:rFonts w:eastAsia="Times New Roman" w:cs="Arial"/>
                <w:sz w:val="20"/>
                <w:szCs w:val="20"/>
              </w:rPr>
            </w:rPrChange>
          </w:rPr>
          <w:delText>by</w:delText>
        </w:r>
      </w:del>
      <w:ins w:id="942" w:author="10073817" w:date="2016-10-28T09:25:00Z">
        <w:r w:rsidR="00BE5481">
          <w:rPr>
            <w:rStyle w:val="tgc"/>
            <w:rFonts w:eastAsia="Times New Roman" w:cs="Arial"/>
          </w:rPr>
          <w:t>be</w:t>
        </w:r>
      </w:ins>
      <w:r w:rsidR="002D5467" w:rsidRPr="00BE5481">
        <w:rPr>
          <w:rStyle w:val="tgc"/>
          <w:rFonts w:eastAsia="Times New Roman" w:cs="Arial"/>
          <w:rPrChange w:id="943" w:author="10073817" w:date="2016-10-28T09:23:00Z">
            <w:rPr>
              <w:rStyle w:val="tgc"/>
              <w:rFonts w:eastAsia="Times New Roman" w:cs="Arial"/>
              <w:sz w:val="20"/>
              <w:szCs w:val="20"/>
            </w:rPr>
          </w:rPrChange>
        </w:rPr>
        <w:t xml:space="preserve"> </w:t>
      </w:r>
      <w:ins w:id="944" w:author="10073817" w:date="2016-10-28T09:25:00Z">
        <w:r w:rsidR="00BE5481">
          <w:rPr>
            <w:rStyle w:val="tgc"/>
            <w:rFonts w:eastAsia="Times New Roman" w:cs="Arial"/>
          </w:rPr>
          <w:t>cut.</w:t>
        </w:r>
      </w:ins>
      <w:del w:id="945" w:author="10073817" w:date="2016-10-28T09:25:00Z">
        <w:r w:rsidR="002D5467" w:rsidRPr="00BE5481" w:rsidDel="00BE5481">
          <w:rPr>
            <w:rStyle w:val="tgc"/>
            <w:rFonts w:eastAsia="Times New Roman" w:cs="Arial"/>
            <w:rPrChange w:id="946" w:author="10073817" w:date="2016-10-28T09:23:00Z">
              <w:rPr>
                <w:rStyle w:val="tgc"/>
                <w:rFonts w:eastAsia="Times New Roman" w:cs="Arial"/>
                <w:sz w:val="20"/>
                <w:szCs w:val="20"/>
              </w:rPr>
            </w:rPrChange>
          </w:rPr>
          <w:delText>creating</w:delText>
        </w:r>
        <w:r w:rsidRPr="00BE5481" w:rsidDel="00BE5481">
          <w:rPr>
            <w:rStyle w:val="tgc"/>
            <w:rFonts w:eastAsia="Times New Roman" w:cs="Arial"/>
            <w:rPrChange w:id="947" w:author="10073817" w:date="2016-10-28T09:23:00Z">
              <w:rPr>
                <w:rStyle w:val="tgc"/>
                <w:rFonts w:eastAsia="Times New Roman" w:cs="Arial"/>
                <w:sz w:val="20"/>
                <w:szCs w:val="20"/>
              </w:rPr>
            </w:rPrChange>
          </w:rPr>
          <w:delText xml:space="preserve"> an amorphous SiO</w:delText>
        </w:r>
        <w:r w:rsidRPr="00BE5481" w:rsidDel="00BE5481">
          <w:rPr>
            <w:rStyle w:val="tgc"/>
            <w:rFonts w:eastAsia="Times New Roman" w:cs="Arial"/>
            <w:vertAlign w:val="subscript"/>
            <w:rPrChange w:id="948" w:author="10073817" w:date="2016-10-28T09:23:00Z">
              <w:rPr>
                <w:rStyle w:val="tgc"/>
                <w:rFonts w:eastAsia="Times New Roman" w:cs="Arial"/>
                <w:sz w:val="20"/>
                <w:szCs w:val="20"/>
                <w:vertAlign w:val="subscript"/>
              </w:rPr>
            </w:rPrChange>
          </w:rPr>
          <w:delText>2</w:delText>
        </w:r>
        <w:r w:rsidRPr="00BE5481" w:rsidDel="00BE5481">
          <w:rPr>
            <w:rStyle w:val="tgc"/>
            <w:rFonts w:eastAsia="Times New Roman" w:cs="Arial"/>
            <w:rPrChange w:id="949" w:author="10073817" w:date="2016-10-28T09:23:00Z">
              <w:rPr>
                <w:rStyle w:val="tgc"/>
                <w:rFonts w:eastAsia="Times New Roman" w:cs="Arial"/>
                <w:sz w:val="20"/>
                <w:szCs w:val="20"/>
              </w:rPr>
            </w:rPrChange>
          </w:rPr>
          <w:delText xml:space="preserve"> bulk.</w:delText>
        </w:r>
      </w:del>
      <w:r w:rsidRPr="00BE5481">
        <w:rPr>
          <w:rStyle w:val="tgc"/>
          <w:rFonts w:eastAsia="Times New Roman" w:cs="Arial"/>
          <w:rPrChange w:id="950" w:author="10073817" w:date="2016-10-28T09:23:00Z">
            <w:rPr>
              <w:rStyle w:val="tgc"/>
              <w:rFonts w:eastAsia="Times New Roman" w:cs="Arial"/>
              <w:sz w:val="20"/>
              <w:szCs w:val="20"/>
            </w:rPr>
          </w:rPrChange>
        </w:rPr>
        <w:t xml:space="preserve"> To accomplish this </w:t>
      </w:r>
      <w:bookmarkStart w:id="951" w:name="OLE_LINK1"/>
      <w:r w:rsidR="002D5467" w:rsidRPr="00BE5481">
        <w:rPr>
          <w:rStyle w:val="tgc"/>
          <w:rFonts w:eastAsia="Times New Roman" w:cs="Arial"/>
          <w:rPrChange w:id="952" w:author="10073817" w:date="2016-10-28T09:23:00Z">
            <w:rPr>
              <w:rStyle w:val="tgc"/>
              <w:rFonts w:eastAsia="Times New Roman" w:cs="Arial"/>
              <w:sz w:val="20"/>
              <w:szCs w:val="20"/>
            </w:rPr>
          </w:rPrChange>
        </w:rPr>
        <w:t xml:space="preserve">the </w:t>
      </w:r>
      <w:r w:rsidRPr="00BE5481">
        <w:rPr>
          <w:rStyle w:val="tgc"/>
          <w:rFonts w:eastAsia="Times New Roman" w:cs="Arial"/>
          <w:rPrChange w:id="953" w:author="10073817" w:date="2016-10-28T09:23:00Z">
            <w:rPr>
              <w:rStyle w:val="tgc"/>
              <w:rFonts w:eastAsia="Times New Roman" w:cs="Arial"/>
              <w:sz w:val="20"/>
              <w:szCs w:val="20"/>
            </w:rPr>
          </w:rPrChange>
        </w:rPr>
        <w:t xml:space="preserve">(3x3x3) super cell </w:t>
      </w:r>
      <w:r w:rsidR="002D5467" w:rsidRPr="00BE5481">
        <w:rPr>
          <w:rStyle w:val="tgc"/>
          <w:rFonts w:eastAsia="Times New Roman" w:cs="Arial"/>
          <w:rPrChange w:id="954" w:author="10073817" w:date="2016-10-28T09:23:00Z">
            <w:rPr>
              <w:rStyle w:val="tgc"/>
              <w:rFonts w:eastAsia="Times New Roman" w:cs="Arial"/>
              <w:sz w:val="20"/>
              <w:szCs w:val="20"/>
            </w:rPr>
          </w:rPrChange>
        </w:rPr>
        <w:t xml:space="preserve">created previously </w:t>
      </w:r>
      <w:ins w:id="955" w:author="10073817" w:date="2016-10-28T09:25:00Z">
        <w:r w:rsidR="00BE5481">
          <w:rPr>
            <w:rStyle w:val="tgc"/>
            <w:rFonts w:eastAsia="Times New Roman" w:cs="Arial"/>
          </w:rPr>
          <w:t xml:space="preserve">was </w:t>
        </w:r>
      </w:ins>
      <w:del w:id="956" w:author="10073817" w:date="2016-10-28T09:25:00Z">
        <w:r w:rsidR="002D5467" w:rsidRPr="00BE5481" w:rsidDel="00BE5481">
          <w:rPr>
            <w:rStyle w:val="tgc"/>
            <w:rFonts w:eastAsia="Times New Roman" w:cs="Arial"/>
            <w:rPrChange w:id="957" w:author="10073817" w:date="2016-10-28T09:23:00Z">
              <w:rPr>
                <w:rStyle w:val="tgc"/>
                <w:rFonts w:eastAsia="Times New Roman" w:cs="Arial"/>
                <w:sz w:val="20"/>
                <w:szCs w:val="20"/>
              </w:rPr>
            </w:rPrChange>
          </w:rPr>
          <w:delText xml:space="preserve">has to be </w:delText>
        </w:r>
      </w:del>
      <w:bookmarkEnd w:id="951"/>
      <w:r w:rsidRPr="00BE5481">
        <w:rPr>
          <w:rStyle w:val="tgc"/>
          <w:rFonts w:eastAsia="Times New Roman" w:cs="Arial"/>
          <w:rPrChange w:id="958" w:author="10073817" w:date="2016-10-28T09:23:00Z">
            <w:rPr>
              <w:rStyle w:val="tgc"/>
              <w:rFonts w:eastAsia="Times New Roman" w:cs="Arial"/>
              <w:sz w:val="20"/>
              <w:szCs w:val="20"/>
            </w:rPr>
          </w:rPrChange>
        </w:rPr>
        <w:t>submitted to dynamics studies using Materials Studio’s CASTEP module</w:t>
      </w:r>
      <w:del w:id="959" w:author="10073817" w:date="2016-10-28T09:53:00Z">
        <w:r w:rsidRPr="00104F28" w:rsidDel="00104F28">
          <w:rPr>
            <w:rStyle w:val="tgc"/>
            <w:rFonts w:eastAsia="Times New Roman" w:cs="Arial"/>
            <w:rPrChange w:id="960" w:author="10073817" w:date="2016-10-28T09:53:00Z">
              <w:rPr>
                <w:rStyle w:val="tgc"/>
                <w:rFonts w:eastAsia="Times New Roman" w:cs="Arial"/>
                <w:sz w:val="20"/>
                <w:szCs w:val="20"/>
              </w:rPr>
            </w:rPrChange>
          </w:rPr>
          <w:delText xml:space="preserve"> </w:delText>
        </w:r>
        <w:r w:rsidRPr="00104F28" w:rsidDel="00104F28">
          <w:rPr>
            <w:rFonts w:eastAsia="Times New Roman" w:cs="Arial"/>
            <w:lang w:val="en-US"/>
            <w:rPrChange w:id="961" w:author="10073817" w:date="2016-10-28T09:53:00Z">
              <w:rPr>
                <w:rFonts w:eastAsia="Times New Roman" w:cs="Arial"/>
                <w:sz w:val="20"/>
                <w:szCs w:val="20"/>
                <w:lang w:val="en-US"/>
              </w:rPr>
            </w:rPrChange>
          </w:rPr>
          <w:fldChar w:fldCharType="begin"/>
        </w:r>
        <w:r w:rsidRPr="00104F28" w:rsidDel="00104F28">
          <w:rPr>
            <w:rFonts w:eastAsia="Times New Roman" w:cs="Arial"/>
            <w:lang w:val="en-US"/>
            <w:rPrChange w:id="962" w:author="10073817" w:date="2016-10-28T09:53:00Z">
              <w:rPr>
                <w:rFonts w:eastAsia="Times New Roman" w:cs="Arial"/>
                <w:sz w:val="20"/>
                <w:szCs w:val="20"/>
                <w:lang w:val="en-US"/>
              </w:rPr>
            </w:rPrChange>
          </w:rPr>
          <w:delInstrText xml:space="preserve"> ADDIN EN.CITE &lt;EndNote&gt;&lt;Cite&gt;&lt;Author&gt;Izumi&lt;/Author&gt;&lt;Year&gt;2004&lt;/Year&gt;&lt;RecNum&gt;58&lt;/RecNum&gt;&lt;DisplayText&gt;[4, 5]&lt;/DisplayText&gt;&lt;record&gt;&lt;rec-number&gt;58&lt;/rec-number&gt;&lt;foreign-keys&gt;&lt;key app="EN" db-id="0f5vdwvd59rvdkea0ecvzzezexepzs95r0p0" timestamp="1474881541"&gt;58&lt;/key&gt;&lt;key app="ENWeb" db-id=""&gt;0&lt;/key&gt;&lt;/foreign-keys&gt;&lt;ref-type name="Journal Article"&gt;17&lt;/ref-type&gt;&lt;contributors&gt;&lt;authors&gt;&lt;author&gt;Izumi, S.&lt;/author&gt;&lt;author&gt;Hara, S.&lt;/author&gt;&lt;author&gt;Kumagai, T.&lt;/author&gt;&lt;author&gt;Sakai, S.&lt;/author&gt;&lt;/authors&gt;&lt;/contributors&gt;&lt;titles&gt;&lt;title&gt;Classification of amorphous-silicon microstructures by structural parameters: molecular dynamics study&lt;/title&gt;&lt;secondary-title&gt;Computational Materials Science&lt;/secondary-title&gt;&lt;/titles&gt;&lt;periodical&gt;&lt;full-title&gt;Computational Materials Science&lt;/full-title&gt;&lt;/periodical&gt;&lt;pages&gt;258-268&lt;/pages&gt;&lt;volume&gt;31&lt;/volume&gt;&lt;number&gt;3-4&lt;/number&gt;&lt;dates&gt;&lt;year&gt;2004&lt;/year&gt;&lt;/dates&gt;&lt;isbn&gt;09270256&lt;/isbn&gt;&lt;urls&gt;&lt;/urls&gt;&lt;electronic-resource-num&gt;10.1016/j.commatsci.2004.03.008&lt;/electronic-resource-num&gt;&lt;/record&gt;&lt;/Cite&gt;&lt;Cite&gt;&lt;Author&gt;Ugliengo&lt;/Author&gt;&lt;Year&gt;2008&lt;/Year&gt;&lt;RecNum&gt;56&lt;/RecNum&gt;&lt;record&gt;&lt;rec-number&gt;56&lt;/rec-number&gt;&lt;foreign-keys&gt;&lt;key app="EN" db-id="0f5vdwvd59rvdkea0ecvzzezexepzs95r0p0" timestamp="1467082931"&gt;56&lt;/key&gt;&lt;key app="ENWeb" db-id=""&gt;0&lt;/key&gt;&lt;/foreign-keys&gt;&lt;ref-type name="Journal Article"&gt;17&lt;/ref-type&gt;&lt;contributors&gt;&lt;authors&gt;&lt;author&gt;Ugliengo, P.&lt;/author&gt;&lt;author&gt;Sodupe, M.&lt;/author&gt;&lt;author&gt;Musso, F.&lt;/author&gt;&lt;author&gt;Bush, I. J.&lt;/author&gt;&lt;author&gt;Orlando, R.&lt;/author&gt;&lt;author&gt;Dovesi, R.&lt;/author&gt;&lt;/authors&gt;&lt;/contributors&gt;&lt;titles&gt;&lt;title&gt;Realistic Models of Hydroxylated Amorphous Silica Surfaces and MCM-41 Mesoporous Material Simulated by Large-scale Periodic B3LYP Calculations&lt;/title&gt;&lt;secondary-title&gt;Advanced Materials&lt;/secondary-title&gt;&lt;/titles&gt;&lt;periodical&gt;&lt;full-title&gt;Advanced Materials&lt;/full-title&gt;&lt;/periodical&gt;&lt;pages&gt;4579-4583&lt;/pages&gt;&lt;volume&gt;20&lt;/volume&gt;&lt;number&gt;23&lt;/number&gt;&lt;dates&gt;&lt;year&gt;2008&lt;/year&gt;&lt;/dates&gt;&lt;isbn&gt;09359648&amp;#xD;15214095&lt;/isbn&gt;&lt;urls&gt;&lt;/urls&gt;&lt;electronic-resource-num&gt;10.1002/adma.200801489&lt;/electronic-resource-num&gt;&lt;/record&gt;&lt;/Cite&gt;&lt;/EndNote&gt;</w:delInstrText>
        </w:r>
        <w:r w:rsidRPr="00104F28" w:rsidDel="00104F28">
          <w:rPr>
            <w:rFonts w:eastAsia="Times New Roman" w:cs="Arial"/>
            <w:lang w:val="en-US"/>
            <w:rPrChange w:id="963" w:author="10073817" w:date="2016-10-28T09:53:00Z">
              <w:rPr>
                <w:rFonts w:eastAsia="Times New Roman" w:cs="Arial"/>
                <w:sz w:val="20"/>
                <w:szCs w:val="20"/>
                <w:lang w:val="en-US"/>
              </w:rPr>
            </w:rPrChange>
          </w:rPr>
          <w:fldChar w:fldCharType="separate"/>
        </w:r>
        <w:r w:rsidRPr="00104F28" w:rsidDel="00104F28">
          <w:rPr>
            <w:rFonts w:eastAsia="Times New Roman" w:cs="Arial"/>
            <w:noProof/>
            <w:lang w:val="en-US"/>
            <w:rPrChange w:id="964" w:author="10073817" w:date="2016-10-28T09:53:00Z">
              <w:rPr>
                <w:rFonts w:eastAsia="Times New Roman" w:cs="Arial"/>
                <w:noProof/>
                <w:sz w:val="20"/>
                <w:szCs w:val="20"/>
                <w:lang w:val="en-US"/>
              </w:rPr>
            </w:rPrChange>
          </w:rPr>
          <w:delText>[</w:delText>
        </w:r>
      </w:del>
      <w:del w:id="965" w:author="10073817" w:date="2016-10-28T09:09:00Z">
        <w:r w:rsidRPr="00104F28" w:rsidDel="00B6700C">
          <w:rPr>
            <w:rFonts w:eastAsia="Times New Roman" w:cs="Arial"/>
            <w:noProof/>
            <w:lang w:val="en-US"/>
            <w:rPrChange w:id="966" w:author="10073817" w:date="2016-10-28T09:53:00Z">
              <w:rPr>
                <w:rFonts w:eastAsia="Times New Roman" w:cs="Arial"/>
                <w:noProof/>
                <w:sz w:val="20"/>
                <w:szCs w:val="20"/>
                <w:lang w:val="en-US"/>
              </w:rPr>
            </w:rPrChange>
          </w:rPr>
          <w:delText>4, 5</w:delText>
        </w:r>
      </w:del>
      <w:del w:id="967" w:author="10073817" w:date="2016-10-28T09:53:00Z">
        <w:r w:rsidRPr="00104F28" w:rsidDel="00104F28">
          <w:rPr>
            <w:rFonts w:eastAsia="Times New Roman" w:cs="Arial"/>
            <w:noProof/>
            <w:lang w:val="en-US"/>
            <w:rPrChange w:id="968" w:author="10073817" w:date="2016-10-28T09:53:00Z">
              <w:rPr>
                <w:rFonts w:eastAsia="Times New Roman" w:cs="Arial"/>
                <w:noProof/>
                <w:sz w:val="20"/>
                <w:szCs w:val="20"/>
                <w:lang w:val="en-US"/>
              </w:rPr>
            </w:rPrChange>
          </w:rPr>
          <w:delText>]</w:delText>
        </w:r>
        <w:r w:rsidRPr="00104F28" w:rsidDel="00104F28">
          <w:rPr>
            <w:rFonts w:eastAsia="Times New Roman" w:cs="Arial"/>
            <w:lang w:val="en-US"/>
            <w:rPrChange w:id="969" w:author="10073817" w:date="2016-10-28T09:53:00Z">
              <w:rPr>
                <w:rFonts w:eastAsia="Times New Roman" w:cs="Arial"/>
                <w:sz w:val="20"/>
                <w:szCs w:val="20"/>
                <w:lang w:val="en-US"/>
              </w:rPr>
            </w:rPrChange>
          </w:rPr>
          <w:fldChar w:fldCharType="end"/>
        </w:r>
      </w:del>
      <w:r w:rsidRPr="00104F28">
        <w:rPr>
          <w:rStyle w:val="tgc"/>
          <w:rFonts w:eastAsia="Times New Roman" w:cs="Arial"/>
          <w:rPrChange w:id="970" w:author="10073817" w:date="2016-10-28T09:53:00Z">
            <w:rPr>
              <w:rStyle w:val="tgc"/>
              <w:rFonts w:eastAsia="Times New Roman" w:cs="Arial"/>
              <w:sz w:val="20"/>
              <w:szCs w:val="20"/>
            </w:rPr>
          </w:rPrChange>
        </w:rPr>
        <w:t>.</w:t>
      </w:r>
      <w:ins w:id="971" w:author="10073817" w:date="2016-10-28T09:53:00Z">
        <w:r w:rsidR="00104F28" w:rsidRPr="001167C7">
          <w:rPr>
            <w:rFonts w:eastAsia="Times New Roman" w:cs="Arial"/>
            <w:lang w:val="en-US"/>
          </w:rPr>
          <w:fldChar w:fldCharType="begin"/>
        </w:r>
        <w:r w:rsidR="00104F28" w:rsidRPr="001167C7">
          <w:rPr>
            <w:rFonts w:eastAsia="Times New Roman" w:cs="Arial"/>
            <w:lang w:val="en-US"/>
          </w:rPr>
          <w:instrText xml:space="preserve"> ADDIN EN.CITE &lt;EndNote&gt;&lt;Cite&gt;&lt;Author&gt;Izumi&lt;/Author&gt;&lt;Year&gt;2004&lt;/Year&gt;&lt;RecNum&gt;58&lt;/RecNum&gt;&lt;DisplayText&gt;[4, 5]&lt;/DisplayText&gt;&lt;record&gt;&lt;rec-number&gt;58&lt;/rec-number&gt;&lt;foreign-keys&gt;&lt;key app="EN" db-id="0f5vdwvd59rvdkea0ecvzzezexepzs95r0p0" timestamp="1474881541"&gt;58&lt;/key&gt;&lt;key app="ENWeb" db-id=""&gt;0&lt;/key&gt;&lt;/foreign-keys&gt;&lt;ref-type name="Journal Article"&gt;17&lt;/ref-type&gt;&lt;contributors&gt;&lt;authors&gt;&lt;author&gt;Izumi, S.&lt;/author&gt;&lt;author&gt;Hara, S.&lt;/author&gt;&lt;author&gt;Kumagai, T.&lt;/author&gt;&lt;author&gt;Sakai, S.&lt;/author&gt;&lt;/authors&gt;&lt;/contributors&gt;&lt;titles&gt;&lt;title&gt;Classification of amorphous-silicon microstructures by structural parameters: molecular dynamics study&lt;/title&gt;&lt;secondary-title&gt;Computational Materials Science&lt;/secondary-title&gt;&lt;/titles&gt;&lt;periodical&gt;&lt;full-title&gt;Computational Materials Science&lt;/full-title&gt;&lt;/periodical&gt;&lt;pages&gt;258-268&lt;/pages&gt;&lt;volume&gt;31&lt;/volume&gt;&lt;number&gt;3-4&lt;/number&gt;&lt;dates&gt;&lt;year&gt;2004&lt;/year&gt;&lt;/dates&gt;&lt;isbn&gt;09270256&lt;/isbn&gt;&lt;urls&gt;&lt;/urls&gt;&lt;electronic-resource-num&gt;10.1016/j.commatsci.2004.03.008&lt;/electronic-resource-num&gt;&lt;/record&gt;&lt;/Cite&gt;&lt;Cite&gt;&lt;Author&gt;Ugliengo&lt;/Author&gt;&lt;Year&gt;2008&lt;/Year&gt;&lt;RecNum&gt;56&lt;/RecNum&gt;&lt;record&gt;&lt;rec-number&gt;56&lt;/rec-number&gt;&lt;foreign-keys&gt;&lt;key app="EN" db-id="0f5vdwvd59rvdkea0ecvzzezexepzs95r0p0" timestamp="1467082931"&gt;56&lt;/key&gt;&lt;key app="ENWeb" db-id=""&gt;0&lt;/key&gt;&lt;/foreign-keys&gt;&lt;ref-type name="Journal Article"&gt;17&lt;/ref-type&gt;&lt;contributors&gt;&lt;authors&gt;&lt;author&gt;Ugliengo, P.&lt;/author&gt;&lt;author&gt;Sodupe, M.&lt;/author&gt;&lt;author&gt;Musso, F.&lt;/author&gt;&lt;author&gt;Bush, I. J.&lt;/author&gt;&lt;author&gt;Orlando, R.&lt;/author&gt;&lt;author&gt;Dovesi, R.&lt;/author&gt;&lt;/authors&gt;&lt;/contributors&gt;&lt;titles&gt;&lt;title&gt;Realistic Models of Hydroxylated Amorphous Silica Surfaces and MCM-41 Mesoporous Material Simulated by Large-scale Periodic B3LYP Calculations&lt;/title&gt;&lt;secondary-title&gt;Advanced Materials&lt;/secondary-title&gt;&lt;/titles&gt;&lt;periodical&gt;&lt;full-title&gt;Advanced Materials&lt;/full-title&gt;&lt;/periodical&gt;&lt;pages&gt;4579-4583&lt;/pages&gt;&lt;volume&gt;20&lt;/volume&gt;&lt;number&gt;23&lt;/number&gt;&lt;dates&gt;&lt;year&gt;2008&lt;/year&gt;&lt;/dates&gt;&lt;isbn&gt;09359648&amp;#xD;15214095&lt;/isbn&gt;&lt;urls&gt;&lt;/urls&gt;&lt;electronic-resource-num&gt;10.1002/adma.200801489&lt;/electronic-resource-num&gt;&lt;/record&gt;&lt;/Cite&gt;&lt;/EndNote&gt;</w:instrText>
        </w:r>
        <w:r w:rsidR="00104F28" w:rsidRPr="001167C7">
          <w:rPr>
            <w:rFonts w:eastAsia="Times New Roman" w:cs="Arial"/>
            <w:lang w:val="en-US"/>
          </w:rPr>
          <w:fldChar w:fldCharType="separate"/>
        </w:r>
        <w:r w:rsidR="00104F28" w:rsidRPr="001167C7">
          <w:rPr>
            <w:rFonts w:eastAsia="Times New Roman" w:cs="Arial"/>
            <w:noProof/>
            <w:lang w:val="en-US"/>
          </w:rPr>
          <w:t>[15,16]</w:t>
        </w:r>
        <w:r w:rsidR="00104F28" w:rsidRPr="001167C7">
          <w:rPr>
            <w:rFonts w:eastAsia="Times New Roman" w:cs="Arial"/>
            <w:lang w:val="en-US"/>
          </w:rPr>
          <w:fldChar w:fldCharType="end"/>
        </w:r>
      </w:ins>
    </w:p>
    <w:p w14:paraId="30128B7D" w14:textId="77777777" w:rsidR="00BE5481" w:rsidRDefault="00BE5481">
      <w:pPr>
        <w:jc w:val="both"/>
        <w:rPr>
          <w:ins w:id="972" w:author="10073817" w:date="2016-10-28T09:24:00Z"/>
          <w:rStyle w:val="tgc"/>
          <w:rFonts w:eastAsia="Times New Roman" w:cs="Arial"/>
        </w:rPr>
      </w:pPr>
    </w:p>
    <w:p w14:paraId="1CD001E8" w14:textId="77777777" w:rsidR="00542131" w:rsidRDefault="003C47AE" w:rsidP="00542131">
      <w:pPr>
        <w:jc w:val="both"/>
        <w:rPr>
          <w:ins w:id="973" w:author="10073817" w:date="2016-10-28T12:32:00Z"/>
          <w:rStyle w:val="tgc"/>
          <w:rFonts w:eastAsia="Times New Roman" w:cs="Arial"/>
          <w:color w:val="7030A0"/>
        </w:rPr>
        <w:pPrChange w:id="974" w:author="10073817" w:date="2016-10-28T12:32:00Z">
          <w:pPr>
            <w:jc w:val="both"/>
          </w:pPr>
        </w:pPrChange>
      </w:pPr>
      <w:r w:rsidRPr="00045DE7">
        <w:rPr>
          <w:rStyle w:val="tgc"/>
          <w:rFonts w:eastAsia="Times New Roman" w:cs="Arial"/>
          <w:rPrChange w:id="975" w:author="10073817" w:date="2016-10-27T12:20:00Z">
            <w:rPr>
              <w:rStyle w:val="tgc"/>
              <w:rFonts w:eastAsia="Times New Roman" w:cs="Arial"/>
              <w:sz w:val="20"/>
              <w:szCs w:val="20"/>
            </w:rPr>
          </w:rPrChange>
        </w:rPr>
        <w:t>The dynamics stud</w:t>
      </w:r>
      <w:ins w:id="976" w:author="10073817" w:date="2016-10-26T15:24:00Z">
        <w:r w:rsidR="009A69A6" w:rsidRPr="00045DE7">
          <w:rPr>
            <w:rStyle w:val="tgc"/>
            <w:rFonts w:eastAsia="Times New Roman" w:cs="Arial"/>
          </w:rPr>
          <w:t>y</w:t>
        </w:r>
      </w:ins>
      <w:del w:id="977" w:author="10073817" w:date="2016-10-26T15:24:00Z">
        <w:r w:rsidRPr="00045DE7" w:rsidDel="009A69A6">
          <w:rPr>
            <w:rStyle w:val="tgc"/>
            <w:rFonts w:eastAsia="Times New Roman" w:cs="Arial"/>
            <w:rPrChange w:id="978" w:author="10073817" w:date="2016-10-27T12:20:00Z">
              <w:rPr>
                <w:rStyle w:val="tgc"/>
                <w:rFonts w:eastAsia="Times New Roman" w:cs="Arial"/>
                <w:sz w:val="20"/>
                <w:szCs w:val="20"/>
              </w:rPr>
            </w:rPrChange>
          </w:rPr>
          <w:delText>ies</w:delText>
        </w:r>
      </w:del>
      <w:r w:rsidRPr="00045DE7">
        <w:rPr>
          <w:rStyle w:val="tgc"/>
          <w:rFonts w:eastAsia="Times New Roman" w:cs="Arial"/>
          <w:rPrChange w:id="979" w:author="10073817" w:date="2016-10-27T12:20:00Z">
            <w:rPr>
              <w:rStyle w:val="tgc"/>
              <w:rFonts w:eastAsia="Times New Roman" w:cs="Arial"/>
              <w:sz w:val="20"/>
              <w:szCs w:val="20"/>
            </w:rPr>
          </w:rPrChange>
        </w:rPr>
        <w:t xml:space="preserve"> entail</w:t>
      </w:r>
      <w:ins w:id="980" w:author="10073817" w:date="2016-10-26T15:24:00Z">
        <w:r w:rsidR="009A69A6" w:rsidRPr="00045DE7">
          <w:rPr>
            <w:rStyle w:val="tgc"/>
            <w:rFonts w:eastAsia="Times New Roman" w:cs="Arial"/>
          </w:rPr>
          <w:t>ed</w:t>
        </w:r>
      </w:ins>
      <w:r w:rsidRPr="00045DE7">
        <w:rPr>
          <w:rStyle w:val="tgc"/>
          <w:rFonts w:eastAsia="Times New Roman" w:cs="Arial"/>
          <w:rPrChange w:id="981" w:author="10073817" w:date="2016-10-27T12:20:00Z">
            <w:rPr>
              <w:rStyle w:val="tgc"/>
              <w:rFonts w:eastAsia="Times New Roman" w:cs="Arial"/>
              <w:sz w:val="20"/>
              <w:szCs w:val="20"/>
            </w:rPr>
          </w:rPrChange>
        </w:rPr>
        <w:t xml:space="preserve"> heating </w:t>
      </w:r>
      <w:r w:rsidR="00BF6B83" w:rsidRPr="00045DE7">
        <w:rPr>
          <w:rStyle w:val="tgc"/>
          <w:rFonts w:eastAsia="Times New Roman" w:cs="Arial"/>
          <w:rPrChange w:id="982" w:author="10073817" w:date="2016-10-27T12:20:00Z">
            <w:rPr>
              <w:rStyle w:val="tgc"/>
              <w:rFonts w:eastAsia="Times New Roman" w:cs="Arial"/>
              <w:sz w:val="20"/>
              <w:szCs w:val="20"/>
            </w:rPr>
          </w:rPrChange>
        </w:rPr>
        <w:t xml:space="preserve">(to create a liquefied sample) </w:t>
      </w:r>
      <w:r w:rsidRPr="00045DE7">
        <w:rPr>
          <w:rStyle w:val="tgc"/>
          <w:rFonts w:eastAsia="Times New Roman" w:cs="Arial"/>
          <w:rPrChange w:id="983" w:author="10073817" w:date="2016-10-27T12:20:00Z">
            <w:rPr>
              <w:rStyle w:val="tgc"/>
              <w:rFonts w:eastAsia="Times New Roman" w:cs="Arial"/>
              <w:sz w:val="20"/>
              <w:szCs w:val="20"/>
            </w:rPr>
          </w:rPrChange>
        </w:rPr>
        <w:t xml:space="preserve">the super cell </w:t>
      </w:r>
      <w:ins w:id="984" w:author="10073817" w:date="2016-10-26T15:25:00Z">
        <w:r w:rsidR="00006A82" w:rsidRPr="00045DE7">
          <w:rPr>
            <w:rStyle w:val="tgc"/>
            <w:rFonts w:eastAsia="Times New Roman" w:cs="Arial"/>
          </w:rPr>
          <w:t xml:space="preserve">that was </w:t>
        </w:r>
      </w:ins>
      <w:r w:rsidRPr="00045DE7">
        <w:rPr>
          <w:rStyle w:val="tgc"/>
          <w:rFonts w:eastAsia="Times New Roman" w:cs="Arial"/>
          <w:rPrChange w:id="985" w:author="10073817" w:date="2016-10-27T12:20:00Z">
            <w:rPr>
              <w:rStyle w:val="tgc"/>
              <w:rFonts w:eastAsia="Times New Roman" w:cs="Arial"/>
              <w:sz w:val="20"/>
              <w:szCs w:val="20"/>
            </w:rPr>
          </w:rPrChange>
        </w:rPr>
        <w:t xml:space="preserve">created previously </w:t>
      </w:r>
      <w:r w:rsidR="00A4694E" w:rsidRPr="00045DE7">
        <w:rPr>
          <w:rStyle w:val="tgc"/>
          <w:rFonts w:eastAsia="Times New Roman" w:cs="Arial"/>
          <w:rPrChange w:id="986" w:author="10073817" w:date="2016-10-27T12:20:00Z">
            <w:rPr>
              <w:rStyle w:val="tgc"/>
              <w:rFonts w:eastAsia="Times New Roman" w:cs="Arial"/>
              <w:sz w:val="20"/>
              <w:szCs w:val="20"/>
            </w:rPr>
          </w:rPrChange>
        </w:rPr>
        <w:t xml:space="preserve">to </w:t>
      </w:r>
      <w:r w:rsidR="002D5467" w:rsidRPr="00045DE7">
        <w:rPr>
          <w:rStyle w:val="tgc"/>
          <w:rFonts w:eastAsia="Times New Roman" w:cs="Arial"/>
          <w:rPrChange w:id="987" w:author="10073817" w:date="2016-10-27T12:20:00Z">
            <w:rPr>
              <w:rStyle w:val="tgc"/>
              <w:rFonts w:eastAsia="Times New Roman" w:cs="Arial"/>
              <w:sz w:val="20"/>
              <w:szCs w:val="20"/>
            </w:rPr>
          </w:rPrChange>
        </w:rPr>
        <w:t>4</w:t>
      </w:r>
      <w:r w:rsidR="00A4694E" w:rsidRPr="00045DE7">
        <w:rPr>
          <w:rStyle w:val="tgc"/>
          <w:rFonts w:eastAsia="Times New Roman" w:cs="Arial"/>
          <w:rPrChange w:id="988" w:author="10073817" w:date="2016-10-27T12:20:00Z">
            <w:rPr>
              <w:rStyle w:val="tgc"/>
              <w:rFonts w:eastAsia="Times New Roman" w:cs="Arial"/>
              <w:sz w:val="20"/>
              <w:szCs w:val="20"/>
            </w:rPr>
          </w:rPrChange>
        </w:rPr>
        <w:t xml:space="preserve">000K, </w:t>
      </w:r>
      <w:r w:rsidR="002D5467" w:rsidRPr="00045DE7">
        <w:rPr>
          <w:rStyle w:val="tgc"/>
          <w:rFonts w:eastAsia="Times New Roman" w:cs="Arial"/>
          <w:rPrChange w:id="989" w:author="10073817" w:date="2016-10-27T12:20:00Z">
            <w:rPr>
              <w:rStyle w:val="tgc"/>
              <w:rFonts w:eastAsia="Times New Roman" w:cs="Arial"/>
              <w:sz w:val="20"/>
              <w:szCs w:val="20"/>
            </w:rPr>
          </w:rPrChange>
        </w:rPr>
        <w:t>5</w:t>
      </w:r>
      <w:r w:rsidR="00A4694E" w:rsidRPr="00045DE7">
        <w:rPr>
          <w:rStyle w:val="tgc"/>
          <w:rFonts w:eastAsia="Times New Roman" w:cs="Arial"/>
          <w:rPrChange w:id="990" w:author="10073817" w:date="2016-10-27T12:20:00Z">
            <w:rPr>
              <w:rStyle w:val="tgc"/>
              <w:rFonts w:eastAsia="Times New Roman" w:cs="Arial"/>
              <w:sz w:val="20"/>
              <w:szCs w:val="20"/>
            </w:rPr>
          </w:rPrChange>
        </w:rPr>
        <w:t xml:space="preserve">000K and 6000K </w:t>
      </w:r>
      <w:r w:rsidRPr="00045DE7">
        <w:rPr>
          <w:rStyle w:val="tgc"/>
          <w:rFonts w:eastAsia="Times New Roman" w:cs="Arial"/>
          <w:rPrChange w:id="991" w:author="10073817" w:date="2016-10-27T12:20:00Z">
            <w:rPr>
              <w:rStyle w:val="tgc"/>
              <w:rFonts w:eastAsia="Times New Roman" w:cs="Arial"/>
              <w:sz w:val="20"/>
              <w:szCs w:val="20"/>
            </w:rPr>
          </w:rPrChange>
        </w:rPr>
        <w:t xml:space="preserve">respectively, using a </w:t>
      </w:r>
      <w:r w:rsidR="00A4694E" w:rsidRPr="00045DE7">
        <w:rPr>
          <w:rStyle w:val="tgc"/>
          <w:rFonts w:eastAsia="Times New Roman" w:cs="Arial"/>
          <w:rPrChange w:id="992" w:author="10073817" w:date="2016-10-27T12:20:00Z">
            <w:rPr>
              <w:rStyle w:val="tgc"/>
              <w:rFonts w:eastAsia="Times New Roman" w:cs="Arial"/>
              <w:sz w:val="20"/>
              <w:szCs w:val="20"/>
            </w:rPr>
          </w:rPrChange>
        </w:rPr>
        <w:t xml:space="preserve">NVT </w:t>
      </w:r>
      <w:r w:rsidRPr="00045DE7">
        <w:rPr>
          <w:rStyle w:val="tgc"/>
          <w:rFonts w:eastAsia="Times New Roman" w:cs="Arial"/>
          <w:rPrChange w:id="993" w:author="10073817" w:date="2016-10-27T12:20:00Z">
            <w:rPr>
              <w:rStyle w:val="tgc"/>
              <w:rFonts w:eastAsia="Times New Roman" w:cs="Arial"/>
              <w:sz w:val="20"/>
              <w:szCs w:val="20"/>
            </w:rPr>
          </w:rPrChange>
        </w:rPr>
        <w:t>e</w:t>
      </w:r>
      <w:r w:rsidR="00BF6B83" w:rsidRPr="00045DE7">
        <w:rPr>
          <w:rStyle w:val="tgc"/>
          <w:rFonts w:eastAsia="Times New Roman" w:cs="Arial"/>
          <w:rPrChange w:id="994" w:author="10073817" w:date="2016-10-27T12:20:00Z">
            <w:rPr>
              <w:rStyle w:val="tgc"/>
              <w:rFonts w:eastAsia="Times New Roman" w:cs="Arial"/>
              <w:sz w:val="20"/>
              <w:szCs w:val="20"/>
            </w:rPr>
          </w:rPrChange>
        </w:rPr>
        <w:t>n</w:t>
      </w:r>
      <w:r w:rsidRPr="00045DE7">
        <w:rPr>
          <w:rStyle w:val="tgc"/>
          <w:rFonts w:eastAsia="Times New Roman" w:cs="Arial"/>
          <w:rPrChange w:id="995" w:author="10073817" w:date="2016-10-27T12:20:00Z">
            <w:rPr>
              <w:rStyle w:val="tgc"/>
              <w:rFonts w:eastAsia="Times New Roman" w:cs="Arial"/>
              <w:sz w:val="20"/>
              <w:szCs w:val="20"/>
            </w:rPr>
          </w:rPrChange>
        </w:rPr>
        <w:t>s</w:t>
      </w:r>
      <w:ins w:id="996" w:author="10073817" w:date="2016-10-26T15:25:00Z">
        <w:r w:rsidR="00006A82" w:rsidRPr="00045DE7">
          <w:rPr>
            <w:rStyle w:val="tgc"/>
            <w:rFonts w:eastAsia="Times New Roman" w:cs="Arial"/>
          </w:rPr>
          <w:t>e</w:t>
        </w:r>
      </w:ins>
      <w:del w:id="997" w:author="10073817" w:date="2016-10-26T15:25:00Z">
        <w:r w:rsidRPr="00045DE7" w:rsidDel="00006A82">
          <w:rPr>
            <w:rStyle w:val="tgc"/>
            <w:rFonts w:eastAsia="Times New Roman" w:cs="Arial"/>
            <w:rPrChange w:id="998" w:author="10073817" w:date="2016-10-27T12:20:00Z">
              <w:rPr>
                <w:rStyle w:val="tgc"/>
                <w:rFonts w:eastAsia="Times New Roman" w:cs="Arial"/>
                <w:sz w:val="20"/>
                <w:szCs w:val="20"/>
              </w:rPr>
            </w:rPrChange>
          </w:rPr>
          <w:delText>a</w:delText>
        </w:r>
      </w:del>
      <w:r w:rsidR="00BF6B83" w:rsidRPr="00045DE7">
        <w:rPr>
          <w:rStyle w:val="tgc"/>
          <w:rFonts w:eastAsia="Times New Roman" w:cs="Arial"/>
          <w:rPrChange w:id="999" w:author="10073817" w:date="2016-10-27T12:20:00Z">
            <w:rPr>
              <w:rStyle w:val="tgc"/>
              <w:rFonts w:eastAsia="Times New Roman" w:cs="Arial"/>
              <w:sz w:val="20"/>
              <w:szCs w:val="20"/>
            </w:rPr>
          </w:rPrChange>
        </w:rPr>
        <w:t>m</w:t>
      </w:r>
      <w:r w:rsidRPr="00045DE7">
        <w:rPr>
          <w:rStyle w:val="tgc"/>
          <w:rFonts w:eastAsia="Times New Roman" w:cs="Arial"/>
          <w:rPrChange w:id="1000" w:author="10073817" w:date="2016-10-27T12:20:00Z">
            <w:rPr>
              <w:rStyle w:val="tgc"/>
              <w:rFonts w:eastAsia="Times New Roman" w:cs="Arial"/>
              <w:sz w:val="20"/>
              <w:szCs w:val="20"/>
            </w:rPr>
          </w:rPrChange>
        </w:rPr>
        <w:t xml:space="preserve">ble. </w:t>
      </w:r>
      <w:del w:id="1001" w:author="10073817" w:date="2016-10-26T15:25:00Z">
        <w:r w:rsidRPr="00045DE7" w:rsidDel="00006A82">
          <w:rPr>
            <w:rStyle w:val="tgc"/>
            <w:rFonts w:eastAsia="Times New Roman" w:cs="Arial"/>
            <w:rPrChange w:id="1002" w:author="10073817" w:date="2016-10-27T12:20:00Z">
              <w:rPr>
                <w:rStyle w:val="tgc"/>
                <w:rFonts w:eastAsia="Times New Roman" w:cs="Arial"/>
                <w:sz w:val="20"/>
                <w:szCs w:val="20"/>
              </w:rPr>
            </w:rPrChange>
          </w:rPr>
          <w:delText xml:space="preserve"> </w:delText>
        </w:r>
      </w:del>
      <w:r w:rsidRPr="00045DE7">
        <w:rPr>
          <w:rStyle w:val="tgc"/>
          <w:rFonts w:eastAsia="Times New Roman" w:cs="Arial"/>
          <w:rPrChange w:id="1003" w:author="10073817" w:date="2016-10-27T12:20:00Z">
            <w:rPr>
              <w:rStyle w:val="tgc"/>
              <w:rFonts w:eastAsia="Times New Roman" w:cs="Arial"/>
              <w:sz w:val="20"/>
              <w:szCs w:val="20"/>
            </w:rPr>
          </w:rPrChange>
        </w:rPr>
        <w:t xml:space="preserve">The </w:t>
      </w:r>
      <w:r w:rsidRPr="00045DE7">
        <w:rPr>
          <w:rStyle w:val="tgc"/>
          <w:rFonts w:eastAsia="Times New Roman" w:cs="Arial"/>
          <w:rPrChange w:id="1004" w:author="10073817" w:date="2016-10-27T12:20:00Z">
            <w:rPr>
              <w:rStyle w:val="tgc"/>
              <w:rFonts w:eastAsia="Times New Roman" w:cs="Arial"/>
              <w:sz w:val="20"/>
              <w:szCs w:val="20"/>
            </w:rPr>
          </w:rPrChange>
        </w:rPr>
        <w:lastRenderedPageBreak/>
        <w:t xml:space="preserve">heating </w:t>
      </w:r>
      <w:del w:id="1005" w:author="10073817" w:date="2016-10-27T20:07:00Z">
        <w:r w:rsidRPr="00045DE7" w:rsidDel="006314B1">
          <w:rPr>
            <w:rStyle w:val="tgc"/>
            <w:rFonts w:eastAsia="Times New Roman" w:cs="Arial"/>
            <w:rPrChange w:id="1006" w:author="10073817" w:date="2016-10-27T12:20:00Z">
              <w:rPr>
                <w:rStyle w:val="tgc"/>
                <w:rFonts w:eastAsia="Times New Roman" w:cs="Arial"/>
                <w:sz w:val="20"/>
                <w:szCs w:val="20"/>
              </w:rPr>
            </w:rPrChange>
          </w:rPr>
          <w:delText>w</w:delText>
        </w:r>
        <w:r w:rsidR="008C0A9C" w:rsidRPr="00045DE7" w:rsidDel="006314B1">
          <w:rPr>
            <w:rStyle w:val="tgc"/>
            <w:rFonts w:eastAsia="Times New Roman" w:cs="Arial"/>
            <w:rPrChange w:id="1007" w:author="10073817" w:date="2016-10-27T12:20:00Z">
              <w:rPr>
                <w:rStyle w:val="tgc"/>
                <w:rFonts w:eastAsia="Times New Roman" w:cs="Arial"/>
                <w:sz w:val="20"/>
                <w:szCs w:val="20"/>
              </w:rPr>
            </w:rPrChange>
          </w:rPr>
          <w:delText>ill be</w:delText>
        </w:r>
      </w:del>
      <w:ins w:id="1008" w:author="10073817" w:date="2016-10-27T20:07:00Z">
        <w:r w:rsidR="006314B1">
          <w:rPr>
            <w:rStyle w:val="tgc"/>
            <w:rFonts w:eastAsia="Times New Roman" w:cs="Arial"/>
          </w:rPr>
          <w:t>was</w:t>
        </w:r>
      </w:ins>
      <w:r w:rsidR="008C0A9C" w:rsidRPr="00045DE7">
        <w:rPr>
          <w:rStyle w:val="tgc"/>
          <w:rFonts w:eastAsia="Times New Roman" w:cs="Arial"/>
          <w:rPrChange w:id="1009" w:author="10073817" w:date="2016-10-27T12:20:00Z">
            <w:rPr>
              <w:rStyle w:val="tgc"/>
              <w:rFonts w:eastAsia="Times New Roman" w:cs="Arial"/>
              <w:sz w:val="20"/>
              <w:szCs w:val="20"/>
            </w:rPr>
          </w:rPrChange>
        </w:rPr>
        <w:t xml:space="preserve"> </w:t>
      </w:r>
      <w:r w:rsidRPr="00045DE7">
        <w:rPr>
          <w:rStyle w:val="tgc"/>
          <w:rFonts w:eastAsia="Times New Roman" w:cs="Arial"/>
          <w:rPrChange w:id="1010" w:author="10073817" w:date="2016-10-27T12:20:00Z">
            <w:rPr>
              <w:rStyle w:val="tgc"/>
              <w:rFonts w:eastAsia="Times New Roman" w:cs="Arial"/>
              <w:sz w:val="20"/>
              <w:szCs w:val="20"/>
            </w:rPr>
          </w:rPrChange>
        </w:rPr>
        <w:t xml:space="preserve">done </w:t>
      </w:r>
      <w:r w:rsidR="00A4694E" w:rsidRPr="00045DE7">
        <w:rPr>
          <w:rStyle w:val="tgc"/>
          <w:rFonts w:eastAsia="Times New Roman" w:cs="Arial"/>
          <w:rPrChange w:id="1011" w:author="10073817" w:date="2016-10-27T12:20:00Z">
            <w:rPr>
              <w:rStyle w:val="tgc"/>
              <w:rFonts w:eastAsia="Times New Roman" w:cs="Arial"/>
              <w:sz w:val="20"/>
              <w:szCs w:val="20"/>
            </w:rPr>
          </w:rPrChange>
        </w:rPr>
        <w:t>in 50, 100 an</w:t>
      </w:r>
      <w:r w:rsidR="00ED6CC7" w:rsidRPr="00045DE7">
        <w:rPr>
          <w:rStyle w:val="tgc"/>
          <w:rFonts w:eastAsia="Times New Roman" w:cs="Arial"/>
          <w:rPrChange w:id="1012" w:author="10073817" w:date="2016-10-27T12:20:00Z">
            <w:rPr>
              <w:rStyle w:val="tgc"/>
              <w:rFonts w:eastAsia="Times New Roman" w:cs="Arial"/>
              <w:sz w:val="20"/>
              <w:szCs w:val="20"/>
            </w:rPr>
          </w:rPrChange>
        </w:rPr>
        <w:t>d</w:t>
      </w:r>
      <w:r w:rsidR="00A4694E" w:rsidRPr="00045DE7">
        <w:rPr>
          <w:rStyle w:val="tgc"/>
          <w:rFonts w:eastAsia="Times New Roman" w:cs="Arial"/>
          <w:rPrChange w:id="1013" w:author="10073817" w:date="2016-10-27T12:20:00Z">
            <w:rPr>
              <w:rStyle w:val="tgc"/>
              <w:rFonts w:eastAsia="Times New Roman" w:cs="Arial"/>
              <w:sz w:val="20"/>
              <w:szCs w:val="20"/>
            </w:rPr>
          </w:rPrChange>
        </w:rPr>
        <w:t xml:space="preserve"> 150 steps with a constant time step of 1 </w:t>
      </w:r>
      <w:proofErr w:type="spellStart"/>
      <w:r w:rsidR="00A4694E" w:rsidRPr="00045DE7">
        <w:rPr>
          <w:rStyle w:val="tgc"/>
          <w:rFonts w:eastAsia="Times New Roman" w:cs="Arial"/>
          <w:rPrChange w:id="1014" w:author="10073817" w:date="2016-10-27T12:20:00Z">
            <w:rPr>
              <w:rStyle w:val="tgc"/>
              <w:rFonts w:eastAsia="Times New Roman" w:cs="Arial"/>
              <w:sz w:val="20"/>
              <w:szCs w:val="20"/>
            </w:rPr>
          </w:rPrChange>
        </w:rPr>
        <w:t>fs</w:t>
      </w:r>
      <w:proofErr w:type="spellEnd"/>
      <w:r w:rsidR="00A67724" w:rsidRPr="00045DE7">
        <w:rPr>
          <w:rStyle w:val="tgc"/>
          <w:rFonts w:eastAsia="Times New Roman" w:cs="Arial"/>
          <w:rPrChange w:id="1015" w:author="10073817" w:date="2016-10-27T12:20:00Z">
            <w:rPr>
              <w:rStyle w:val="tgc"/>
              <w:rFonts w:eastAsia="Times New Roman" w:cs="Arial"/>
              <w:sz w:val="20"/>
              <w:szCs w:val="20"/>
            </w:rPr>
          </w:rPrChange>
        </w:rPr>
        <w:t xml:space="preserve"> using a Nose thermostat.</w:t>
      </w:r>
      <w:del w:id="1016" w:author="10073817" w:date="2016-10-26T15:24:00Z">
        <w:r w:rsidR="00A67724" w:rsidRPr="00045DE7" w:rsidDel="009A69A6">
          <w:rPr>
            <w:rStyle w:val="tgc"/>
            <w:rFonts w:eastAsia="Times New Roman" w:cs="Arial"/>
            <w:rPrChange w:id="1017" w:author="10073817" w:date="2016-10-27T12:20:00Z">
              <w:rPr>
                <w:rStyle w:val="tgc"/>
                <w:rFonts w:eastAsia="Times New Roman" w:cs="Arial"/>
                <w:sz w:val="20"/>
                <w:szCs w:val="20"/>
              </w:rPr>
            </w:rPrChange>
          </w:rPr>
          <w:delText xml:space="preserve"> </w:delText>
        </w:r>
      </w:del>
      <w:r w:rsidRPr="00045DE7">
        <w:rPr>
          <w:rStyle w:val="tgc"/>
          <w:rFonts w:eastAsia="Times New Roman" w:cs="Arial"/>
          <w:rPrChange w:id="1018" w:author="10073817" w:date="2016-10-27T12:20:00Z">
            <w:rPr>
              <w:rStyle w:val="tgc"/>
              <w:rFonts w:eastAsia="Times New Roman" w:cs="Arial"/>
              <w:sz w:val="20"/>
              <w:szCs w:val="20"/>
            </w:rPr>
          </w:rPrChange>
        </w:rPr>
        <w:t xml:space="preserve"> The structure obtained at each temperature </w:t>
      </w:r>
      <w:del w:id="1019" w:author="10073817" w:date="2016-10-26T15:25:00Z">
        <w:r w:rsidRPr="00045DE7" w:rsidDel="00006A82">
          <w:rPr>
            <w:rStyle w:val="tgc"/>
            <w:rFonts w:eastAsia="Times New Roman" w:cs="Arial"/>
            <w:rPrChange w:id="1020" w:author="10073817" w:date="2016-10-27T12:20:00Z">
              <w:rPr>
                <w:rStyle w:val="tgc"/>
                <w:rFonts w:eastAsia="Times New Roman" w:cs="Arial"/>
                <w:sz w:val="20"/>
                <w:szCs w:val="20"/>
              </w:rPr>
            </w:rPrChange>
          </w:rPr>
          <w:delText>will</w:delText>
        </w:r>
      </w:del>
      <w:ins w:id="1021" w:author="10073817" w:date="2016-10-26T15:25:00Z">
        <w:r w:rsidR="00006A82" w:rsidRPr="00045DE7">
          <w:rPr>
            <w:rStyle w:val="tgc"/>
            <w:rFonts w:eastAsia="Times New Roman" w:cs="Arial"/>
          </w:rPr>
          <w:t>was</w:t>
        </w:r>
      </w:ins>
      <w:r w:rsidRPr="00045DE7">
        <w:rPr>
          <w:rStyle w:val="tgc"/>
          <w:rFonts w:eastAsia="Times New Roman" w:cs="Arial"/>
          <w:rPrChange w:id="1022" w:author="10073817" w:date="2016-10-27T12:20:00Z">
            <w:rPr>
              <w:rStyle w:val="tgc"/>
              <w:rFonts w:eastAsia="Times New Roman" w:cs="Arial"/>
              <w:sz w:val="20"/>
              <w:szCs w:val="20"/>
            </w:rPr>
          </w:rPrChange>
        </w:rPr>
        <w:t xml:space="preserve"> then </w:t>
      </w:r>
      <w:del w:id="1023" w:author="10073817" w:date="2016-10-26T15:25:00Z">
        <w:r w:rsidRPr="00045DE7" w:rsidDel="00006A82">
          <w:rPr>
            <w:rStyle w:val="tgc"/>
            <w:rFonts w:eastAsia="Times New Roman" w:cs="Arial"/>
            <w:rPrChange w:id="1024" w:author="10073817" w:date="2016-10-27T12:20:00Z">
              <w:rPr>
                <w:rStyle w:val="tgc"/>
                <w:rFonts w:eastAsia="Times New Roman" w:cs="Arial"/>
                <w:sz w:val="20"/>
                <w:szCs w:val="20"/>
              </w:rPr>
            </w:rPrChange>
          </w:rPr>
          <w:delText xml:space="preserve">be </w:delText>
        </w:r>
      </w:del>
      <w:r w:rsidRPr="00045DE7">
        <w:rPr>
          <w:rStyle w:val="tgc"/>
          <w:rFonts w:eastAsia="Times New Roman" w:cs="Arial"/>
          <w:rPrChange w:id="1025" w:author="10073817" w:date="2016-10-27T12:20:00Z">
            <w:rPr>
              <w:rStyle w:val="tgc"/>
              <w:rFonts w:eastAsia="Times New Roman" w:cs="Arial"/>
              <w:sz w:val="20"/>
              <w:szCs w:val="20"/>
            </w:rPr>
          </w:rPrChange>
        </w:rPr>
        <w:t>quenched to 1K in 2 steps with a constant time</w:t>
      </w:r>
      <w:r w:rsidR="00ED6CC7" w:rsidRPr="00045DE7">
        <w:rPr>
          <w:rStyle w:val="tgc"/>
          <w:rFonts w:eastAsia="Times New Roman" w:cs="Arial"/>
          <w:rPrChange w:id="1026" w:author="10073817" w:date="2016-10-27T12:20:00Z">
            <w:rPr>
              <w:rStyle w:val="tgc"/>
              <w:rFonts w:eastAsia="Times New Roman" w:cs="Arial"/>
              <w:sz w:val="20"/>
              <w:szCs w:val="20"/>
            </w:rPr>
          </w:rPrChange>
        </w:rPr>
        <w:t xml:space="preserve"> </w:t>
      </w:r>
      <w:r w:rsidRPr="00045DE7">
        <w:rPr>
          <w:rStyle w:val="tgc"/>
          <w:rFonts w:eastAsia="Times New Roman" w:cs="Arial"/>
          <w:rPrChange w:id="1027" w:author="10073817" w:date="2016-10-27T12:20:00Z">
            <w:rPr>
              <w:rStyle w:val="tgc"/>
              <w:rFonts w:eastAsia="Times New Roman" w:cs="Arial"/>
              <w:sz w:val="20"/>
              <w:szCs w:val="20"/>
            </w:rPr>
          </w:rPrChange>
        </w:rPr>
        <w:t xml:space="preserve">step of 1 </w:t>
      </w:r>
      <w:proofErr w:type="spellStart"/>
      <w:r w:rsidRPr="00045DE7">
        <w:rPr>
          <w:rStyle w:val="tgc"/>
          <w:rFonts w:eastAsia="Times New Roman" w:cs="Arial"/>
          <w:rPrChange w:id="1028" w:author="10073817" w:date="2016-10-27T12:20:00Z">
            <w:rPr>
              <w:rStyle w:val="tgc"/>
              <w:rFonts w:eastAsia="Times New Roman" w:cs="Arial"/>
              <w:sz w:val="20"/>
              <w:szCs w:val="20"/>
            </w:rPr>
          </w:rPrChange>
        </w:rPr>
        <w:t>fs</w:t>
      </w:r>
      <w:proofErr w:type="spellEnd"/>
      <w:r w:rsidRPr="00045DE7">
        <w:rPr>
          <w:rStyle w:val="tgc"/>
          <w:rFonts w:eastAsia="Times New Roman" w:cs="Arial"/>
          <w:rPrChange w:id="1029" w:author="10073817" w:date="2016-10-27T12:20:00Z">
            <w:rPr>
              <w:rStyle w:val="tgc"/>
              <w:rFonts w:eastAsia="Times New Roman" w:cs="Arial"/>
              <w:sz w:val="20"/>
              <w:szCs w:val="20"/>
            </w:rPr>
          </w:rPrChange>
        </w:rPr>
        <w:t xml:space="preserve"> using a Nose thermostat. </w:t>
      </w:r>
      <w:del w:id="1030" w:author="10073817" w:date="2016-10-26T15:24:00Z">
        <w:r w:rsidRPr="00045DE7" w:rsidDel="009A69A6">
          <w:rPr>
            <w:rStyle w:val="tgc"/>
            <w:rFonts w:eastAsia="Times New Roman" w:cs="Arial"/>
            <w:rPrChange w:id="1031" w:author="10073817" w:date="2016-10-27T12:20:00Z">
              <w:rPr>
                <w:rStyle w:val="tgc"/>
                <w:rFonts w:eastAsia="Times New Roman" w:cs="Arial"/>
                <w:sz w:val="20"/>
                <w:szCs w:val="20"/>
              </w:rPr>
            </w:rPrChange>
          </w:rPr>
          <w:delText xml:space="preserve"> </w:delText>
        </w:r>
      </w:del>
      <w:r w:rsidRPr="00045DE7">
        <w:rPr>
          <w:rStyle w:val="tgc"/>
          <w:rFonts w:eastAsia="Times New Roman" w:cs="Arial"/>
          <w:rPrChange w:id="1032" w:author="10073817" w:date="2016-10-27T12:20:00Z">
            <w:rPr>
              <w:rStyle w:val="tgc"/>
              <w:rFonts w:eastAsia="Times New Roman" w:cs="Arial"/>
              <w:sz w:val="20"/>
              <w:szCs w:val="20"/>
            </w:rPr>
          </w:rPrChange>
        </w:rPr>
        <w:t>The resulting structures w</w:t>
      </w:r>
      <w:del w:id="1033" w:author="10073817" w:date="2016-10-26T15:25:00Z">
        <w:r w:rsidRPr="00045DE7" w:rsidDel="00006A82">
          <w:rPr>
            <w:rStyle w:val="tgc"/>
            <w:rFonts w:eastAsia="Times New Roman" w:cs="Arial"/>
            <w:rPrChange w:id="1034" w:author="10073817" w:date="2016-10-27T12:20:00Z">
              <w:rPr>
                <w:rStyle w:val="tgc"/>
                <w:rFonts w:eastAsia="Times New Roman" w:cs="Arial"/>
                <w:sz w:val="20"/>
                <w:szCs w:val="20"/>
              </w:rPr>
            </w:rPrChange>
          </w:rPr>
          <w:delText>il</w:delText>
        </w:r>
      </w:del>
      <w:del w:id="1035" w:author="10073817" w:date="2016-10-26T15:26:00Z">
        <w:r w:rsidRPr="00045DE7" w:rsidDel="00006A82">
          <w:rPr>
            <w:rStyle w:val="tgc"/>
            <w:rFonts w:eastAsia="Times New Roman" w:cs="Arial"/>
            <w:rPrChange w:id="1036" w:author="10073817" w:date="2016-10-27T12:20:00Z">
              <w:rPr>
                <w:rStyle w:val="tgc"/>
                <w:rFonts w:eastAsia="Times New Roman" w:cs="Arial"/>
                <w:sz w:val="20"/>
                <w:szCs w:val="20"/>
              </w:rPr>
            </w:rPrChange>
          </w:rPr>
          <w:delText>l</w:delText>
        </w:r>
      </w:del>
      <w:ins w:id="1037" w:author="10073817" w:date="2016-10-26T15:26:00Z">
        <w:r w:rsidR="00006A82" w:rsidRPr="00045DE7">
          <w:rPr>
            <w:rStyle w:val="tgc"/>
            <w:rFonts w:eastAsia="Times New Roman" w:cs="Arial"/>
          </w:rPr>
          <w:t>as</w:t>
        </w:r>
      </w:ins>
      <w:del w:id="1038" w:author="10073817" w:date="2016-10-26T15:26:00Z">
        <w:r w:rsidRPr="00045DE7" w:rsidDel="00006A82">
          <w:rPr>
            <w:rStyle w:val="tgc"/>
            <w:rFonts w:eastAsia="Times New Roman" w:cs="Arial"/>
            <w:rPrChange w:id="1039" w:author="10073817" w:date="2016-10-27T12:20:00Z">
              <w:rPr>
                <w:rStyle w:val="tgc"/>
                <w:rFonts w:eastAsia="Times New Roman" w:cs="Arial"/>
                <w:sz w:val="20"/>
                <w:szCs w:val="20"/>
              </w:rPr>
            </w:rPrChange>
          </w:rPr>
          <w:delText xml:space="preserve"> be</w:delText>
        </w:r>
      </w:del>
      <w:r w:rsidRPr="00045DE7">
        <w:rPr>
          <w:rStyle w:val="tgc"/>
          <w:rFonts w:eastAsia="Times New Roman" w:cs="Arial"/>
          <w:rPrChange w:id="1040" w:author="10073817" w:date="2016-10-27T12:20:00Z">
            <w:rPr>
              <w:rStyle w:val="tgc"/>
              <w:rFonts w:eastAsia="Times New Roman" w:cs="Arial"/>
              <w:sz w:val="20"/>
              <w:szCs w:val="20"/>
            </w:rPr>
          </w:rPrChange>
        </w:rPr>
        <w:t xml:space="preserve"> annealed by heating the resulting structures to 1000</w:t>
      </w:r>
      <w:del w:id="1041" w:author="10073817" w:date="2016-10-28T09:26:00Z">
        <w:r w:rsidR="00BF6B83" w:rsidRPr="00045DE7" w:rsidDel="00BE5481">
          <w:rPr>
            <w:rFonts w:cs="Arial"/>
          </w:rPr>
          <w:delText> </w:delText>
        </w:r>
      </w:del>
      <w:r w:rsidRPr="00045DE7">
        <w:rPr>
          <w:rStyle w:val="tgc"/>
          <w:rFonts w:eastAsia="Times New Roman" w:cs="Arial"/>
          <w:rPrChange w:id="1042" w:author="10073817" w:date="2016-10-27T12:20:00Z">
            <w:rPr>
              <w:rStyle w:val="tgc"/>
              <w:rFonts w:eastAsia="Times New Roman" w:cs="Arial"/>
              <w:sz w:val="20"/>
              <w:szCs w:val="20"/>
            </w:rPr>
          </w:rPrChange>
        </w:rPr>
        <w:t xml:space="preserve">K </w:t>
      </w:r>
      <w:r w:rsidR="00ED6CC7" w:rsidRPr="00045DE7">
        <w:rPr>
          <w:rStyle w:val="tgc"/>
          <w:rFonts w:eastAsia="Times New Roman" w:cs="Arial"/>
          <w:rPrChange w:id="1043" w:author="10073817" w:date="2016-10-27T12:20:00Z">
            <w:rPr>
              <w:rStyle w:val="tgc"/>
              <w:rFonts w:eastAsia="Times New Roman" w:cs="Arial"/>
              <w:sz w:val="20"/>
              <w:szCs w:val="20"/>
            </w:rPr>
          </w:rPrChange>
        </w:rPr>
        <w:t xml:space="preserve">using the same settings for each structure as that used in the initial heating. </w:t>
      </w:r>
      <w:del w:id="1044" w:author="10073817" w:date="2016-10-26T15:26:00Z">
        <w:r w:rsidR="00ED6CC7" w:rsidRPr="00045DE7" w:rsidDel="00006A82">
          <w:rPr>
            <w:rStyle w:val="tgc"/>
            <w:rFonts w:eastAsia="Times New Roman" w:cs="Arial"/>
            <w:rPrChange w:id="1045" w:author="10073817" w:date="2016-10-27T12:20:00Z">
              <w:rPr>
                <w:rStyle w:val="tgc"/>
                <w:rFonts w:eastAsia="Times New Roman" w:cs="Arial"/>
                <w:sz w:val="20"/>
                <w:szCs w:val="20"/>
              </w:rPr>
            </w:rPrChange>
          </w:rPr>
          <w:delText xml:space="preserve"> </w:delText>
        </w:r>
      </w:del>
      <w:r w:rsidR="00ED6CC7" w:rsidRPr="00045DE7">
        <w:rPr>
          <w:rStyle w:val="tgc"/>
          <w:rFonts w:eastAsia="Times New Roman" w:cs="Arial"/>
          <w:rPrChange w:id="1046" w:author="10073817" w:date="2016-10-27T12:20:00Z">
            <w:rPr>
              <w:rStyle w:val="tgc"/>
              <w:rFonts w:eastAsia="Times New Roman" w:cs="Arial"/>
              <w:sz w:val="20"/>
              <w:szCs w:val="20"/>
            </w:rPr>
          </w:rPrChange>
        </w:rPr>
        <w:t xml:space="preserve">The resulting structures </w:t>
      </w:r>
      <w:del w:id="1047" w:author="10073817" w:date="2016-10-26T15:26:00Z">
        <w:r w:rsidR="00ED6CC7" w:rsidRPr="00045DE7" w:rsidDel="00006A82">
          <w:rPr>
            <w:rStyle w:val="tgc"/>
            <w:rFonts w:eastAsia="Times New Roman" w:cs="Arial"/>
            <w:rPrChange w:id="1048" w:author="10073817" w:date="2016-10-27T12:20:00Z">
              <w:rPr>
                <w:rStyle w:val="tgc"/>
                <w:rFonts w:eastAsia="Times New Roman" w:cs="Arial"/>
                <w:sz w:val="20"/>
                <w:szCs w:val="20"/>
              </w:rPr>
            </w:rPrChange>
          </w:rPr>
          <w:delText>will</w:delText>
        </w:r>
      </w:del>
      <w:ins w:id="1049" w:author="10073817" w:date="2016-10-26T15:26:00Z">
        <w:r w:rsidR="00006A82" w:rsidRPr="00045DE7">
          <w:rPr>
            <w:rStyle w:val="tgc"/>
            <w:rFonts w:eastAsia="Times New Roman" w:cs="Arial"/>
          </w:rPr>
          <w:t>was</w:t>
        </w:r>
      </w:ins>
      <w:r w:rsidR="00ED6CC7" w:rsidRPr="00045DE7">
        <w:rPr>
          <w:rStyle w:val="tgc"/>
          <w:rFonts w:eastAsia="Times New Roman" w:cs="Arial"/>
          <w:rPrChange w:id="1050" w:author="10073817" w:date="2016-10-27T12:20:00Z">
            <w:rPr>
              <w:rStyle w:val="tgc"/>
              <w:rFonts w:eastAsia="Times New Roman" w:cs="Arial"/>
              <w:sz w:val="20"/>
              <w:szCs w:val="20"/>
            </w:rPr>
          </w:rPrChange>
        </w:rPr>
        <w:t xml:space="preserve"> then </w:t>
      </w:r>
      <w:del w:id="1051" w:author="10073817" w:date="2016-10-26T15:26:00Z">
        <w:r w:rsidR="00ED6CC7" w:rsidRPr="00045DE7" w:rsidDel="00006A82">
          <w:rPr>
            <w:rStyle w:val="tgc"/>
            <w:rFonts w:eastAsia="Times New Roman" w:cs="Arial"/>
            <w:rPrChange w:id="1052" w:author="10073817" w:date="2016-10-27T12:20:00Z">
              <w:rPr>
                <w:rStyle w:val="tgc"/>
                <w:rFonts w:eastAsia="Times New Roman" w:cs="Arial"/>
                <w:sz w:val="20"/>
                <w:szCs w:val="20"/>
              </w:rPr>
            </w:rPrChange>
          </w:rPr>
          <w:delText xml:space="preserve">be </w:delText>
        </w:r>
      </w:del>
      <w:r w:rsidR="00ED6CC7" w:rsidRPr="00045DE7">
        <w:rPr>
          <w:rStyle w:val="tgc"/>
          <w:rFonts w:eastAsia="Times New Roman" w:cs="Arial"/>
          <w:rPrChange w:id="1053" w:author="10073817" w:date="2016-10-27T12:20:00Z">
            <w:rPr>
              <w:rStyle w:val="tgc"/>
              <w:rFonts w:eastAsia="Times New Roman" w:cs="Arial"/>
              <w:sz w:val="20"/>
              <w:szCs w:val="20"/>
            </w:rPr>
          </w:rPrChange>
        </w:rPr>
        <w:t xml:space="preserve">cooled down to 300 K using the same </w:t>
      </w:r>
      <w:ins w:id="1054" w:author="10073817" w:date="2016-10-26T15:26:00Z">
        <w:r w:rsidR="00006A82" w:rsidRPr="00045DE7">
          <w:rPr>
            <w:rStyle w:val="tgc"/>
            <w:rFonts w:eastAsia="Times New Roman" w:cs="Arial"/>
          </w:rPr>
          <w:t xml:space="preserve">time step </w:t>
        </w:r>
      </w:ins>
      <w:r w:rsidR="00ED6CC7" w:rsidRPr="00045DE7">
        <w:rPr>
          <w:rStyle w:val="tgc"/>
          <w:rFonts w:eastAsia="Times New Roman" w:cs="Arial"/>
          <w:rPrChange w:id="1055" w:author="10073817" w:date="2016-10-27T12:20:00Z">
            <w:rPr>
              <w:rStyle w:val="tgc"/>
              <w:rFonts w:eastAsia="Times New Roman" w:cs="Arial"/>
              <w:sz w:val="20"/>
              <w:szCs w:val="20"/>
            </w:rPr>
          </w:rPrChange>
        </w:rPr>
        <w:t xml:space="preserve">setting as </w:t>
      </w:r>
      <w:ins w:id="1056" w:author="10073817" w:date="2016-10-26T15:26:00Z">
        <w:r w:rsidR="00006A82" w:rsidRPr="00045DE7">
          <w:rPr>
            <w:rStyle w:val="tgc"/>
            <w:rFonts w:eastAsia="Times New Roman" w:cs="Arial"/>
          </w:rPr>
          <w:t xml:space="preserve">used during </w:t>
        </w:r>
      </w:ins>
      <w:r w:rsidR="00ED6CC7" w:rsidRPr="00045DE7">
        <w:rPr>
          <w:rStyle w:val="tgc"/>
          <w:rFonts w:eastAsia="Times New Roman" w:cs="Arial"/>
          <w:rPrChange w:id="1057" w:author="10073817" w:date="2016-10-27T12:20:00Z">
            <w:rPr>
              <w:rStyle w:val="tgc"/>
              <w:rFonts w:eastAsia="Times New Roman" w:cs="Arial"/>
              <w:sz w:val="20"/>
              <w:szCs w:val="20"/>
            </w:rPr>
          </w:rPrChange>
        </w:rPr>
        <w:t xml:space="preserve">the </w:t>
      </w:r>
      <w:del w:id="1058" w:author="10073817" w:date="2016-10-26T15:26:00Z">
        <w:r w:rsidR="00ED6CC7" w:rsidRPr="00045DE7" w:rsidDel="00006A82">
          <w:rPr>
            <w:rStyle w:val="tgc"/>
            <w:rFonts w:eastAsia="Times New Roman" w:cs="Arial"/>
            <w:rPrChange w:id="1059" w:author="10073817" w:date="2016-10-27T12:20:00Z">
              <w:rPr>
                <w:rStyle w:val="tgc"/>
                <w:rFonts w:eastAsia="Times New Roman" w:cs="Arial"/>
                <w:sz w:val="20"/>
                <w:szCs w:val="20"/>
              </w:rPr>
            </w:rPrChange>
          </w:rPr>
          <w:delText>heating</w:delText>
        </w:r>
      </w:del>
      <w:ins w:id="1060" w:author="10073817" w:date="2016-10-26T15:26:00Z">
        <w:r w:rsidR="00006A82" w:rsidRPr="00045DE7">
          <w:rPr>
            <w:rStyle w:val="tgc"/>
            <w:rFonts w:eastAsia="Times New Roman" w:cs="Arial"/>
          </w:rPr>
          <w:t>melting step for each structure</w:t>
        </w:r>
      </w:ins>
      <w:r w:rsidR="00ED6CC7" w:rsidRPr="00045DE7">
        <w:rPr>
          <w:rStyle w:val="tgc"/>
          <w:rFonts w:eastAsia="Times New Roman" w:cs="Arial"/>
          <w:rPrChange w:id="1061" w:author="10073817" w:date="2016-10-27T12:20:00Z">
            <w:rPr>
              <w:rStyle w:val="tgc"/>
              <w:rFonts w:eastAsia="Times New Roman" w:cs="Arial"/>
              <w:sz w:val="20"/>
              <w:szCs w:val="20"/>
            </w:rPr>
          </w:rPrChange>
        </w:rPr>
        <w:t>.</w:t>
      </w:r>
      <w:ins w:id="1062" w:author="10073817" w:date="2016-10-27T16:15:00Z">
        <w:r w:rsidR="007003FF">
          <w:rPr>
            <w:rStyle w:val="tgc"/>
            <w:rFonts w:eastAsia="Times New Roman" w:cs="Arial"/>
          </w:rPr>
          <w:t xml:space="preserve"> This work procedure is outlined in </w:t>
        </w:r>
        <w:r w:rsidR="007003FF" w:rsidRPr="007003FF">
          <w:rPr>
            <w:rStyle w:val="tgc"/>
            <w:rFonts w:eastAsia="Times New Roman" w:cs="Arial"/>
            <w:color w:val="7030A0"/>
            <w:rPrChange w:id="1063" w:author="10073817" w:date="2016-10-27T16:15:00Z">
              <w:rPr>
                <w:rStyle w:val="tgc"/>
                <w:rFonts w:eastAsia="Times New Roman" w:cs="Arial"/>
              </w:rPr>
            </w:rPrChange>
          </w:rPr>
          <w:t>Table 1</w:t>
        </w:r>
      </w:ins>
    </w:p>
    <w:p w14:paraId="6D1229B3" w14:textId="72E5D0B5" w:rsidR="007003FF" w:rsidRPr="00542131" w:rsidRDefault="0042772A" w:rsidP="00542131">
      <w:pPr>
        <w:jc w:val="center"/>
        <w:rPr>
          <w:rStyle w:val="tgc"/>
          <w:rFonts w:eastAsia="Times New Roman" w:cs="Arial"/>
          <w:b/>
          <w:i/>
          <w:sz w:val="28"/>
          <w:szCs w:val="28"/>
          <w:rPrChange w:id="1064" w:author="10073817" w:date="2016-10-28T12:32:00Z">
            <w:rPr>
              <w:rStyle w:val="tgc"/>
              <w:rFonts w:eastAsia="Times New Roman" w:cs="Arial"/>
              <w:sz w:val="20"/>
              <w:szCs w:val="20"/>
            </w:rPr>
          </w:rPrChange>
        </w:rPr>
        <w:pPrChange w:id="1065" w:author="10073817" w:date="2016-10-28T12:32:00Z">
          <w:pPr>
            <w:jc w:val="both"/>
          </w:pPr>
        </w:pPrChange>
      </w:pPr>
      <w:ins w:id="1066" w:author="10073817" w:date="2016-10-28T10:27:00Z">
        <w:r w:rsidRPr="00542131">
          <w:rPr>
            <w:rStyle w:val="tgc"/>
            <w:rFonts w:eastAsia="Times New Roman" w:cs="Arial"/>
            <w:b/>
            <w:i/>
            <w:color w:val="FF0000"/>
            <w:sz w:val="28"/>
            <w:szCs w:val="28"/>
            <w:rPrChange w:id="1067" w:author="10073817" w:date="2016-10-28T12:32:00Z">
              <w:rPr>
                <w:rStyle w:val="tgc"/>
                <w:rFonts w:eastAsia="Times New Roman" w:cs="Arial"/>
              </w:rPr>
            </w:rPrChange>
          </w:rPr>
          <w:t>Table 1</w:t>
        </w:r>
      </w:ins>
    </w:p>
    <w:p w14:paraId="1C735916" w14:textId="1B32F5A1" w:rsidR="00ED6CC7" w:rsidRPr="00045DE7" w:rsidRDefault="00FB06FE">
      <w:pPr>
        <w:pStyle w:val="ListParagraph"/>
        <w:ind w:left="0"/>
        <w:jc w:val="both"/>
        <w:rPr>
          <w:ins w:id="1068" w:author="10073817" w:date="2016-10-27T11:57:00Z"/>
          <w:rStyle w:val="tgc"/>
          <w:rFonts w:eastAsia="Times New Roman" w:cs="Arial"/>
        </w:rPr>
      </w:pPr>
      <w:ins w:id="1069" w:author="10073817" w:date="2016-10-27T12:08:00Z">
        <w:r w:rsidRPr="00045DE7">
          <w:rPr>
            <w:rStyle w:val="tgc"/>
            <w:rFonts w:eastAsia="Times New Roman" w:cs="Arial"/>
          </w:rPr>
          <w:t xml:space="preserve">Using a GGA-PBE functional and DNP basis set, </w:t>
        </w:r>
      </w:ins>
      <w:del w:id="1070" w:author="10073817" w:date="2016-10-27T12:08:00Z">
        <w:r w:rsidR="00ED6CC7" w:rsidRPr="00045DE7" w:rsidDel="00FB06FE">
          <w:rPr>
            <w:rStyle w:val="tgc"/>
            <w:rFonts w:eastAsia="Times New Roman" w:cs="Arial"/>
            <w:rPrChange w:id="1071" w:author="10073817" w:date="2016-10-27T12:20:00Z">
              <w:rPr>
                <w:rStyle w:val="tgc"/>
                <w:rFonts w:eastAsia="Times New Roman" w:cs="Arial"/>
                <w:sz w:val="20"/>
                <w:szCs w:val="20"/>
              </w:rPr>
            </w:rPrChange>
          </w:rPr>
          <w:delText xml:space="preserve">For each result set (structure) </w:delText>
        </w:r>
      </w:del>
      <w:r w:rsidR="00ED6CC7" w:rsidRPr="00045DE7">
        <w:rPr>
          <w:rStyle w:val="tgc"/>
          <w:rFonts w:eastAsia="Times New Roman" w:cs="Arial"/>
          <w:rPrChange w:id="1072" w:author="10073817" w:date="2016-10-27T12:20:00Z">
            <w:rPr>
              <w:rStyle w:val="tgc"/>
              <w:rFonts w:eastAsia="Times New Roman" w:cs="Arial"/>
              <w:sz w:val="20"/>
              <w:szCs w:val="20"/>
            </w:rPr>
          </w:rPrChange>
        </w:rPr>
        <w:t xml:space="preserve">the system energy, </w:t>
      </w:r>
      <w:del w:id="1073" w:author="10073817" w:date="2016-10-27T12:08:00Z">
        <w:r w:rsidR="00ED6CC7" w:rsidRPr="00045DE7" w:rsidDel="00FB06FE">
          <w:rPr>
            <w:rStyle w:val="tgc"/>
            <w:rFonts w:eastAsia="Times New Roman" w:cs="Arial"/>
            <w:rPrChange w:id="1074" w:author="10073817" w:date="2016-10-27T12:20:00Z">
              <w:rPr>
                <w:rStyle w:val="tgc"/>
                <w:rFonts w:eastAsia="Times New Roman" w:cs="Arial"/>
                <w:sz w:val="20"/>
                <w:szCs w:val="20"/>
              </w:rPr>
            </w:rPrChange>
          </w:rPr>
          <w:delText>using</w:delText>
        </w:r>
        <w:r w:rsidR="00BF6B83" w:rsidRPr="00045DE7" w:rsidDel="00FB06FE">
          <w:rPr>
            <w:rStyle w:val="tgc"/>
            <w:rFonts w:eastAsia="Times New Roman" w:cs="Arial"/>
            <w:rPrChange w:id="1075" w:author="10073817" w:date="2016-10-27T12:20:00Z">
              <w:rPr>
                <w:rStyle w:val="tgc"/>
                <w:rFonts w:eastAsia="Times New Roman" w:cs="Arial"/>
                <w:sz w:val="20"/>
                <w:szCs w:val="20"/>
              </w:rPr>
            </w:rPrChange>
          </w:rPr>
          <w:delText xml:space="preserve"> a</w:delText>
        </w:r>
        <w:r w:rsidR="00ED6CC7" w:rsidRPr="00045DE7" w:rsidDel="00FB06FE">
          <w:rPr>
            <w:rStyle w:val="tgc"/>
            <w:rFonts w:eastAsia="Times New Roman" w:cs="Arial"/>
            <w:rPrChange w:id="1076" w:author="10073817" w:date="2016-10-27T12:20:00Z">
              <w:rPr>
                <w:rStyle w:val="tgc"/>
                <w:rFonts w:eastAsia="Times New Roman" w:cs="Arial"/>
                <w:sz w:val="20"/>
                <w:szCs w:val="20"/>
              </w:rPr>
            </w:rPrChange>
          </w:rPr>
          <w:delText xml:space="preserve"> GGA-PBE </w:delText>
        </w:r>
        <w:r w:rsidR="00BF6B83" w:rsidRPr="00045DE7" w:rsidDel="00FB06FE">
          <w:rPr>
            <w:rStyle w:val="tgc"/>
            <w:rFonts w:eastAsia="Times New Roman" w:cs="Arial"/>
            <w:rPrChange w:id="1077" w:author="10073817" w:date="2016-10-27T12:20:00Z">
              <w:rPr>
                <w:rStyle w:val="tgc"/>
                <w:rFonts w:eastAsia="Times New Roman" w:cs="Arial"/>
                <w:sz w:val="20"/>
                <w:szCs w:val="20"/>
              </w:rPr>
            </w:rPrChange>
          </w:rPr>
          <w:delText xml:space="preserve">functional and DNP </w:delText>
        </w:r>
        <w:r w:rsidR="00ED6CC7" w:rsidRPr="00045DE7" w:rsidDel="00FB06FE">
          <w:rPr>
            <w:rStyle w:val="tgc"/>
            <w:rFonts w:eastAsia="Times New Roman" w:cs="Arial"/>
            <w:rPrChange w:id="1078" w:author="10073817" w:date="2016-10-27T12:20:00Z">
              <w:rPr>
                <w:rStyle w:val="tgc"/>
                <w:rFonts w:eastAsia="Times New Roman" w:cs="Arial"/>
                <w:sz w:val="20"/>
                <w:szCs w:val="20"/>
              </w:rPr>
            </w:rPrChange>
          </w:rPr>
          <w:delText xml:space="preserve">basis set </w:delText>
        </w:r>
      </w:del>
      <w:r w:rsidR="00ED6CC7" w:rsidRPr="00045DE7">
        <w:rPr>
          <w:rStyle w:val="tgc"/>
          <w:rFonts w:eastAsia="Times New Roman" w:cs="Arial"/>
          <w:rPrChange w:id="1079" w:author="10073817" w:date="2016-10-27T12:20:00Z">
            <w:rPr>
              <w:rStyle w:val="tgc"/>
              <w:rFonts w:eastAsia="Times New Roman" w:cs="Arial"/>
              <w:sz w:val="20"/>
              <w:szCs w:val="20"/>
            </w:rPr>
          </w:rPrChange>
        </w:rPr>
        <w:t xml:space="preserve">as well as the following properties </w:t>
      </w:r>
      <w:del w:id="1080" w:author="10073817" w:date="2016-10-26T15:27:00Z">
        <w:r w:rsidR="00BF6B83" w:rsidRPr="00045DE7" w:rsidDel="00006A82">
          <w:rPr>
            <w:rStyle w:val="tgc"/>
            <w:rFonts w:eastAsia="Times New Roman" w:cs="Arial"/>
            <w:rPrChange w:id="1081" w:author="10073817" w:date="2016-10-27T12:20:00Z">
              <w:rPr>
                <w:rStyle w:val="tgc"/>
                <w:rFonts w:eastAsia="Times New Roman" w:cs="Arial"/>
                <w:sz w:val="20"/>
                <w:szCs w:val="20"/>
              </w:rPr>
            </w:rPrChange>
          </w:rPr>
          <w:delText>will be</w:delText>
        </w:r>
      </w:del>
      <w:ins w:id="1082" w:author="10073817" w:date="2016-10-26T15:27:00Z">
        <w:r w:rsidR="00006A82" w:rsidRPr="00045DE7">
          <w:rPr>
            <w:rStyle w:val="tgc"/>
            <w:rFonts w:eastAsia="Times New Roman" w:cs="Arial"/>
          </w:rPr>
          <w:t>was</w:t>
        </w:r>
      </w:ins>
      <w:r w:rsidR="00BF6B83" w:rsidRPr="00045DE7">
        <w:rPr>
          <w:rStyle w:val="tgc"/>
          <w:rFonts w:eastAsia="Times New Roman" w:cs="Arial"/>
          <w:rPrChange w:id="1083" w:author="10073817" w:date="2016-10-27T12:20:00Z">
            <w:rPr>
              <w:rStyle w:val="tgc"/>
              <w:rFonts w:eastAsia="Times New Roman" w:cs="Arial"/>
              <w:sz w:val="20"/>
              <w:szCs w:val="20"/>
            </w:rPr>
          </w:rPrChange>
        </w:rPr>
        <w:t xml:space="preserve"> calculated</w:t>
      </w:r>
      <w:del w:id="1084" w:author="10073817" w:date="2016-10-27T12:08:00Z">
        <w:r w:rsidR="00ED6CC7" w:rsidRPr="00045DE7" w:rsidDel="00FB06FE">
          <w:rPr>
            <w:rStyle w:val="tgc"/>
            <w:rFonts w:eastAsia="Times New Roman" w:cs="Arial"/>
            <w:rPrChange w:id="1085" w:author="10073817" w:date="2016-10-27T12:20:00Z">
              <w:rPr>
                <w:rStyle w:val="tgc"/>
                <w:rFonts w:eastAsia="Times New Roman" w:cs="Arial"/>
                <w:sz w:val="20"/>
                <w:szCs w:val="20"/>
              </w:rPr>
            </w:rPrChange>
          </w:rPr>
          <w:delText>.</w:delText>
        </w:r>
      </w:del>
      <w:ins w:id="1086" w:author="10073817" w:date="2016-10-27T12:08:00Z">
        <w:r w:rsidRPr="00045DE7">
          <w:rPr>
            <w:rStyle w:val="tgc"/>
            <w:rFonts w:eastAsia="Times New Roman" w:cs="Arial"/>
          </w:rPr>
          <w:t xml:space="preserve"> for each result set (structure)</w:t>
        </w:r>
      </w:ins>
      <w:ins w:id="1087" w:author="10073817" w:date="2016-10-28T09:26:00Z">
        <w:r w:rsidR="00BE5481">
          <w:rPr>
            <w:rStyle w:val="tgc"/>
            <w:rFonts w:eastAsia="Times New Roman" w:cs="Arial"/>
          </w:rPr>
          <w:t>.</w:t>
        </w:r>
      </w:ins>
    </w:p>
    <w:p w14:paraId="746D2904" w14:textId="77777777" w:rsidR="001F01CB" w:rsidRPr="00045DE7" w:rsidRDefault="001F01CB">
      <w:pPr>
        <w:pStyle w:val="ListParagraph"/>
        <w:ind w:left="0"/>
        <w:jc w:val="both"/>
        <w:rPr>
          <w:rStyle w:val="tgc"/>
          <w:rFonts w:eastAsia="Times New Roman" w:cs="Arial"/>
          <w:rPrChange w:id="1088" w:author="10073817" w:date="2016-10-27T12:20:00Z">
            <w:rPr>
              <w:rStyle w:val="tgc"/>
              <w:rFonts w:eastAsia="Times New Roman" w:cs="Arial"/>
              <w:sz w:val="20"/>
              <w:szCs w:val="20"/>
            </w:rPr>
          </w:rPrChange>
        </w:rPr>
      </w:pPr>
    </w:p>
    <w:p w14:paraId="1910DADA" w14:textId="2386E0D9" w:rsidR="001F01CB" w:rsidRPr="00045DE7" w:rsidRDefault="001F01CB">
      <w:pPr>
        <w:pStyle w:val="ListParagraph"/>
        <w:numPr>
          <w:ilvl w:val="1"/>
          <w:numId w:val="5"/>
        </w:numPr>
        <w:ind w:left="1840"/>
        <w:jc w:val="both"/>
        <w:rPr>
          <w:ins w:id="1089" w:author="10073817" w:date="2016-10-27T11:57:00Z"/>
          <w:rStyle w:val="tgc"/>
          <w:rFonts w:eastAsia="Times New Roman" w:cs="Arial"/>
        </w:rPr>
      </w:pPr>
      <w:ins w:id="1090" w:author="10073817" w:date="2016-10-27T11:57:00Z">
        <w:r w:rsidRPr="00045DE7">
          <w:rPr>
            <w:rStyle w:val="tgc"/>
            <w:rFonts w:eastAsia="Times New Roman" w:cs="Arial"/>
          </w:rPr>
          <w:t>Energy</w:t>
        </w:r>
      </w:ins>
    </w:p>
    <w:p w14:paraId="39736145" w14:textId="2B478BC6" w:rsidR="001F01CB" w:rsidRPr="00045DE7" w:rsidRDefault="00CA4E68">
      <w:pPr>
        <w:pStyle w:val="ListParagraph"/>
        <w:numPr>
          <w:ilvl w:val="1"/>
          <w:numId w:val="5"/>
        </w:numPr>
        <w:ind w:left="1840"/>
        <w:jc w:val="both"/>
        <w:rPr>
          <w:ins w:id="1091" w:author="10073817" w:date="2016-10-27T11:58:00Z"/>
          <w:rStyle w:val="tgc"/>
          <w:rFonts w:eastAsia="Times New Roman" w:cs="Arial"/>
        </w:rPr>
        <w:pPrChange w:id="1092" w:author="10073817" w:date="2016-10-27T11:58:00Z">
          <w:pPr>
            <w:pStyle w:val="ListParagraph"/>
            <w:numPr>
              <w:ilvl w:val="1"/>
              <w:numId w:val="5"/>
            </w:numPr>
            <w:ind w:left="1440" w:hanging="360"/>
            <w:jc w:val="both"/>
          </w:pPr>
        </w:pPrChange>
      </w:pPr>
      <w:r w:rsidRPr="00045DE7">
        <w:rPr>
          <w:rStyle w:val="tgc"/>
          <w:rFonts w:eastAsia="Times New Roman" w:cs="Arial"/>
          <w:rPrChange w:id="1093" w:author="10073817" w:date="2016-10-27T12:20:00Z">
            <w:rPr>
              <w:rStyle w:val="tgc"/>
              <w:rFonts w:eastAsia="Times New Roman" w:cs="Arial"/>
              <w:sz w:val="20"/>
              <w:szCs w:val="20"/>
            </w:rPr>
          </w:rPrChange>
        </w:rPr>
        <w:t>Bond lengths and bond angles</w:t>
      </w:r>
    </w:p>
    <w:p w14:paraId="7E3DDD90" w14:textId="6F4D5AB9" w:rsidR="001F01CB" w:rsidRPr="00045DE7" w:rsidDel="001F01CB" w:rsidRDefault="001F01CB">
      <w:pPr>
        <w:pStyle w:val="ListParagraph"/>
        <w:ind w:left="1840"/>
        <w:jc w:val="both"/>
        <w:rPr>
          <w:del w:id="1094" w:author="10073817" w:date="2016-10-27T12:00:00Z"/>
          <w:rStyle w:val="tgc"/>
          <w:rFonts w:eastAsia="Times New Roman" w:cs="Arial"/>
          <w:rPrChange w:id="1095" w:author="10073817" w:date="2016-10-27T12:20:00Z">
            <w:rPr>
              <w:del w:id="1096" w:author="10073817" w:date="2016-10-27T12:00:00Z"/>
              <w:rStyle w:val="tgc"/>
              <w:rFonts w:eastAsia="Times New Roman" w:cs="Arial"/>
              <w:sz w:val="20"/>
              <w:szCs w:val="20"/>
            </w:rPr>
          </w:rPrChange>
        </w:rPr>
        <w:pPrChange w:id="1097" w:author="10073817" w:date="2016-10-27T11:58:00Z">
          <w:pPr>
            <w:pStyle w:val="ListParagraph"/>
            <w:numPr>
              <w:ilvl w:val="1"/>
              <w:numId w:val="5"/>
            </w:numPr>
            <w:ind w:left="1440" w:hanging="360"/>
            <w:jc w:val="both"/>
          </w:pPr>
        </w:pPrChange>
      </w:pPr>
    </w:p>
    <w:p w14:paraId="276347EE" w14:textId="46B256CA" w:rsidR="00CA4E68" w:rsidRPr="00045DE7" w:rsidDel="001F01CB" w:rsidRDefault="00CA4E68">
      <w:pPr>
        <w:pStyle w:val="ListParagraph"/>
        <w:numPr>
          <w:ilvl w:val="1"/>
          <w:numId w:val="5"/>
        </w:numPr>
        <w:ind w:left="1840"/>
        <w:jc w:val="both"/>
        <w:rPr>
          <w:del w:id="1098" w:author="10073817" w:date="2016-10-27T12:00:00Z"/>
          <w:rStyle w:val="tgc"/>
          <w:rFonts w:eastAsia="Times New Roman" w:cs="Arial"/>
          <w:rPrChange w:id="1099" w:author="10073817" w:date="2016-10-27T12:20:00Z">
            <w:rPr>
              <w:del w:id="1100" w:author="10073817" w:date="2016-10-27T12:00:00Z"/>
              <w:rStyle w:val="tgc"/>
              <w:rFonts w:eastAsia="Times New Roman" w:cs="Arial"/>
              <w:sz w:val="20"/>
              <w:szCs w:val="20"/>
            </w:rPr>
          </w:rPrChange>
        </w:rPr>
      </w:pPr>
      <w:del w:id="1101" w:author="10073817" w:date="2016-10-27T12:00:00Z">
        <w:r w:rsidRPr="00045DE7" w:rsidDel="001F01CB">
          <w:rPr>
            <w:rStyle w:val="tgc"/>
            <w:rFonts w:eastAsia="Times New Roman" w:cs="Arial"/>
            <w:rPrChange w:id="1102" w:author="10073817" w:date="2016-10-27T12:20:00Z">
              <w:rPr>
                <w:rStyle w:val="tgc"/>
                <w:rFonts w:eastAsia="Times New Roman" w:cs="Arial"/>
                <w:sz w:val="20"/>
                <w:szCs w:val="20"/>
              </w:rPr>
            </w:rPrChange>
          </w:rPr>
          <w:delText>Coordination number</w:delText>
        </w:r>
      </w:del>
    </w:p>
    <w:p w14:paraId="102D5033" w14:textId="4F5D5540" w:rsidR="00ED6CC7" w:rsidRPr="00045DE7" w:rsidRDefault="00ED6CC7">
      <w:pPr>
        <w:pStyle w:val="ListParagraph"/>
        <w:numPr>
          <w:ilvl w:val="1"/>
          <w:numId w:val="5"/>
        </w:numPr>
        <w:ind w:left="1840"/>
        <w:jc w:val="both"/>
        <w:rPr>
          <w:rStyle w:val="tgc"/>
          <w:rFonts w:eastAsia="Times New Roman" w:cs="Arial"/>
          <w:rPrChange w:id="1103" w:author="10073817" w:date="2016-10-27T12:20:00Z">
            <w:rPr>
              <w:rStyle w:val="tgc"/>
              <w:rFonts w:eastAsia="Times New Roman" w:cs="Arial"/>
              <w:sz w:val="20"/>
              <w:szCs w:val="20"/>
            </w:rPr>
          </w:rPrChange>
        </w:rPr>
      </w:pPr>
      <w:r w:rsidRPr="00045DE7">
        <w:rPr>
          <w:rStyle w:val="tgc"/>
          <w:rFonts w:eastAsia="Times New Roman" w:cs="Arial"/>
          <w:rPrChange w:id="1104" w:author="10073817" w:date="2016-10-27T12:20:00Z">
            <w:rPr>
              <w:rStyle w:val="tgc"/>
              <w:rFonts w:eastAsia="Times New Roman" w:cs="Arial"/>
              <w:sz w:val="20"/>
              <w:szCs w:val="20"/>
            </w:rPr>
          </w:rPrChange>
        </w:rPr>
        <w:t>Density of states</w:t>
      </w:r>
    </w:p>
    <w:p w14:paraId="356A78A3" w14:textId="77777777" w:rsidR="00ED6CC7" w:rsidRPr="00045DE7" w:rsidRDefault="00ED6CC7">
      <w:pPr>
        <w:pStyle w:val="ListParagraph"/>
        <w:numPr>
          <w:ilvl w:val="1"/>
          <w:numId w:val="5"/>
        </w:numPr>
        <w:ind w:left="1840"/>
        <w:jc w:val="both"/>
        <w:rPr>
          <w:rStyle w:val="tgc"/>
          <w:rFonts w:eastAsia="Times New Roman" w:cs="Arial"/>
          <w:rPrChange w:id="1105" w:author="10073817" w:date="2016-10-27T12:20:00Z">
            <w:rPr>
              <w:rStyle w:val="tgc"/>
              <w:rFonts w:eastAsia="Times New Roman" w:cs="Arial"/>
              <w:sz w:val="20"/>
              <w:szCs w:val="20"/>
            </w:rPr>
          </w:rPrChange>
        </w:rPr>
      </w:pPr>
      <w:r w:rsidRPr="00045DE7">
        <w:rPr>
          <w:rStyle w:val="tgc"/>
          <w:rFonts w:eastAsia="Times New Roman" w:cs="Arial"/>
          <w:rPrChange w:id="1106" w:author="10073817" w:date="2016-10-27T12:20:00Z">
            <w:rPr>
              <w:rStyle w:val="tgc"/>
              <w:rFonts w:eastAsia="Times New Roman" w:cs="Arial"/>
              <w:sz w:val="20"/>
              <w:szCs w:val="20"/>
            </w:rPr>
          </w:rPrChange>
        </w:rPr>
        <w:t>Band structure</w:t>
      </w:r>
    </w:p>
    <w:p w14:paraId="50A2E353" w14:textId="77777777" w:rsidR="00ED6CC7" w:rsidRPr="00045DE7" w:rsidRDefault="00ED6CC7">
      <w:pPr>
        <w:pStyle w:val="ListParagraph"/>
        <w:numPr>
          <w:ilvl w:val="1"/>
          <w:numId w:val="5"/>
        </w:numPr>
        <w:ind w:left="1840"/>
        <w:jc w:val="both"/>
        <w:rPr>
          <w:rStyle w:val="tgc"/>
          <w:rFonts w:eastAsia="Times New Roman" w:cs="Arial"/>
          <w:rPrChange w:id="1107" w:author="10073817" w:date="2016-10-27T12:20:00Z">
            <w:rPr>
              <w:rStyle w:val="tgc"/>
              <w:rFonts w:eastAsia="Times New Roman" w:cs="Arial"/>
              <w:sz w:val="20"/>
              <w:szCs w:val="20"/>
            </w:rPr>
          </w:rPrChange>
        </w:rPr>
      </w:pPr>
      <w:r w:rsidRPr="00045DE7">
        <w:rPr>
          <w:rStyle w:val="tgc"/>
          <w:rFonts w:eastAsia="Times New Roman" w:cs="Arial"/>
          <w:rPrChange w:id="1108" w:author="10073817" w:date="2016-10-27T12:20:00Z">
            <w:rPr>
              <w:rStyle w:val="tgc"/>
              <w:rFonts w:eastAsia="Times New Roman" w:cs="Arial"/>
              <w:sz w:val="20"/>
              <w:szCs w:val="20"/>
            </w:rPr>
          </w:rPrChange>
        </w:rPr>
        <w:t>Electron density difference</w:t>
      </w:r>
    </w:p>
    <w:p w14:paraId="7F62E728" w14:textId="3075D41A" w:rsidR="00ED6CC7" w:rsidRPr="00045DE7" w:rsidRDefault="00ED6CC7">
      <w:pPr>
        <w:pStyle w:val="ListParagraph"/>
        <w:numPr>
          <w:ilvl w:val="1"/>
          <w:numId w:val="5"/>
        </w:numPr>
        <w:spacing w:after="240"/>
        <w:ind w:left="1837" w:hanging="357"/>
        <w:contextualSpacing w:val="0"/>
        <w:jc w:val="both"/>
        <w:rPr>
          <w:rStyle w:val="tgc"/>
          <w:rFonts w:eastAsia="Times New Roman" w:cs="Arial"/>
          <w:rPrChange w:id="1109" w:author="10073817" w:date="2016-10-27T12:20:00Z">
            <w:rPr>
              <w:rStyle w:val="tgc"/>
              <w:rFonts w:eastAsia="Times New Roman" w:cs="Arial"/>
              <w:sz w:val="20"/>
              <w:szCs w:val="20"/>
            </w:rPr>
          </w:rPrChange>
        </w:rPr>
      </w:pPr>
      <w:r w:rsidRPr="00045DE7">
        <w:rPr>
          <w:rStyle w:val="tgc"/>
          <w:rFonts w:eastAsia="Times New Roman" w:cs="Arial"/>
          <w:rPrChange w:id="1110" w:author="10073817" w:date="2016-10-27T12:20:00Z">
            <w:rPr>
              <w:rStyle w:val="tgc"/>
              <w:rFonts w:eastAsia="Times New Roman" w:cs="Arial"/>
              <w:sz w:val="20"/>
              <w:szCs w:val="20"/>
            </w:rPr>
          </w:rPrChange>
        </w:rPr>
        <w:t>Orbitals</w:t>
      </w:r>
    </w:p>
    <w:p w14:paraId="227A1DDE" w14:textId="0BF148EF" w:rsidR="00CA4E68" w:rsidRDefault="00CA4E68">
      <w:pPr>
        <w:spacing w:after="240"/>
        <w:jc w:val="both"/>
        <w:rPr>
          <w:ins w:id="1111" w:author="10073817" w:date="2016-10-28T10:46:00Z"/>
          <w:rStyle w:val="tgc"/>
          <w:rFonts w:eastAsia="Times New Roman" w:cs="Arial"/>
        </w:rPr>
      </w:pPr>
      <w:r w:rsidRPr="00045DE7">
        <w:rPr>
          <w:rStyle w:val="tgc"/>
          <w:rFonts w:eastAsia="Times New Roman" w:cs="Arial"/>
          <w:rPrChange w:id="1112" w:author="10073817" w:date="2016-10-27T12:20:00Z">
            <w:rPr>
              <w:rStyle w:val="tgc"/>
              <w:rFonts w:eastAsia="Times New Roman" w:cs="Arial"/>
              <w:sz w:val="20"/>
              <w:szCs w:val="20"/>
            </w:rPr>
          </w:rPrChange>
        </w:rPr>
        <w:t>The results obtained for the amorphous structure</w:t>
      </w:r>
      <w:ins w:id="1113" w:author="10073817" w:date="2016-10-28T10:27:00Z">
        <w:r w:rsidR="0042772A">
          <w:rPr>
            <w:rStyle w:val="tgc"/>
            <w:rFonts w:eastAsia="Times New Roman" w:cs="Arial"/>
          </w:rPr>
          <w:t xml:space="preserve"> (Figure </w:t>
        </w:r>
      </w:ins>
      <w:ins w:id="1114" w:author="10073817" w:date="2016-10-28T10:46:00Z">
        <w:r w:rsidR="004A65CF">
          <w:rPr>
            <w:rStyle w:val="tgc"/>
            <w:rFonts w:eastAsia="Times New Roman" w:cs="Arial"/>
          </w:rPr>
          <w:t>5)</w:t>
        </w:r>
      </w:ins>
      <w:r w:rsidRPr="00045DE7">
        <w:rPr>
          <w:rStyle w:val="tgc"/>
          <w:rFonts w:eastAsia="Times New Roman" w:cs="Arial"/>
          <w:rPrChange w:id="1115" w:author="10073817" w:date="2016-10-27T12:20:00Z">
            <w:rPr>
              <w:rStyle w:val="tgc"/>
              <w:rFonts w:eastAsia="Times New Roman" w:cs="Arial"/>
              <w:sz w:val="20"/>
              <w:szCs w:val="20"/>
            </w:rPr>
          </w:rPrChange>
        </w:rPr>
        <w:t xml:space="preserve"> </w:t>
      </w:r>
      <w:del w:id="1116" w:author="10073817" w:date="2016-10-26T15:27:00Z">
        <w:r w:rsidRPr="00045DE7" w:rsidDel="00006A82">
          <w:rPr>
            <w:rStyle w:val="tgc"/>
            <w:rFonts w:eastAsia="Times New Roman" w:cs="Arial"/>
            <w:rPrChange w:id="1117" w:author="10073817" w:date="2016-10-27T12:20:00Z">
              <w:rPr>
                <w:rStyle w:val="tgc"/>
                <w:rFonts w:eastAsia="Times New Roman" w:cs="Arial"/>
                <w:sz w:val="20"/>
                <w:szCs w:val="20"/>
              </w:rPr>
            </w:rPrChange>
          </w:rPr>
          <w:delText>will be</w:delText>
        </w:r>
      </w:del>
      <w:ins w:id="1118" w:author="10073817" w:date="2016-10-26T15:27:00Z">
        <w:r w:rsidR="00006A82" w:rsidRPr="00045DE7">
          <w:rPr>
            <w:rStyle w:val="tgc"/>
            <w:rFonts w:eastAsia="Times New Roman" w:cs="Arial"/>
          </w:rPr>
          <w:t>was</w:t>
        </w:r>
      </w:ins>
      <w:r w:rsidRPr="00045DE7">
        <w:rPr>
          <w:rStyle w:val="tgc"/>
          <w:rFonts w:eastAsia="Times New Roman" w:cs="Arial"/>
          <w:rPrChange w:id="1119" w:author="10073817" w:date="2016-10-27T12:20:00Z">
            <w:rPr>
              <w:rStyle w:val="tgc"/>
              <w:rFonts w:eastAsia="Times New Roman" w:cs="Arial"/>
              <w:sz w:val="20"/>
              <w:szCs w:val="20"/>
            </w:rPr>
          </w:rPrChange>
        </w:rPr>
        <w:t xml:space="preserve"> compared to the </w:t>
      </w:r>
      <w:ins w:id="1120" w:author="10073817" w:date="2016-10-27T12:09:00Z">
        <w:r w:rsidR="005A67BA">
          <w:rPr>
            <w:rStyle w:val="tgc"/>
            <w:rFonts w:eastAsia="Times New Roman" w:cs="Arial"/>
          </w:rPr>
          <w:t>values for</w:t>
        </w:r>
        <w:r w:rsidR="00FB06FE" w:rsidRPr="00045DE7">
          <w:rPr>
            <w:rStyle w:val="tgc"/>
            <w:rFonts w:eastAsia="Times New Roman" w:cs="Arial"/>
          </w:rPr>
          <w:t xml:space="preserve"> the </w:t>
        </w:r>
      </w:ins>
      <w:r w:rsidRPr="00045DE7">
        <w:rPr>
          <w:rStyle w:val="tgc"/>
          <w:rFonts w:eastAsia="Times New Roman" w:cs="Arial"/>
          <w:rPrChange w:id="1121" w:author="10073817" w:date="2016-10-27T12:20:00Z">
            <w:rPr>
              <w:rStyle w:val="tgc"/>
              <w:rFonts w:eastAsia="Times New Roman" w:cs="Arial"/>
              <w:sz w:val="20"/>
              <w:szCs w:val="20"/>
            </w:rPr>
          </w:rPrChange>
        </w:rPr>
        <w:t xml:space="preserve">initial crystal structure </w:t>
      </w:r>
      <w:del w:id="1122" w:author="10073817" w:date="2016-10-27T12:09:00Z">
        <w:r w:rsidRPr="00045DE7" w:rsidDel="00FB06FE">
          <w:rPr>
            <w:rStyle w:val="tgc"/>
            <w:rFonts w:eastAsia="Times New Roman" w:cs="Arial"/>
            <w:rPrChange w:id="1123" w:author="10073817" w:date="2016-10-27T12:20:00Z">
              <w:rPr>
                <w:rStyle w:val="tgc"/>
                <w:rFonts w:eastAsia="Times New Roman" w:cs="Arial"/>
                <w:sz w:val="20"/>
                <w:szCs w:val="20"/>
              </w:rPr>
            </w:rPrChange>
          </w:rPr>
          <w:delText>and experimental data.</w:delText>
        </w:r>
      </w:del>
      <w:ins w:id="1124" w:author="10073817" w:date="2016-10-27T12:09:00Z">
        <w:r w:rsidR="00FB06FE" w:rsidRPr="00045DE7">
          <w:rPr>
            <w:rStyle w:val="tgc"/>
            <w:rFonts w:eastAsia="Times New Roman" w:cs="Arial"/>
          </w:rPr>
          <w:t>as well as published experimental and theoretical data</w:t>
        </w:r>
      </w:ins>
      <w:ins w:id="1125" w:author="10073817" w:date="2016-10-28T09:26:00Z">
        <w:r w:rsidR="00BE5481">
          <w:rPr>
            <w:rStyle w:val="tgc"/>
            <w:rFonts w:eastAsia="Times New Roman" w:cs="Arial"/>
          </w:rPr>
          <w:t>.</w:t>
        </w:r>
      </w:ins>
    </w:p>
    <w:p w14:paraId="48EC20FC" w14:textId="4F5D4FC9" w:rsidR="004A65CF" w:rsidRPr="005763C3" w:rsidRDefault="004A65CF">
      <w:pPr>
        <w:jc w:val="center"/>
        <w:rPr>
          <w:ins w:id="1126" w:author="10073817" w:date="2016-10-26T15:10:00Z"/>
          <w:rStyle w:val="tgc"/>
          <w:rFonts w:eastAsia="Times New Roman" w:cs="Arial"/>
          <w:b/>
          <w:i/>
          <w:sz w:val="28"/>
          <w:szCs w:val="28"/>
          <w:rPrChange w:id="1127" w:author="10073817" w:date="2016-10-28T11:24:00Z">
            <w:rPr>
              <w:ins w:id="1128" w:author="10073817" w:date="2016-10-26T15:10:00Z"/>
              <w:rStyle w:val="tgc"/>
              <w:rFonts w:eastAsia="Times New Roman" w:cs="Arial"/>
            </w:rPr>
          </w:rPrChange>
        </w:rPr>
        <w:pPrChange w:id="1129" w:author="10073817" w:date="2016-10-28T11:24:00Z">
          <w:pPr>
            <w:spacing w:after="240"/>
            <w:jc w:val="both"/>
          </w:pPr>
        </w:pPrChange>
      </w:pPr>
      <w:ins w:id="1130" w:author="10073817" w:date="2016-10-28T10:54:00Z">
        <w:r w:rsidRPr="005763C3">
          <w:rPr>
            <w:rStyle w:val="tgc"/>
            <w:rFonts w:eastAsia="Times New Roman" w:cs="Arial"/>
            <w:b/>
            <w:i/>
            <w:sz w:val="28"/>
            <w:szCs w:val="28"/>
            <w:rPrChange w:id="1131" w:author="10073817" w:date="2016-10-28T11:24:00Z">
              <w:rPr>
                <w:rStyle w:val="tgc"/>
                <w:rFonts w:eastAsia="Times New Roman" w:cs="Arial"/>
              </w:rPr>
            </w:rPrChange>
          </w:rPr>
          <w:t>Figure 5</w:t>
        </w:r>
      </w:ins>
    </w:p>
    <w:p w14:paraId="02C875E5" w14:textId="3971250C" w:rsidR="00045DE7" w:rsidRDefault="00F92307">
      <w:pPr>
        <w:pStyle w:val="Heading2"/>
        <w:rPr>
          <w:ins w:id="1132" w:author="10073817" w:date="2016-10-27T16:28:00Z"/>
          <w:rStyle w:val="tgc"/>
          <w:rFonts w:eastAsia="Times New Roman" w:cs="Arial"/>
        </w:rPr>
        <w:pPrChange w:id="1133" w:author="10073817" w:date="2016-10-27T12:21:00Z">
          <w:pPr>
            <w:spacing w:after="240"/>
            <w:jc w:val="both"/>
          </w:pPr>
        </w:pPrChange>
      </w:pPr>
      <w:ins w:id="1134" w:author="10073817" w:date="2016-10-26T15:10:00Z">
        <w:r w:rsidRPr="00045DE7">
          <w:rPr>
            <w:rStyle w:val="tgc"/>
            <w:rFonts w:eastAsia="Times New Roman" w:cs="Arial"/>
          </w:rPr>
          <w:t>Results</w:t>
        </w:r>
      </w:ins>
      <w:ins w:id="1135" w:author="10073817" w:date="2016-10-27T16:28:00Z">
        <w:r w:rsidR="002E33BA">
          <w:rPr>
            <w:rStyle w:val="tgc"/>
            <w:rFonts w:eastAsia="Times New Roman" w:cs="Arial"/>
          </w:rPr>
          <w:t xml:space="preserve"> and discussion</w:t>
        </w:r>
      </w:ins>
    </w:p>
    <w:p w14:paraId="56912F76" w14:textId="5E40350C" w:rsidR="002E33BA" w:rsidRDefault="002E33BA">
      <w:pPr>
        <w:rPr>
          <w:ins w:id="1136" w:author="10073817" w:date="2016-10-27T21:35:00Z"/>
        </w:rPr>
        <w:pPrChange w:id="1137" w:author="10073817" w:date="2016-10-27T16:28:00Z">
          <w:pPr>
            <w:spacing w:after="240"/>
            <w:jc w:val="both"/>
          </w:pPr>
        </w:pPrChange>
      </w:pPr>
      <w:ins w:id="1138" w:author="10073817" w:date="2016-10-27T16:29:00Z">
        <w:r>
          <w:t xml:space="preserve">Result files from the Material Studio software were downloaded and </w:t>
        </w:r>
      </w:ins>
      <w:ins w:id="1139" w:author="10073817" w:date="2016-10-27T20:14:00Z">
        <w:r w:rsidR="005A67BA">
          <w:t>interpreted</w:t>
        </w:r>
      </w:ins>
      <w:ins w:id="1140" w:author="10073817" w:date="2016-10-27T16:29:00Z">
        <w:r>
          <w:t>.</w:t>
        </w:r>
      </w:ins>
    </w:p>
    <w:p w14:paraId="58685B25" w14:textId="77777777" w:rsidR="00542131" w:rsidRDefault="006C0680">
      <w:pPr>
        <w:rPr>
          <w:ins w:id="1141" w:author="10073817" w:date="2016-10-28T12:33:00Z"/>
        </w:rPr>
        <w:pPrChange w:id="1142" w:author="10073817" w:date="2016-10-27T16:28:00Z">
          <w:pPr>
            <w:spacing w:after="240"/>
            <w:jc w:val="both"/>
          </w:pPr>
        </w:pPrChange>
      </w:pPr>
      <w:ins w:id="1143" w:author="10073817" w:date="2016-10-27T21:35:00Z">
        <w:r>
          <w:t>The values for the measured parameters which are discussed her</w:t>
        </w:r>
      </w:ins>
      <w:ins w:id="1144" w:author="10073817" w:date="2016-10-27T21:36:00Z">
        <w:r>
          <w:t>e</w:t>
        </w:r>
      </w:ins>
      <w:ins w:id="1145" w:author="10073817" w:date="2016-10-27T21:35:00Z">
        <w:r>
          <w:t xml:space="preserve"> for t</w:t>
        </w:r>
      </w:ins>
      <w:ins w:id="1146" w:author="10073817" w:date="2016-10-27T21:36:00Z">
        <w:r>
          <w:t>h</w:t>
        </w:r>
      </w:ins>
      <w:ins w:id="1147" w:author="10073817" w:date="2016-10-27T21:35:00Z">
        <w:r>
          <w:t>e</w:t>
        </w:r>
      </w:ins>
      <w:ins w:id="1148" w:author="10073817" w:date="2016-10-27T21:36:00Z">
        <w:r>
          <w:t xml:space="preserve"> </w:t>
        </w:r>
        <w:proofErr w:type="spellStart"/>
        <w:r>
          <w:t>supercell</w:t>
        </w:r>
        <w:proofErr w:type="spellEnd"/>
        <w:r>
          <w:t xml:space="preserve"> that was built as staring material is shown in Table 2</w:t>
        </w:r>
      </w:ins>
    </w:p>
    <w:p w14:paraId="5F01185D" w14:textId="367D854A" w:rsidR="006C0680" w:rsidRPr="00542131" w:rsidRDefault="006C0680" w:rsidP="00542131">
      <w:pPr>
        <w:jc w:val="center"/>
        <w:rPr>
          <w:ins w:id="1149" w:author="10073817" w:date="2016-10-27T21:53:00Z"/>
          <w:b/>
          <w:i/>
          <w:color w:val="FF0000"/>
          <w:sz w:val="28"/>
          <w:szCs w:val="28"/>
          <w:rPrChange w:id="1150" w:author="10073817" w:date="2016-10-28T12:33:00Z">
            <w:rPr>
              <w:ins w:id="1151" w:author="10073817" w:date="2016-10-27T21:53:00Z"/>
            </w:rPr>
          </w:rPrChange>
        </w:rPr>
        <w:pPrChange w:id="1152" w:author="10073817" w:date="2016-10-28T12:33:00Z">
          <w:pPr>
            <w:spacing w:after="240"/>
            <w:jc w:val="both"/>
          </w:pPr>
        </w:pPrChange>
      </w:pPr>
      <w:ins w:id="1153" w:author="10073817" w:date="2016-10-27T21:45:00Z">
        <w:r w:rsidRPr="00542131">
          <w:rPr>
            <w:b/>
            <w:i/>
            <w:color w:val="FF0000"/>
            <w:sz w:val="28"/>
            <w:szCs w:val="28"/>
            <w:rPrChange w:id="1154" w:author="10073817" w:date="2016-10-28T12:33:00Z">
              <w:rPr/>
            </w:rPrChange>
          </w:rPr>
          <w:t>Table 2</w:t>
        </w:r>
      </w:ins>
    </w:p>
    <w:p w14:paraId="02BA5708" w14:textId="41A97D56" w:rsidR="00430684" w:rsidRDefault="00430684">
      <w:pPr>
        <w:pStyle w:val="Heading3"/>
        <w:rPr>
          <w:ins w:id="1155" w:author="10073817" w:date="2016-10-27T16:29:00Z"/>
        </w:rPr>
        <w:pPrChange w:id="1156" w:author="10073817" w:date="2016-10-27T21:53:00Z">
          <w:pPr>
            <w:spacing w:after="240"/>
            <w:jc w:val="both"/>
          </w:pPr>
        </w:pPrChange>
      </w:pPr>
      <w:ins w:id="1157" w:author="10073817" w:date="2016-10-27T21:53:00Z">
        <w:r>
          <w:t>Energy</w:t>
        </w:r>
      </w:ins>
    </w:p>
    <w:p w14:paraId="365152BD" w14:textId="77777777" w:rsidR="002E33BA" w:rsidRDefault="002E33BA">
      <w:pPr>
        <w:rPr>
          <w:ins w:id="1158" w:author="10073817" w:date="2016-10-27T16:31:00Z"/>
        </w:rPr>
        <w:pPrChange w:id="1159" w:author="10073817" w:date="2016-10-27T16:28:00Z">
          <w:pPr>
            <w:spacing w:after="240"/>
            <w:jc w:val="both"/>
          </w:pPr>
        </w:pPrChange>
      </w:pPr>
      <w:ins w:id="1160" w:author="10073817" w:date="2016-10-27T16:30:00Z">
        <w:r>
          <w:t xml:space="preserve">The energy values for the various </w:t>
        </w:r>
      </w:ins>
      <w:ins w:id="1161" w:author="10073817" w:date="2016-10-27T16:31:00Z">
        <w:r>
          <w:t xml:space="preserve">steps of the simulation was plotted and is shown in </w:t>
        </w:r>
      </w:ins>
    </w:p>
    <w:p w14:paraId="33F9C196" w14:textId="501BE1AD" w:rsidR="002E33BA" w:rsidRDefault="006853F3">
      <w:pPr>
        <w:rPr>
          <w:ins w:id="1162" w:author="10073817" w:date="2016-10-27T16:34:00Z"/>
        </w:rPr>
        <w:pPrChange w:id="1163" w:author="10073817" w:date="2016-10-27T16:28:00Z">
          <w:pPr>
            <w:spacing w:after="240"/>
            <w:jc w:val="both"/>
          </w:pPr>
        </w:pPrChange>
      </w:pPr>
      <w:proofErr w:type="gramStart"/>
      <w:ins w:id="1164" w:author="10073817" w:date="2016-10-27T21:00:00Z">
        <w:r>
          <w:t xml:space="preserve">Figure </w:t>
        </w:r>
      </w:ins>
      <w:ins w:id="1165" w:author="10073817" w:date="2016-10-28T11:24:00Z">
        <w:r w:rsidR="005763C3">
          <w:t>6</w:t>
        </w:r>
      </w:ins>
      <w:ins w:id="1166" w:author="10073817" w:date="2016-10-27T16:31:00Z">
        <w:r w:rsidR="002E33BA">
          <w:t>.</w:t>
        </w:r>
      </w:ins>
      <w:proofErr w:type="gramEnd"/>
      <w:ins w:id="1167" w:author="10073817" w:date="2016-10-27T21:43:00Z">
        <w:r w:rsidR="00877CE0">
          <w:t xml:space="preserve"> The energy </w:t>
        </w:r>
      </w:ins>
      <w:ins w:id="1168" w:author="10073817" w:date="2016-10-28T11:32:00Z">
        <w:r w:rsidR="00877CE0">
          <w:t>calculated</w:t>
        </w:r>
      </w:ins>
      <w:ins w:id="1169" w:author="10073817" w:date="2016-10-27T21:43:00Z">
        <w:r w:rsidR="006C0680">
          <w:t xml:space="preserve"> </w:t>
        </w:r>
      </w:ins>
      <w:ins w:id="1170" w:author="10073817" w:date="2016-10-28T11:32:00Z">
        <w:r w:rsidR="00877CE0">
          <w:t xml:space="preserve">for the crystalline </w:t>
        </w:r>
      </w:ins>
      <w:proofErr w:type="spellStart"/>
      <w:ins w:id="1171" w:author="10073817" w:date="2016-10-27T21:43:00Z">
        <w:r w:rsidR="006C0680">
          <w:t>supercell</w:t>
        </w:r>
        <w:proofErr w:type="spellEnd"/>
        <w:r w:rsidR="006C0680">
          <w:t xml:space="preserve"> </w:t>
        </w:r>
      </w:ins>
      <w:ins w:id="1172" w:author="10073817" w:date="2016-10-28T11:32:00Z">
        <w:r w:rsidR="00877CE0">
          <w:t>is used as a starting point</w:t>
        </w:r>
      </w:ins>
    </w:p>
    <w:p w14:paraId="1C271F2D" w14:textId="47A832C8" w:rsidR="002E33BA" w:rsidRDefault="002E33BA">
      <w:pPr>
        <w:rPr>
          <w:ins w:id="1173" w:author="10073817" w:date="2016-10-27T16:35:00Z"/>
        </w:rPr>
        <w:pPrChange w:id="1174" w:author="10073817" w:date="2016-10-27T16:28:00Z">
          <w:pPr>
            <w:spacing w:after="240"/>
            <w:jc w:val="both"/>
          </w:pPr>
        </w:pPrChange>
      </w:pPr>
      <w:ins w:id="1175" w:author="10073817" w:date="2016-10-27T16:34:00Z">
        <w:r>
          <w:t>The energy evolution for the specific temperature condition</w:t>
        </w:r>
      </w:ins>
      <w:ins w:id="1176" w:author="10073817" w:date="2016-10-27T16:35:00Z">
        <w:r>
          <w:t xml:space="preserve">s are shown </w:t>
        </w:r>
      </w:ins>
      <w:ins w:id="1177" w:author="10073817" w:date="2016-10-27T20:14:00Z">
        <w:r w:rsidR="005A67BA">
          <w:t xml:space="preserve">in </w:t>
        </w:r>
      </w:ins>
      <w:ins w:id="1178" w:author="10073817" w:date="2016-10-28T11:24:00Z">
        <w:r w:rsidR="005763C3">
          <w:t>Figures</w:t>
        </w:r>
      </w:ins>
      <w:ins w:id="1179" w:author="10073817" w:date="2016-10-27T16:35:00Z">
        <w:r w:rsidR="00FC0EA0">
          <w:t xml:space="preserve"> </w:t>
        </w:r>
      </w:ins>
      <w:ins w:id="1180" w:author="10073817" w:date="2016-10-28T11:24:00Z">
        <w:r w:rsidR="005763C3">
          <w:t>7-9</w:t>
        </w:r>
      </w:ins>
    </w:p>
    <w:p w14:paraId="1FF16A3D" w14:textId="3CA32E96" w:rsidR="005A67BA" w:rsidRPr="00EA69EA" w:rsidRDefault="005763C3">
      <w:pPr>
        <w:jc w:val="center"/>
        <w:rPr>
          <w:ins w:id="1181" w:author="10073817" w:date="2016-10-27T15:38:00Z"/>
          <w:b/>
          <w:i/>
          <w:sz w:val="28"/>
          <w:szCs w:val="28"/>
          <w:rPrChange w:id="1182" w:author="10073817" w:date="2016-10-28T11:46:00Z">
            <w:rPr>
              <w:ins w:id="1183" w:author="10073817" w:date="2016-10-27T15:38:00Z"/>
            </w:rPr>
          </w:rPrChange>
        </w:rPr>
        <w:pPrChange w:id="1184" w:author="10073817" w:date="2016-10-28T11:46:00Z">
          <w:pPr>
            <w:spacing w:after="240"/>
            <w:jc w:val="both"/>
          </w:pPr>
        </w:pPrChange>
      </w:pPr>
      <w:ins w:id="1185" w:author="10073817" w:date="2016-10-27T21:00:00Z">
        <w:r w:rsidRPr="00EA69EA">
          <w:rPr>
            <w:b/>
            <w:i/>
            <w:sz w:val="28"/>
            <w:szCs w:val="28"/>
            <w:rPrChange w:id="1186" w:author="10073817" w:date="2016-10-28T11:46:00Z">
              <w:rPr/>
            </w:rPrChange>
          </w:rPr>
          <w:t xml:space="preserve">Figure </w:t>
        </w:r>
      </w:ins>
      <w:ins w:id="1187" w:author="10073817" w:date="2016-10-28T11:24:00Z">
        <w:r w:rsidRPr="00EA69EA">
          <w:rPr>
            <w:b/>
            <w:i/>
            <w:sz w:val="28"/>
            <w:szCs w:val="28"/>
            <w:rPrChange w:id="1188" w:author="10073817" w:date="2016-10-28T11:46:00Z">
              <w:rPr/>
            </w:rPrChange>
          </w:rPr>
          <w:t>6</w:t>
        </w:r>
      </w:ins>
    </w:p>
    <w:p w14:paraId="2B625B4B" w14:textId="67EC8860" w:rsidR="005A67BA" w:rsidRPr="00EA69EA" w:rsidRDefault="006853F3">
      <w:pPr>
        <w:jc w:val="center"/>
        <w:rPr>
          <w:ins w:id="1189" w:author="10073817" w:date="2016-10-27T15:28:00Z"/>
          <w:b/>
          <w:i/>
          <w:sz w:val="28"/>
          <w:szCs w:val="28"/>
          <w:rPrChange w:id="1190" w:author="10073817" w:date="2016-10-28T11:46:00Z">
            <w:rPr>
              <w:ins w:id="1191" w:author="10073817" w:date="2016-10-27T15:28:00Z"/>
              <w:rStyle w:val="tgc"/>
              <w:rFonts w:eastAsia="Times New Roman" w:cs="Arial"/>
            </w:rPr>
          </w:rPrChange>
        </w:rPr>
        <w:pPrChange w:id="1192" w:author="10073817" w:date="2016-10-28T11:46:00Z">
          <w:pPr>
            <w:spacing w:after="240"/>
            <w:jc w:val="both"/>
          </w:pPr>
        </w:pPrChange>
      </w:pPr>
      <w:ins w:id="1193" w:author="10073817" w:date="2016-10-27T21:01:00Z">
        <w:r w:rsidRPr="00EA69EA">
          <w:rPr>
            <w:b/>
            <w:i/>
            <w:sz w:val="28"/>
            <w:szCs w:val="28"/>
            <w:rPrChange w:id="1194" w:author="10073817" w:date="2016-10-28T11:46:00Z">
              <w:rPr/>
            </w:rPrChange>
          </w:rPr>
          <w:t xml:space="preserve">Figure </w:t>
        </w:r>
      </w:ins>
      <w:ins w:id="1195" w:author="10073817" w:date="2016-10-28T11:24:00Z">
        <w:r w:rsidR="005763C3" w:rsidRPr="00EA69EA">
          <w:rPr>
            <w:b/>
            <w:i/>
            <w:sz w:val="28"/>
            <w:szCs w:val="28"/>
            <w:rPrChange w:id="1196" w:author="10073817" w:date="2016-10-28T11:46:00Z">
              <w:rPr/>
            </w:rPrChange>
          </w:rPr>
          <w:t>7</w:t>
        </w:r>
      </w:ins>
    </w:p>
    <w:p w14:paraId="020DF791" w14:textId="5CCAEF4C" w:rsidR="00AC5CEB" w:rsidRPr="00EA69EA" w:rsidRDefault="005763C3">
      <w:pPr>
        <w:jc w:val="center"/>
        <w:rPr>
          <w:ins w:id="1197" w:author="10073817" w:date="2016-10-27T15:38:00Z"/>
          <w:b/>
          <w:i/>
          <w:sz w:val="28"/>
          <w:szCs w:val="28"/>
          <w:rPrChange w:id="1198" w:author="10073817" w:date="2016-10-28T11:48:00Z">
            <w:rPr>
              <w:ins w:id="1199" w:author="10073817" w:date="2016-10-27T15:38:00Z"/>
            </w:rPr>
          </w:rPrChange>
        </w:rPr>
        <w:pPrChange w:id="1200" w:author="10073817" w:date="2016-10-28T11:47:00Z">
          <w:pPr>
            <w:spacing w:after="240"/>
            <w:jc w:val="both"/>
          </w:pPr>
        </w:pPrChange>
      </w:pPr>
      <w:ins w:id="1201" w:author="10073817" w:date="2016-10-27T21:01:00Z">
        <w:r w:rsidRPr="00EA69EA">
          <w:rPr>
            <w:b/>
            <w:i/>
            <w:sz w:val="28"/>
            <w:szCs w:val="28"/>
            <w:rPrChange w:id="1202" w:author="10073817" w:date="2016-10-28T11:48:00Z">
              <w:rPr/>
            </w:rPrChange>
          </w:rPr>
          <w:lastRenderedPageBreak/>
          <w:t xml:space="preserve">Figure </w:t>
        </w:r>
      </w:ins>
      <w:ins w:id="1203" w:author="10073817" w:date="2016-10-28T11:24:00Z">
        <w:r w:rsidRPr="00EA69EA">
          <w:rPr>
            <w:b/>
            <w:i/>
            <w:sz w:val="28"/>
            <w:szCs w:val="28"/>
            <w:rPrChange w:id="1204" w:author="10073817" w:date="2016-10-28T11:48:00Z">
              <w:rPr/>
            </w:rPrChange>
          </w:rPr>
          <w:t>8</w:t>
        </w:r>
      </w:ins>
    </w:p>
    <w:p w14:paraId="47ADB52E" w14:textId="2B10A92E" w:rsidR="00AC5CEB" w:rsidRPr="00EA69EA" w:rsidRDefault="006853F3">
      <w:pPr>
        <w:jc w:val="center"/>
        <w:rPr>
          <w:ins w:id="1205" w:author="10073817" w:date="2016-10-27T20:14:00Z"/>
          <w:b/>
          <w:i/>
          <w:sz w:val="28"/>
          <w:szCs w:val="28"/>
          <w:rPrChange w:id="1206" w:author="10073817" w:date="2016-10-28T11:48:00Z">
            <w:rPr>
              <w:ins w:id="1207" w:author="10073817" w:date="2016-10-27T20:14:00Z"/>
            </w:rPr>
          </w:rPrChange>
        </w:rPr>
        <w:pPrChange w:id="1208" w:author="10073817" w:date="2016-10-28T11:48:00Z">
          <w:pPr>
            <w:spacing w:after="240"/>
            <w:jc w:val="both"/>
          </w:pPr>
        </w:pPrChange>
      </w:pPr>
      <w:ins w:id="1209" w:author="10073817" w:date="2016-10-27T21:01:00Z">
        <w:r w:rsidRPr="00EA69EA">
          <w:rPr>
            <w:b/>
            <w:i/>
            <w:sz w:val="28"/>
            <w:szCs w:val="28"/>
            <w:rPrChange w:id="1210" w:author="10073817" w:date="2016-10-28T11:48:00Z">
              <w:rPr/>
            </w:rPrChange>
          </w:rPr>
          <w:t>Fig</w:t>
        </w:r>
        <w:r w:rsidR="005763C3" w:rsidRPr="00EA69EA">
          <w:rPr>
            <w:b/>
            <w:i/>
            <w:sz w:val="28"/>
            <w:szCs w:val="28"/>
            <w:rPrChange w:id="1211" w:author="10073817" w:date="2016-10-28T11:48:00Z">
              <w:rPr/>
            </w:rPrChange>
          </w:rPr>
          <w:t xml:space="preserve">ure </w:t>
        </w:r>
      </w:ins>
      <w:ins w:id="1212" w:author="10073817" w:date="2016-10-28T11:24:00Z">
        <w:r w:rsidR="005763C3" w:rsidRPr="00EA69EA">
          <w:rPr>
            <w:b/>
            <w:i/>
            <w:sz w:val="28"/>
            <w:szCs w:val="28"/>
            <w:rPrChange w:id="1213" w:author="10073817" w:date="2016-10-28T11:48:00Z">
              <w:rPr/>
            </w:rPrChange>
          </w:rPr>
          <w:t>9</w:t>
        </w:r>
      </w:ins>
    </w:p>
    <w:p w14:paraId="4854D627" w14:textId="1B8FEAF1" w:rsidR="00465A7A" w:rsidRPr="00465A7A" w:rsidRDefault="005A67BA">
      <w:pPr>
        <w:rPr>
          <w:ins w:id="1214" w:author="10073817" w:date="2016-10-27T12:23:00Z"/>
          <w:rPrChange w:id="1215" w:author="10073817" w:date="2016-10-27T15:28:00Z">
            <w:rPr>
              <w:ins w:id="1216" w:author="10073817" w:date="2016-10-27T12:23:00Z"/>
              <w:rStyle w:val="tgc"/>
              <w:rFonts w:eastAsia="Times New Roman" w:cs="Arial"/>
            </w:rPr>
          </w:rPrChange>
        </w:rPr>
        <w:pPrChange w:id="1217" w:author="10073817" w:date="2016-10-27T15:28:00Z">
          <w:pPr>
            <w:spacing w:after="240"/>
            <w:jc w:val="both"/>
          </w:pPr>
        </w:pPrChange>
      </w:pPr>
      <w:ins w:id="1218" w:author="10073817" w:date="2016-10-27T20:14:00Z">
        <w:r>
          <w:t>From these energy curves it can be deducted that the system has the most energy after the</w:t>
        </w:r>
      </w:ins>
      <w:ins w:id="1219" w:author="10073817" w:date="2016-10-27T20:15:00Z">
        <w:r>
          <w:t xml:space="preserve"> </w:t>
        </w:r>
      </w:ins>
      <w:ins w:id="1220" w:author="10073817" w:date="2016-10-27T20:16:00Z">
        <w:r>
          <w:t>being heated to</w:t>
        </w:r>
      </w:ins>
      <w:ins w:id="1221" w:author="10073817" w:date="2016-10-27T20:15:00Z">
        <w:r>
          <w:t xml:space="preserve"> 6000K </w:t>
        </w:r>
        <w:proofErr w:type="gramStart"/>
        <w:r>
          <w:t xml:space="preserve">in </w:t>
        </w:r>
      </w:ins>
      <w:ins w:id="1222" w:author="10073817" w:date="2016-10-27T20:16:00Z">
        <w:r>
          <w:t xml:space="preserve"> 150steps</w:t>
        </w:r>
        <w:proofErr w:type="gramEnd"/>
        <w:r>
          <w:t xml:space="preserve"> of 1fs. The su</w:t>
        </w:r>
      </w:ins>
      <w:ins w:id="1223" w:author="10073817" w:date="2016-10-27T20:17:00Z">
        <w:r>
          <w:t>b</w:t>
        </w:r>
      </w:ins>
      <w:ins w:id="1224" w:author="10073817" w:date="2016-10-27T20:16:00Z">
        <w:r>
          <w:t xml:space="preserve">sequent quenching </w:t>
        </w:r>
      </w:ins>
      <w:ins w:id="1225" w:author="10073817" w:date="2016-10-27T20:17:00Z">
        <w:r>
          <w:t>has little impact on the energy of the system, but does however return the system to a solid state. The conclusion can be drawn that for this set of c</w:t>
        </w:r>
      </w:ins>
      <w:ins w:id="1226" w:author="10073817" w:date="2016-10-27T20:18:00Z">
        <w:r>
          <w:t>a</w:t>
        </w:r>
      </w:ins>
      <w:ins w:id="1227" w:author="10073817" w:date="2016-10-27T20:17:00Z">
        <w:r>
          <w:t xml:space="preserve">lculations </w:t>
        </w:r>
      </w:ins>
      <w:ins w:id="1228" w:author="10073817" w:date="2016-10-27T20:18:00Z">
        <w:r>
          <w:t xml:space="preserve">that would be the solid structure with the highest level of </w:t>
        </w:r>
      </w:ins>
      <w:ins w:id="1229" w:author="10073817" w:date="2016-10-27T20:22:00Z">
        <w:r>
          <w:t xml:space="preserve">disorder in the system and thus the most </w:t>
        </w:r>
      </w:ins>
      <w:ins w:id="1230" w:author="10073817" w:date="2016-10-27T20:27:00Z">
        <w:r w:rsidR="00AC5CEB">
          <w:t>amorphous</w:t>
        </w:r>
      </w:ins>
      <w:ins w:id="1231" w:author="10073817" w:date="2016-10-27T20:22:00Z">
        <w:r>
          <w:t xml:space="preserve">. This is confirmed when the </w:t>
        </w:r>
      </w:ins>
      <w:ins w:id="1232" w:author="10073817" w:date="2016-10-27T20:23:00Z">
        <w:r>
          <w:t>energy for the various melting and quenching steps are plotted against each other. (</w:t>
        </w:r>
      </w:ins>
      <w:ins w:id="1233" w:author="10073817" w:date="2016-10-27T21:01:00Z">
        <w:r w:rsidR="005763C3">
          <w:t xml:space="preserve">Figure </w:t>
        </w:r>
      </w:ins>
      <w:ins w:id="1234" w:author="10073817" w:date="2016-10-28T11:25:00Z">
        <w:r w:rsidR="005763C3">
          <w:t>10</w:t>
        </w:r>
      </w:ins>
      <w:ins w:id="1235" w:author="10073817" w:date="2016-10-27T20:25:00Z">
        <w:r w:rsidR="00AC5CEB">
          <w:t>)</w:t>
        </w:r>
      </w:ins>
    </w:p>
    <w:p w14:paraId="7790AD0B" w14:textId="3E9861D5" w:rsidR="009A37CD" w:rsidRPr="00EA69EA" w:rsidRDefault="006853F3">
      <w:pPr>
        <w:jc w:val="center"/>
        <w:rPr>
          <w:ins w:id="1236" w:author="10073817" w:date="2016-10-27T21:53:00Z"/>
          <w:b/>
          <w:i/>
          <w:sz w:val="28"/>
          <w:szCs w:val="28"/>
          <w:rPrChange w:id="1237" w:author="10073817" w:date="2016-10-28T11:52:00Z">
            <w:rPr>
              <w:ins w:id="1238" w:author="10073817" w:date="2016-10-27T21:53:00Z"/>
            </w:rPr>
          </w:rPrChange>
        </w:rPr>
        <w:pPrChange w:id="1239" w:author="10073817" w:date="2016-10-28T11:52:00Z">
          <w:pPr>
            <w:spacing w:after="240"/>
            <w:jc w:val="both"/>
          </w:pPr>
        </w:pPrChange>
      </w:pPr>
      <w:ins w:id="1240" w:author="10073817" w:date="2016-10-27T21:01:00Z">
        <w:r w:rsidRPr="00EA69EA">
          <w:rPr>
            <w:b/>
            <w:i/>
            <w:sz w:val="28"/>
            <w:szCs w:val="28"/>
            <w:rPrChange w:id="1241" w:author="10073817" w:date="2016-10-28T11:52:00Z">
              <w:rPr/>
            </w:rPrChange>
          </w:rPr>
          <w:t xml:space="preserve">Figure </w:t>
        </w:r>
      </w:ins>
      <w:ins w:id="1242" w:author="10073817" w:date="2016-10-28T11:25:00Z">
        <w:r w:rsidR="005763C3" w:rsidRPr="00EA69EA">
          <w:rPr>
            <w:b/>
            <w:i/>
            <w:sz w:val="28"/>
            <w:szCs w:val="28"/>
            <w:rPrChange w:id="1243" w:author="10073817" w:date="2016-10-28T11:52:00Z">
              <w:rPr/>
            </w:rPrChange>
          </w:rPr>
          <w:t>10</w:t>
        </w:r>
      </w:ins>
    </w:p>
    <w:p w14:paraId="1E3A2543" w14:textId="1AEC08C2" w:rsidR="00430684" w:rsidRDefault="00430684">
      <w:pPr>
        <w:pStyle w:val="Heading3"/>
        <w:rPr>
          <w:ins w:id="1244" w:author="10073817" w:date="2016-10-27T20:34:00Z"/>
        </w:rPr>
        <w:pPrChange w:id="1245" w:author="10073817" w:date="2016-10-27T21:53:00Z">
          <w:pPr>
            <w:spacing w:after="240"/>
            <w:jc w:val="both"/>
          </w:pPr>
        </w:pPrChange>
      </w:pPr>
      <w:ins w:id="1246" w:author="10073817" w:date="2016-10-27T21:53:00Z">
        <w:r>
          <w:t>Band Gap</w:t>
        </w:r>
      </w:ins>
    </w:p>
    <w:p w14:paraId="35E71026" w14:textId="51204F6E" w:rsidR="00AC5CEB" w:rsidRDefault="00AC5CEB">
      <w:pPr>
        <w:rPr>
          <w:ins w:id="1247" w:author="10073817" w:date="2016-10-27T20:51:00Z"/>
        </w:rPr>
        <w:pPrChange w:id="1248" w:author="10073817" w:date="2016-10-27T20:25:00Z">
          <w:pPr>
            <w:spacing w:after="240"/>
            <w:jc w:val="both"/>
          </w:pPr>
        </w:pPrChange>
      </w:pPr>
      <w:ins w:id="1249" w:author="10073817" w:date="2016-10-27T20:34:00Z">
        <w:r>
          <w:t xml:space="preserve">Another property of the system that </w:t>
        </w:r>
        <w:r w:rsidR="00131AEC">
          <w:t xml:space="preserve">serves as an indicator of the reactivity and </w:t>
        </w:r>
      </w:ins>
      <w:ins w:id="1250" w:author="10073817" w:date="2016-10-27T20:35:00Z">
        <w:r w:rsidR="00131AEC">
          <w:t xml:space="preserve">level of disorder is the band gap. </w:t>
        </w:r>
      </w:ins>
      <w:ins w:id="1251" w:author="10073817" w:date="2016-10-27T20:49:00Z">
        <w:r w:rsidR="007359A6">
          <w:t xml:space="preserve">The gap refers to the </w:t>
        </w:r>
      </w:ins>
      <w:ins w:id="1252" w:author="10073817" w:date="2016-10-27T20:50:00Z">
        <w:r w:rsidR="007359A6">
          <w:t xml:space="preserve">energy level in molecular orbitals </w:t>
        </w:r>
        <w:proofErr w:type="spellStart"/>
        <w:r w:rsidR="007359A6">
          <w:t>seperating</w:t>
        </w:r>
        <w:proofErr w:type="spellEnd"/>
        <w:r w:rsidR="007359A6">
          <w:t xml:space="preserve"> the H</w:t>
        </w:r>
      </w:ins>
      <w:ins w:id="1253" w:author="10073817" w:date="2016-10-27T20:51:00Z">
        <w:r w:rsidR="007359A6">
          <w:t>OMO and the LUMO.</w:t>
        </w:r>
      </w:ins>
    </w:p>
    <w:p w14:paraId="63B23303" w14:textId="77777777" w:rsidR="00D369B5" w:rsidRDefault="007359A6">
      <w:pPr>
        <w:rPr>
          <w:ins w:id="1254" w:author="10073817" w:date="2016-10-28T12:17:00Z"/>
        </w:rPr>
        <w:pPrChange w:id="1255" w:author="10073817" w:date="2016-10-28T12:16:00Z">
          <w:pPr>
            <w:spacing w:after="240"/>
            <w:jc w:val="both"/>
          </w:pPr>
        </w:pPrChange>
      </w:pPr>
      <w:ins w:id="1256" w:author="10073817" w:date="2016-10-27T20:52:00Z">
        <w:r>
          <w:t xml:space="preserve">In the calculations it is noted that the band gap reaches its </w:t>
        </w:r>
        <w:proofErr w:type="gramStart"/>
        <w:r>
          <w:t>lowest,</w:t>
        </w:r>
        <w:proofErr w:type="gramEnd"/>
        <w:r>
          <w:t xml:space="preserve"> and thus most reactive level when the material is heated to 6000K. </w:t>
        </w:r>
      </w:ins>
      <w:ins w:id="1257" w:author="10073817" w:date="2016-10-27T21:12:00Z">
        <w:r w:rsidR="004057AA">
          <w:t>Table</w:t>
        </w:r>
      </w:ins>
      <w:ins w:id="1258" w:author="10073817" w:date="2016-10-27T21:45:00Z">
        <w:r w:rsidR="006C0680">
          <w:t xml:space="preserve"> 3</w:t>
        </w:r>
      </w:ins>
      <w:ins w:id="1259" w:author="10073817" w:date="2016-10-27T21:12:00Z">
        <w:r w:rsidR="004057AA">
          <w:t xml:space="preserve"> lists the band gaps for each structure that was </w:t>
        </w:r>
      </w:ins>
      <w:ins w:id="1260" w:author="10073817" w:date="2016-10-27T21:45:00Z">
        <w:r w:rsidR="006C0680">
          <w:t>calculated</w:t>
        </w:r>
      </w:ins>
      <w:ins w:id="1261" w:author="10073817" w:date="2016-10-27T21:47:00Z">
        <w:r w:rsidR="00430684">
          <w:t xml:space="preserve">. </w:t>
        </w:r>
      </w:ins>
    </w:p>
    <w:p w14:paraId="0A26F3A1" w14:textId="465BDCEC" w:rsidR="006C0680" w:rsidRPr="00D369B5" w:rsidRDefault="00F413C7">
      <w:pPr>
        <w:jc w:val="center"/>
        <w:rPr>
          <w:ins w:id="1262" w:author="10073817" w:date="2016-10-27T20:57:00Z"/>
          <w:b/>
          <w:i/>
          <w:color w:val="FF0000"/>
          <w:sz w:val="28"/>
          <w:szCs w:val="28"/>
          <w:rPrChange w:id="1263" w:author="10073817" w:date="2016-10-28T12:17:00Z">
            <w:rPr>
              <w:ins w:id="1264" w:author="10073817" w:date="2016-10-27T20:57:00Z"/>
            </w:rPr>
          </w:rPrChange>
        </w:rPr>
        <w:pPrChange w:id="1265" w:author="10073817" w:date="2016-10-28T12:17:00Z">
          <w:pPr>
            <w:spacing w:after="240"/>
            <w:jc w:val="both"/>
          </w:pPr>
        </w:pPrChange>
      </w:pPr>
      <w:ins w:id="1266" w:author="10073817" w:date="2016-10-27T22:14:00Z">
        <w:r w:rsidRPr="00D369B5">
          <w:rPr>
            <w:b/>
            <w:i/>
            <w:color w:val="FF0000"/>
            <w:sz w:val="28"/>
            <w:szCs w:val="28"/>
            <w:rPrChange w:id="1267" w:author="10073817" w:date="2016-10-28T12:17:00Z">
              <w:rPr/>
            </w:rPrChange>
          </w:rPr>
          <w:t>Table 3</w:t>
        </w:r>
      </w:ins>
    </w:p>
    <w:p w14:paraId="4B5BBAA1" w14:textId="5499B7BC" w:rsidR="00430684" w:rsidRDefault="00430684">
      <w:pPr>
        <w:rPr>
          <w:ins w:id="1268" w:author="10073817" w:date="2016-10-27T21:48:00Z"/>
        </w:rPr>
        <w:pPrChange w:id="1269" w:author="10073817" w:date="2016-10-27T20:25:00Z">
          <w:pPr>
            <w:spacing w:after="240"/>
            <w:jc w:val="both"/>
          </w:pPr>
        </w:pPrChange>
      </w:pPr>
      <w:ins w:id="1270" w:author="10073817" w:date="2016-10-27T21:48:00Z">
        <w:r>
          <w:t>The value highlighted in green after the quenching of a structure heated to 600K in 100 steps shows the minimum in this series.</w:t>
        </w:r>
      </w:ins>
    </w:p>
    <w:p w14:paraId="040D1A3B" w14:textId="5B62DB80" w:rsidR="007359A6" w:rsidRDefault="007359A6">
      <w:pPr>
        <w:rPr>
          <w:ins w:id="1271" w:author="10073817" w:date="2016-10-27T20:30:00Z"/>
        </w:rPr>
        <w:pPrChange w:id="1272" w:author="10073817" w:date="2016-10-27T20:25:00Z">
          <w:pPr>
            <w:spacing w:after="240"/>
            <w:jc w:val="both"/>
          </w:pPr>
        </w:pPrChange>
      </w:pPr>
      <w:ins w:id="1273" w:author="10073817" w:date="2016-10-27T20:57:00Z">
        <w:r>
          <w:t xml:space="preserve">Further evidence to support the conclusion that the highest reactivity and most amorphous solid is formed when the initial bulk is heated to 6000 is found when the </w:t>
        </w:r>
      </w:ins>
      <w:ins w:id="1274" w:author="10073817" w:date="2016-10-27T20:59:00Z">
        <w:r w:rsidR="006853F3">
          <w:t>values for t</w:t>
        </w:r>
      </w:ins>
      <w:ins w:id="1275" w:author="10073817" w:date="2016-10-27T21:44:00Z">
        <w:r w:rsidR="006C0680">
          <w:t>h</w:t>
        </w:r>
      </w:ins>
      <w:ins w:id="1276" w:author="10073817" w:date="2016-10-27T20:59:00Z">
        <w:r w:rsidR="006853F3">
          <w:t xml:space="preserve">e melting and quenching steps are plotted </w:t>
        </w:r>
      </w:ins>
      <w:ins w:id="1277" w:author="10073817" w:date="2016-10-27T21:00:00Z">
        <w:r w:rsidR="006853F3">
          <w:t>separately</w:t>
        </w:r>
      </w:ins>
      <w:ins w:id="1278" w:author="10073817" w:date="2016-10-27T20:59:00Z">
        <w:r w:rsidR="006853F3">
          <w:t xml:space="preserve"> f</w:t>
        </w:r>
      </w:ins>
      <w:ins w:id="1279" w:author="10073817" w:date="2016-10-27T21:49:00Z">
        <w:r w:rsidR="00430684">
          <w:t>r</w:t>
        </w:r>
      </w:ins>
      <w:ins w:id="1280" w:author="10073817" w:date="2016-10-27T20:59:00Z">
        <w:r w:rsidR="006853F3">
          <w:t>om the</w:t>
        </w:r>
      </w:ins>
      <w:ins w:id="1281" w:author="10073817" w:date="2016-10-27T21:00:00Z">
        <w:r w:rsidR="006853F3">
          <w:t xml:space="preserve"> </w:t>
        </w:r>
      </w:ins>
      <w:ins w:id="1282" w:author="10073817" w:date="2016-10-27T20:59:00Z">
        <w:r w:rsidR="006853F3">
          <w:t>values for th</w:t>
        </w:r>
      </w:ins>
      <w:ins w:id="1283" w:author="10073817" w:date="2016-10-27T21:00:00Z">
        <w:r w:rsidR="006853F3">
          <w:t>e</w:t>
        </w:r>
      </w:ins>
      <w:ins w:id="1284" w:author="10073817" w:date="2016-10-27T20:59:00Z">
        <w:r w:rsidR="006853F3">
          <w:t xml:space="preserve"> annealing steps. Figures </w:t>
        </w:r>
      </w:ins>
      <w:ins w:id="1285" w:author="10073817" w:date="2016-10-28T11:26:00Z">
        <w:r w:rsidR="005763C3">
          <w:t>11-12</w:t>
        </w:r>
      </w:ins>
    </w:p>
    <w:p w14:paraId="3E73A26B" w14:textId="79681A04" w:rsidR="004057AA" w:rsidRPr="00EA69EA" w:rsidRDefault="006853F3">
      <w:pPr>
        <w:jc w:val="center"/>
        <w:rPr>
          <w:ins w:id="1286" w:author="10073817" w:date="2016-10-27T21:09:00Z"/>
          <w:b/>
          <w:i/>
          <w:sz w:val="28"/>
          <w:szCs w:val="28"/>
          <w:rPrChange w:id="1287" w:author="10073817" w:date="2016-10-28T11:54:00Z">
            <w:rPr>
              <w:ins w:id="1288" w:author="10073817" w:date="2016-10-27T21:09:00Z"/>
            </w:rPr>
          </w:rPrChange>
        </w:rPr>
        <w:pPrChange w:id="1289" w:author="10073817" w:date="2016-10-28T11:54:00Z">
          <w:pPr>
            <w:spacing w:after="240"/>
            <w:jc w:val="both"/>
          </w:pPr>
        </w:pPrChange>
      </w:pPr>
      <w:ins w:id="1290" w:author="10073817" w:date="2016-10-27T21:02:00Z">
        <w:r w:rsidRPr="00EA69EA">
          <w:rPr>
            <w:b/>
            <w:i/>
            <w:sz w:val="28"/>
            <w:szCs w:val="28"/>
            <w:rPrChange w:id="1291" w:author="10073817" w:date="2016-10-28T11:54:00Z">
              <w:rPr/>
            </w:rPrChange>
          </w:rPr>
          <w:t>Figure 1</w:t>
        </w:r>
      </w:ins>
      <w:ins w:id="1292" w:author="10073817" w:date="2016-10-28T11:26:00Z">
        <w:r w:rsidR="005763C3" w:rsidRPr="00EA69EA">
          <w:rPr>
            <w:b/>
            <w:i/>
            <w:sz w:val="28"/>
            <w:szCs w:val="28"/>
            <w:rPrChange w:id="1293" w:author="10073817" w:date="2016-10-28T11:54:00Z">
              <w:rPr/>
            </w:rPrChange>
          </w:rPr>
          <w:t>1</w:t>
        </w:r>
      </w:ins>
    </w:p>
    <w:p w14:paraId="436FDB94" w14:textId="3B5BE0F2" w:rsidR="004057AA" w:rsidRPr="00EA69EA" w:rsidRDefault="005763C3">
      <w:pPr>
        <w:jc w:val="center"/>
        <w:rPr>
          <w:ins w:id="1294" w:author="10073817" w:date="2016-10-28T09:28:00Z"/>
          <w:sz w:val="28"/>
          <w:szCs w:val="28"/>
          <w:rPrChange w:id="1295" w:author="10073817" w:date="2016-10-28T11:54:00Z">
            <w:rPr>
              <w:ins w:id="1296" w:author="10073817" w:date="2016-10-28T09:28:00Z"/>
            </w:rPr>
          </w:rPrChange>
        </w:rPr>
        <w:pPrChange w:id="1297" w:author="10073817" w:date="2016-10-28T11:54:00Z">
          <w:pPr>
            <w:spacing w:after="240"/>
            <w:jc w:val="both"/>
          </w:pPr>
        </w:pPrChange>
      </w:pPr>
      <w:ins w:id="1298" w:author="10073817" w:date="2016-10-27T21:10:00Z">
        <w:r w:rsidRPr="00EA69EA">
          <w:rPr>
            <w:b/>
            <w:i/>
            <w:sz w:val="28"/>
            <w:szCs w:val="28"/>
            <w:rPrChange w:id="1299" w:author="10073817" w:date="2016-10-28T11:54:00Z">
              <w:rPr/>
            </w:rPrChange>
          </w:rPr>
          <w:t>Figure 1</w:t>
        </w:r>
      </w:ins>
      <w:ins w:id="1300" w:author="10073817" w:date="2016-10-28T11:26:00Z">
        <w:r w:rsidRPr="00EA69EA">
          <w:rPr>
            <w:b/>
            <w:i/>
            <w:sz w:val="28"/>
            <w:szCs w:val="28"/>
            <w:rPrChange w:id="1301" w:author="10073817" w:date="2016-10-28T11:54:00Z">
              <w:rPr/>
            </w:rPrChange>
          </w:rPr>
          <w:t>2</w:t>
        </w:r>
      </w:ins>
    </w:p>
    <w:p w14:paraId="5A4C2EA4" w14:textId="1B591071" w:rsidR="00BE5481" w:rsidRPr="00D369B5" w:rsidRDefault="00BE5481">
      <w:pPr>
        <w:jc w:val="center"/>
        <w:rPr>
          <w:ins w:id="1302" w:author="10073817" w:date="2016-10-28T09:29:00Z"/>
          <w:b/>
          <w:i/>
          <w:sz w:val="28"/>
          <w:szCs w:val="28"/>
          <w:rPrChange w:id="1303" w:author="10073817" w:date="2016-10-28T12:17:00Z">
            <w:rPr>
              <w:ins w:id="1304" w:author="10073817" w:date="2016-10-28T09:29:00Z"/>
            </w:rPr>
          </w:rPrChange>
        </w:rPr>
        <w:pPrChange w:id="1305" w:author="10073817" w:date="2016-10-28T12:17:00Z">
          <w:pPr>
            <w:spacing w:after="240"/>
            <w:jc w:val="both"/>
          </w:pPr>
        </w:pPrChange>
      </w:pPr>
      <w:ins w:id="1306" w:author="10073817" w:date="2016-10-28T09:29:00Z">
        <w:r w:rsidRPr="00D369B5">
          <w:rPr>
            <w:b/>
            <w:i/>
            <w:sz w:val="28"/>
            <w:szCs w:val="28"/>
            <w:rPrChange w:id="1307" w:author="10073817" w:date="2016-10-28T12:17:00Z">
              <w:rPr/>
            </w:rPrChange>
          </w:rPr>
          <w:t>Figure 1</w:t>
        </w:r>
      </w:ins>
      <w:ins w:id="1308" w:author="10073817" w:date="2016-10-28T11:26:00Z">
        <w:r w:rsidR="005763C3" w:rsidRPr="00D369B5">
          <w:rPr>
            <w:b/>
            <w:i/>
            <w:sz w:val="28"/>
            <w:szCs w:val="28"/>
            <w:rPrChange w:id="1309" w:author="10073817" w:date="2016-10-28T12:17:00Z">
              <w:rPr/>
            </w:rPrChange>
          </w:rPr>
          <w:t>3</w:t>
        </w:r>
      </w:ins>
    </w:p>
    <w:p w14:paraId="56BFB90A" w14:textId="5C8AEF94" w:rsidR="00EE1A47" w:rsidRPr="00D369B5" w:rsidRDefault="00BE5481">
      <w:pPr>
        <w:jc w:val="center"/>
        <w:rPr>
          <w:ins w:id="1310" w:author="10073817" w:date="2016-10-27T21:10:00Z"/>
          <w:b/>
          <w:i/>
          <w:sz w:val="28"/>
          <w:szCs w:val="28"/>
          <w:rPrChange w:id="1311" w:author="10073817" w:date="2016-10-28T12:17:00Z">
            <w:rPr>
              <w:ins w:id="1312" w:author="10073817" w:date="2016-10-27T21:10:00Z"/>
            </w:rPr>
          </w:rPrChange>
        </w:rPr>
        <w:pPrChange w:id="1313" w:author="10073817" w:date="2016-10-28T12:17:00Z">
          <w:pPr>
            <w:spacing w:after="240"/>
            <w:jc w:val="both"/>
          </w:pPr>
        </w:pPrChange>
      </w:pPr>
      <w:ins w:id="1314" w:author="10073817" w:date="2016-10-27T22:04:00Z">
        <w:r w:rsidRPr="00D369B5">
          <w:rPr>
            <w:b/>
            <w:i/>
            <w:sz w:val="28"/>
            <w:szCs w:val="28"/>
            <w:rPrChange w:id="1315" w:author="10073817" w:date="2016-10-28T12:17:00Z">
              <w:rPr/>
            </w:rPrChange>
          </w:rPr>
          <w:t>Figure 1</w:t>
        </w:r>
      </w:ins>
      <w:ins w:id="1316" w:author="10073817" w:date="2016-10-28T11:26:00Z">
        <w:r w:rsidR="005763C3" w:rsidRPr="00D369B5">
          <w:rPr>
            <w:b/>
            <w:i/>
            <w:sz w:val="28"/>
            <w:szCs w:val="28"/>
            <w:rPrChange w:id="1317" w:author="10073817" w:date="2016-10-28T12:17:00Z">
              <w:rPr/>
            </w:rPrChange>
          </w:rPr>
          <w:t>4</w:t>
        </w:r>
      </w:ins>
    </w:p>
    <w:p w14:paraId="0E2BC965" w14:textId="40D9EF40" w:rsidR="00430684" w:rsidRDefault="00430684">
      <w:pPr>
        <w:pStyle w:val="Heading3"/>
        <w:rPr>
          <w:ins w:id="1318" w:author="10073817" w:date="2016-10-27T21:54:00Z"/>
        </w:rPr>
        <w:pPrChange w:id="1319" w:author="10073817" w:date="2016-10-27T21:54:00Z">
          <w:pPr>
            <w:spacing w:after="240"/>
            <w:jc w:val="both"/>
          </w:pPr>
        </w:pPrChange>
      </w:pPr>
      <w:ins w:id="1320" w:author="10073817" w:date="2016-10-27T21:54:00Z">
        <w:r>
          <w:lastRenderedPageBreak/>
          <w:t>Bond angle</w:t>
        </w:r>
      </w:ins>
    </w:p>
    <w:p w14:paraId="69FD11C7" w14:textId="1E4A34D8" w:rsidR="00430684" w:rsidRDefault="00F413C7">
      <w:pPr>
        <w:rPr>
          <w:ins w:id="1321" w:author="10073817" w:date="2016-10-28T12:18:00Z"/>
        </w:rPr>
        <w:pPrChange w:id="1322" w:author="10073817" w:date="2016-10-27T21:54:00Z">
          <w:pPr>
            <w:spacing w:after="240"/>
            <w:jc w:val="both"/>
          </w:pPr>
        </w:pPrChange>
      </w:pPr>
      <w:ins w:id="1323" w:author="10073817" w:date="2016-10-27T22:09:00Z">
        <w:r>
          <w:t>One of the prop</w:t>
        </w:r>
        <w:del w:id="1324" w:author="Geldenhuys, Pieter (P)" w:date="2016-10-28T08:38:00Z">
          <w:r w:rsidDel="00F64198">
            <w:delText>o</w:delText>
          </w:r>
        </w:del>
        <w:r>
          <w:t>erties of amorphous solids is that the spread of bond angles and bond le</w:t>
        </w:r>
      </w:ins>
      <w:ins w:id="1325" w:author="10073817" w:date="2016-10-27T22:10:00Z">
        <w:r>
          <w:t>n</w:t>
        </w:r>
      </w:ins>
      <w:ins w:id="1326" w:author="10073817" w:date="2016-10-27T22:09:00Z">
        <w:r>
          <w:t xml:space="preserve">gths are </w:t>
        </w:r>
      </w:ins>
      <w:ins w:id="1327" w:author="10073817" w:date="2016-10-27T22:10:00Z">
        <w:r>
          <w:t xml:space="preserve">widely distributed. </w:t>
        </w:r>
      </w:ins>
      <w:ins w:id="1328" w:author="10073817" w:date="2016-10-27T22:11:00Z">
        <w:r>
          <w:t>Crystalline solids however show a very narrow distribution of values. The level of disorder can therefore be evaluated at the hand of t</w:t>
        </w:r>
        <w:del w:id="1329" w:author="Geldenhuys, Pieter (P)" w:date="2016-10-28T08:38:00Z">
          <w:r w:rsidDel="00F64198">
            <w:delText>e</w:delText>
          </w:r>
        </w:del>
        <w:r>
          <w:t>h</w:t>
        </w:r>
      </w:ins>
      <w:ins w:id="1330" w:author="Geldenhuys, Pieter (P)" w:date="2016-10-28T08:38:00Z">
        <w:r w:rsidR="00F64198">
          <w:t>e</w:t>
        </w:r>
      </w:ins>
      <w:ins w:id="1331" w:author="10073817" w:date="2016-10-27T22:11:00Z">
        <w:r>
          <w:t xml:space="preserve"> variation</w:t>
        </w:r>
      </w:ins>
      <w:ins w:id="1332" w:author="Geldenhuys, Pieter (P)" w:date="2016-10-28T08:38:00Z">
        <w:r w:rsidR="00F64198">
          <w:t xml:space="preserve"> </w:t>
        </w:r>
      </w:ins>
      <w:ins w:id="1333" w:author="10073817" w:date="2016-10-27T22:11:00Z">
        <w:r>
          <w:t>in the values of the bond angles and bond l</w:t>
        </w:r>
      </w:ins>
      <w:ins w:id="1334" w:author="10073817" w:date="2016-10-27T22:12:00Z">
        <w:r>
          <w:t>engths as well as the deviation from the value in the original crystalline solid.</w:t>
        </w:r>
      </w:ins>
      <w:ins w:id="1335" w:author="10073817" w:date="2016-10-27T21:54:00Z">
        <w:r w:rsidR="00430684">
          <w:t xml:space="preserve"> Bond angles </w:t>
        </w:r>
      </w:ins>
      <w:ins w:id="1336" w:author="10073817" w:date="2016-10-27T22:11:00Z">
        <w:r>
          <w:t xml:space="preserve">and lengths </w:t>
        </w:r>
      </w:ins>
      <w:ins w:id="1337" w:author="10073817" w:date="2016-10-27T21:54:00Z">
        <w:r w:rsidR="00430684">
          <w:t>were measured after each step of the process to evaluate the level of disorder in the system. The</w:t>
        </w:r>
      </w:ins>
      <w:ins w:id="1338" w:author="10073817" w:date="2016-10-27T21:56:00Z">
        <w:r w:rsidR="00430684">
          <w:t xml:space="preserve"> </w:t>
        </w:r>
      </w:ins>
      <w:ins w:id="1339" w:author="10073817" w:date="2016-10-27T21:54:00Z">
        <w:r w:rsidR="00430684">
          <w:t xml:space="preserve">values were </w:t>
        </w:r>
      </w:ins>
      <w:ins w:id="1340" w:author="10073817" w:date="2016-10-27T21:56:00Z">
        <w:r w:rsidR="00430684">
          <w:t xml:space="preserve">compared with the original bonds as found in the </w:t>
        </w:r>
        <w:proofErr w:type="spellStart"/>
        <w:r w:rsidR="00430684">
          <w:t>supercell</w:t>
        </w:r>
        <w:proofErr w:type="spellEnd"/>
        <w:r w:rsidR="00430684">
          <w:t>.</w:t>
        </w:r>
      </w:ins>
      <w:ins w:id="1341" w:author="10073817" w:date="2016-10-27T21:58:00Z">
        <w:r w:rsidR="00EE1A47">
          <w:t xml:space="preserve"> Figures 15-17 shows the </w:t>
        </w:r>
      </w:ins>
      <w:ins w:id="1342" w:author="10073817" w:date="2016-10-27T22:00:00Z">
        <w:r w:rsidR="00EE1A47">
          <w:t>average change of</w:t>
        </w:r>
      </w:ins>
      <w:ins w:id="1343" w:author="10073817" w:date="2016-10-27T21:58:00Z">
        <w:r w:rsidR="00EE1A47">
          <w:t xml:space="preserve"> </w:t>
        </w:r>
      </w:ins>
      <w:ins w:id="1344" w:author="10073817" w:date="2016-10-27T22:00:00Z">
        <w:r w:rsidR="00EE1A47">
          <w:t xml:space="preserve">bonding </w:t>
        </w:r>
      </w:ins>
      <w:ins w:id="1345" w:author="10073817" w:date="2016-10-27T21:58:00Z">
        <w:r w:rsidR="00EE1A47">
          <w:t xml:space="preserve">angles in the resulting structures after each step during the initial melting of the </w:t>
        </w:r>
      </w:ins>
      <w:ins w:id="1346" w:author="10073817" w:date="2016-10-27T22:00:00Z">
        <w:r w:rsidR="00EE1A47">
          <w:t>crystalline</w:t>
        </w:r>
      </w:ins>
      <w:ins w:id="1347" w:author="10073817" w:date="2016-10-27T21:58:00Z">
        <w:r w:rsidR="00EE1A47">
          <w:t xml:space="preserve"> solid.</w:t>
        </w:r>
      </w:ins>
      <w:ins w:id="1348" w:author="10073817" w:date="2016-10-27T22:15:00Z">
        <w:r>
          <w:t xml:space="preserve"> </w:t>
        </w:r>
        <w:proofErr w:type="gramStart"/>
        <w:r>
          <w:t>Tables 4 and 5 provides</w:t>
        </w:r>
        <w:proofErr w:type="gramEnd"/>
        <w:r>
          <w:t xml:space="preserve"> a summary of the bond angle dev</w:t>
        </w:r>
        <w:del w:id="1349" w:author="Geldenhuys, Pieter (P)" w:date="2016-10-28T08:38:00Z">
          <w:r w:rsidDel="00F64198">
            <w:delText>a</w:delText>
          </w:r>
        </w:del>
        <w:r>
          <w:t>i</w:t>
        </w:r>
      </w:ins>
      <w:ins w:id="1350" w:author="Geldenhuys, Pieter (P)" w:date="2016-10-28T08:38:00Z">
        <w:r w:rsidR="00F64198">
          <w:t>a</w:t>
        </w:r>
      </w:ins>
      <w:ins w:id="1351" w:author="10073817" w:date="2016-10-27T22:15:00Z">
        <w:r>
          <w:t>tions that were observed</w:t>
        </w:r>
      </w:ins>
      <w:ins w:id="1352" w:author="Geldenhuys, Pieter (P)" w:date="2016-10-28T08:38:00Z">
        <w:r w:rsidR="00F64198">
          <w:t>.</w:t>
        </w:r>
      </w:ins>
    </w:p>
    <w:p w14:paraId="4B34F153" w14:textId="491ADB43" w:rsidR="00EE1A47" w:rsidRPr="00542131" w:rsidRDefault="00EE1A47" w:rsidP="00542131">
      <w:pPr>
        <w:jc w:val="center"/>
        <w:rPr>
          <w:ins w:id="1353" w:author="10073817" w:date="2016-10-27T21:57:00Z"/>
          <w:rPrChange w:id="1354" w:author="10073817" w:date="2016-10-28T12:34:00Z">
            <w:rPr>
              <w:ins w:id="1355" w:author="10073817" w:date="2016-10-27T21:57:00Z"/>
            </w:rPr>
          </w:rPrChange>
        </w:rPr>
        <w:pPrChange w:id="1356" w:author="10073817" w:date="2016-10-28T12:34:00Z">
          <w:pPr>
            <w:spacing w:after="240"/>
            <w:jc w:val="both"/>
          </w:pPr>
        </w:pPrChange>
      </w:pPr>
      <w:ins w:id="1357" w:author="10073817" w:date="2016-10-27T22:02:00Z">
        <w:r w:rsidRPr="00542131">
          <w:rPr>
            <w:b/>
            <w:i/>
            <w:sz w:val="28"/>
            <w:szCs w:val="28"/>
            <w:rPrChange w:id="1358" w:author="10073817" w:date="2016-10-28T12:34:00Z">
              <w:rPr/>
            </w:rPrChange>
          </w:rPr>
          <w:t>Figure 15</w:t>
        </w:r>
      </w:ins>
    </w:p>
    <w:p w14:paraId="1301BA1F" w14:textId="444DFA2C" w:rsidR="00EE1A47" w:rsidRPr="00542131" w:rsidRDefault="00EE1A47" w:rsidP="00542131">
      <w:pPr>
        <w:jc w:val="center"/>
        <w:rPr>
          <w:ins w:id="1359" w:author="10073817" w:date="2016-10-27T21:58:00Z"/>
          <w:b/>
          <w:i/>
          <w:sz w:val="28"/>
          <w:szCs w:val="28"/>
          <w:rPrChange w:id="1360" w:author="10073817" w:date="2016-10-28T12:35:00Z">
            <w:rPr>
              <w:ins w:id="1361" w:author="10073817" w:date="2016-10-27T21:58:00Z"/>
            </w:rPr>
          </w:rPrChange>
        </w:rPr>
        <w:pPrChange w:id="1362" w:author="10073817" w:date="2016-10-28T12:35:00Z">
          <w:pPr>
            <w:spacing w:after="240"/>
            <w:jc w:val="both"/>
          </w:pPr>
        </w:pPrChange>
      </w:pPr>
      <w:ins w:id="1363" w:author="10073817" w:date="2016-10-27T22:02:00Z">
        <w:r w:rsidRPr="00542131">
          <w:rPr>
            <w:b/>
            <w:i/>
            <w:sz w:val="28"/>
            <w:szCs w:val="28"/>
            <w:rPrChange w:id="1364" w:author="10073817" w:date="2016-10-28T12:35:00Z">
              <w:rPr/>
            </w:rPrChange>
          </w:rPr>
          <w:t>Figure 16</w:t>
        </w:r>
      </w:ins>
    </w:p>
    <w:p w14:paraId="38FC0EEC" w14:textId="77777777" w:rsidR="002030D4" w:rsidRPr="00542131" w:rsidRDefault="00EE1A47" w:rsidP="00542131">
      <w:pPr>
        <w:jc w:val="center"/>
        <w:rPr>
          <w:ins w:id="1365" w:author="10073817" w:date="2016-10-28T12:18:00Z"/>
          <w:b/>
          <w:i/>
          <w:sz w:val="28"/>
          <w:szCs w:val="28"/>
          <w:rPrChange w:id="1366" w:author="10073817" w:date="2016-10-28T12:35:00Z">
            <w:rPr>
              <w:ins w:id="1367" w:author="10073817" w:date="2016-10-28T12:18:00Z"/>
            </w:rPr>
          </w:rPrChange>
        </w:rPr>
        <w:pPrChange w:id="1368" w:author="10073817" w:date="2016-10-28T12:35:00Z">
          <w:pPr>
            <w:spacing w:after="240"/>
            <w:jc w:val="both"/>
          </w:pPr>
        </w:pPrChange>
      </w:pPr>
      <w:ins w:id="1369" w:author="10073817" w:date="2016-10-27T22:02:00Z">
        <w:r w:rsidRPr="00542131">
          <w:rPr>
            <w:b/>
            <w:i/>
            <w:sz w:val="28"/>
            <w:szCs w:val="28"/>
            <w:rPrChange w:id="1370" w:author="10073817" w:date="2016-10-28T12:35:00Z">
              <w:rPr/>
            </w:rPrChange>
          </w:rPr>
          <w:t>Figure 17</w:t>
        </w:r>
      </w:ins>
    </w:p>
    <w:p w14:paraId="31066811" w14:textId="77777777" w:rsidR="002030D4" w:rsidRDefault="00F413C7">
      <w:pPr>
        <w:jc w:val="center"/>
        <w:rPr>
          <w:ins w:id="1371" w:author="10073817" w:date="2016-10-28T12:19:00Z"/>
          <w:b/>
          <w:i/>
          <w:color w:val="FF0000"/>
          <w:sz w:val="28"/>
          <w:szCs w:val="28"/>
        </w:rPr>
        <w:pPrChange w:id="1372" w:author="10073817" w:date="2016-10-28T12:19:00Z">
          <w:pPr>
            <w:spacing w:after="240"/>
            <w:jc w:val="both"/>
          </w:pPr>
        </w:pPrChange>
      </w:pPr>
      <w:ins w:id="1373" w:author="10073817" w:date="2016-10-27T22:14:00Z">
        <w:r w:rsidRPr="002030D4">
          <w:rPr>
            <w:b/>
            <w:i/>
            <w:color w:val="FF0000"/>
            <w:sz w:val="28"/>
            <w:szCs w:val="28"/>
            <w:rPrChange w:id="1374" w:author="10073817" w:date="2016-10-28T12:18:00Z">
              <w:rPr/>
            </w:rPrChange>
          </w:rPr>
          <w:t>Table 4</w:t>
        </w:r>
      </w:ins>
    </w:p>
    <w:p w14:paraId="009F156B" w14:textId="5DD31403" w:rsidR="00F413C7" w:rsidRPr="002030D4" w:rsidRDefault="00BE5481">
      <w:pPr>
        <w:jc w:val="center"/>
        <w:rPr>
          <w:ins w:id="1375" w:author="10073817" w:date="2016-10-27T22:00:00Z"/>
          <w:b/>
          <w:i/>
          <w:color w:val="FF0000"/>
          <w:sz w:val="28"/>
          <w:szCs w:val="28"/>
          <w:rPrChange w:id="1376" w:author="10073817" w:date="2016-10-28T12:19:00Z">
            <w:rPr>
              <w:ins w:id="1377" w:author="10073817" w:date="2016-10-27T22:00:00Z"/>
            </w:rPr>
          </w:rPrChange>
        </w:rPr>
        <w:pPrChange w:id="1378" w:author="10073817" w:date="2016-10-28T12:19:00Z">
          <w:pPr>
            <w:spacing w:after="240"/>
            <w:jc w:val="both"/>
          </w:pPr>
        </w:pPrChange>
      </w:pPr>
      <w:ins w:id="1379" w:author="10073817" w:date="2016-10-28T09:30:00Z">
        <w:r w:rsidRPr="002030D4">
          <w:rPr>
            <w:b/>
            <w:i/>
            <w:color w:val="FF0000"/>
            <w:sz w:val="28"/>
            <w:szCs w:val="28"/>
            <w:rPrChange w:id="1380" w:author="10073817" w:date="2016-10-28T12:19:00Z">
              <w:rPr/>
            </w:rPrChange>
          </w:rPr>
          <w:t>Table 5</w:t>
        </w:r>
      </w:ins>
    </w:p>
    <w:p w14:paraId="2AC9145B" w14:textId="4296C7E0" w:rsidR="00EE1A47" w:rsidRPr="00430684" w:rsidRDefault="00EE1A47">
      <w:pPr>
        <w:rPr>
          <w:ins w:id="1381" w:author="10073817" w:date="2016-10-27T15:25:00Z"/>
        </w:rPr>
        <w:pPrChange w:id="1382" w:author="10073817" w:date="2016-10-27T21:54:00Z">
          <w:pPr>
            <w:spacing w:after="240"/>
            <w:jc w:val="both"/>
          </w:pPr>
        </w:pPrChange>
      </w:pPr>
      <w:ins w:id="1383" w:author="10073817" w:date="2016-10-27T22:00:00Z">
        <w:r>
          <w:t xml:space="preserve">Specific angles within the crystalline solid was identified and measured specifically after each </w:t>
        </w:r>
      </w:ins>
      <w:ins w:id="1384" w:author="10073817" w:date="2016-10-27T22:04:00Z">
        <w:r>
          <w:t xml:space="preserve">of the </w:t>
        </w:r>
      </w:ins>
      <w:ins w:id="1385" w:author="10073817" w:date="2016-10-27T22:00:00Z">
        <w:r>
          <w:t xml:space="preserve">steps. The </w:t>
        </w:r>
      </w:ins>
      <w:ins w:id="1386" w:author="10073817" w:date="2016-10-27T22:01:00Z">
        <w:r>
          <w:t xml:space="preserve">bond angle </w:t>
        </w:r>
      </w:ins>
      <w:ins w:id="1387" w:author="10073817" w:date="2016-10-27T22:02:00Z">
        <w:r>
          <w:t>values as well as the absolute change in angle after the steps are</w:t>
        </w:r>
      </w:ins>
      <w:ins w:id="1388" w:author="10073817" w:date="2016-10-27T22:01:00Z">
        <w:r>
          <w:t xml:space="preserve"> shown in Figures</w:t>
        </w:r>
      </w:ins>
      <w:ins w:id="1389" w:author="10073817" w:date="2016-10-27T22:03:00Z">
        <w:r>
          <w:t xml:space="preserve"> 18-19</w:t>
        </w:r>
      </w:ins>
    </w:p>
    <w:p w14:paraId="6E0C4B21" w14:textId="5C3B9113" w:rsidR="00877CE0" w:rsidRPr="00542131" w:rsidRDefault="00877CE0" w:rsidP="00542131">
      <w:pPr>
        <w:jc w:val="center"/>
        <w:rPr>
          <w:ins w:id="1390" w:author="10073817" w:date="2016-10-27T16:03:00Z"/>
          <w:b/>
          <w:i/>
          <w:sz w:val="28"/>
          <w:szCs w:val="28"/>
          <w:rPrChange w:id="1391" w:author="10073817" w:date="2016-10-28T12:35:00Z">
            <w:rPr>
              <w:ins w:id="1392" w:author="10073817" w:date="2016-10-27T16:03:00Z"/>
            </w:rPr>
          </w:rPrChange>
        </w:rPr>
        <w:pPrChange w:id="1393" w:author="10073817" w:date="2016-10-28T12:35:00Z">
          <w:pPr>
            <w:spacing w:after="240"/>
            <w:jc w:val="both"/>
          </w:pPr>
        </w:pPrChange>
      </w:pPr>
      <w:ins w:id="1394" w:author="10073817" w:date="2016-10-28T11:26:00Z">
        <w:r w:rsidRPr="00542131">
          <w:rPr>
            <w:b/>
            <w:i/>
            <w:sz w:val="28"/>
            <w:szCs w:val="28"/>
            <w:rPrChange w:id="1395" w:author="10073817" w:date="2016-10-28T12:35:00Z">
              <w:rPr/>
            </w:rPrChange>
          </w:rPr>
          <w:t>Figure 18</w:t>
        </w:r>
      </w:ins>
    </w:p>
    <w:p w14:paraId="512AD5D4" w14:textId="0FAF633D" w:rsidR="00877CE0" w:rsidRDefault="00877CE0" w:rsidP="00542131">
      <w:pPr>
        <w:jc w:val="center"/>
        <w:rPr>
          <w:ins w:id="1396" w:author="10073817" w:date="2016-10-28T13:35:00Z"/>
          <w:b/>
          <w:i/>
          <w:sz w:val="28"/>
          <w:szCs w:val="28"/>
        </w:rPr>
        <w:pPrChange w:id="1397" w:author="10073817" w:date="2016-10-28T12:35:00Z">
          <w:pPr>
            <w:spacing w:after="240"/>
            <w:jc w:val="both"/>
          </w:pPr>
        </w:pPrChange>
      </w:pPr>
      <w:ins w:id="1398" w:author="10073817" w:date="2016-10-28T11:27:00Z">
        <w:r w:rsidRPr="00542131">
          <w:rPr>
            <w:b/>
            <w:i/>
            <w:sz w:val="28"/>
            <w:szCs w:val="28"/>
            <w:rPrChange w:id="1399" w:author="10073817" w:date="2016-10-28T12:35:00Z">
              <w:rPr/>
            </w:rPrChange>
          </w:rPr>
          <w:t>Figure 19</w:t>
        </w:r>
      </w:ins>
    </w:p>
    <w:p w14:paraId="1D65A3C8" w14:textId="77777777" w:rsidR="001D6709" w:rsidRDefault="001D6709" w:rsidP="001D6709">
      <w:pPr>
        <w:rPr>
          <w:ins w:id="1400" w:author="10073817" w:date="2016-10-28T13:35:00Z"/>
        </w:rPr>
      </w:pPr>
      <w:ins w:id="1401" w:author="10073817" w:date="2016-10-28T13:35:00Z">
        <w:r>
          <w:t xml:space="preserve">The bond angle deviations observed compares very well to </w:t>
        </w:r>
        <w:proofErr w:type="gramStart"/>
        <w:r>
          <w:t>published</w:t>
        </w:r>
        <w:proofErr w:type="gramEnd"/>
        <w:r>
          <w:t xml:space="preserve"> results referring to deviations of bond angles in amorphous silica solids.</w:t>
        </w:r>
      </w:ins>
    </w:p>
    <w:p w14:paraId="74505E6A" w14:textId="5EF2C5E9" w:rsidR="001D6709" w:rsidRPr="00542131" w:rsidRDefault="001D6709" w:rsidP="001D6709">
      <w:pPr>
        <w:rPr>
          <w:ins w:id="1402" w:author="10073817" w:date="2016-10-27T22:17:00Z"/>
          <w:rPrChange w:id="1403" w:author="10073817" w:date="2016-10-28T12:35:00Z">
            <w:rPr>
              <w:ins w:id="1404" w:author="10073817" w:date="2016-10-27T22:17:00Z"/>
            </w:rPr>
          </w:rPrChange>
        </w:rPr>
        <w:pPrChange w:id="1405" w:author="10073817" w:date="2016-10-28T13:35:00Z">
          <w:pPr>
            <w:spacing w:after="240"/>
            <w:jc w:val="both"/>
          </w:pPr>
        </w:pPrChange>
      </w:pPr>
      <w:ins w:id="1406" w:author="10073817" w:date="2016-10-28T13:35:00Z">
        <w:r>
          <w:t xml:space="preserve">A graphical representation of this is shown in Figure 20 as published by </w:t>
        </w:r>
        <w:proofErr w:type="spellStart"/>
        <w:r w:rsidRPr="001D6709">
          <w:t>Bhattarai</w:t>
        </w:r>
        <w:proofErr w:type="spellEnd"/>
        <w:r>
          <w:t xml:space="preserve"> et al</w:t>
        </w:r>
      </w:ins>
      <w:ins w:id="1407" w:author="10073817" w:date="2016-10-28T13:37:00Z">
        <w:r>
          <w:t xml:space="preserve"> and </w:t>
        </w:r>
      </w:ins>
      <w:ins w:id="1408" w:author="10073817" w:date="2016-10-28T13:38:00Z">
        <w:r>
          <w:t>Izumi et al.</w:t>
        </w:r>
      </w:ins>
      <w:ins w:id="1409" w:author="10073817" w:date="2016-10-28T13:35:00Z">
        <w:r>
          <w:t xml:space="preserve"> [</w:t>
        </w:r>
      </w:ins>
      <w:ins w:id="1410" w:author="10073817" w:date="2016-10-28T13:38:00Z">
        <w:r>
          <w:t>15</w:t>
        </w:r>
        <w:proofErr w:type="gramStart"/>
        <w:r>
          <w:t>,</w:t>
        </w:r>
      </w:ins>
      <w:ins w:id="1411" w:author="10073817" w:date="2016-10-28T13:35:00Z">
        <w:r>
          <w:t>17</w:t>
        </w:r>
        <w:proofErr w:type="gramEnd"/>
        <w:r>
          <w:t>]</w:t>
        </w:r>
      </w:ins>
    </w:p>
    <w:p w14:paraId="52038916" w14:textId="3C504351" w:rsidR="00A40858" w:rsidRDefault="00877CE0">
      <w:pPr>
        <w:pStyle w:val="Heading3"/>
        <w:rPr>
          <w:ins w:id="1412" w:author="10073817" w:date="2016-10-27T22:21:00Z"/>
        </w:rPr>
        <w:pPrChange w:id="1413" w:author="10073817" w:date="2016-10-28T11:27:00Z">
          <w:pPr>
            <w:spacing w:after="240"/>
            <w:jc w:val="both"/>
          </w:pPr>
        </w:pPrChange>
      </w:pPr>
      <w:ins w:id="1414" w:author="10073817" w:date="2016-10-27T22:21:00Z">
        <w:r>
          <w:t>Bond lengths</w:t>
        </w:r>
      </w:ins>
    </w:p>
    <w:p w14:paraId="07B0D7FE" w14:textId="00BFD421" w:rsidR="00A40858" w:rsidRDefault="00A40858">
      <w:pPr>
        <w:rPr>
          <w:ins w:id="1415" w:author="10073817" w:date="2016-10-27T22:22:00Z"/>
        </w:rPr>
        <w:pPrChange w:id="1416" w:author="10073817" w:date="2016-10-27T12:23:00Z">
          <w:pPr>
            <w:spacing w:after="240"/>
            <w:jc w:val="both"/>
          </w:pPr>
        </w:pPrChange>
      </w:pPr>
      <w:ins w:id="1417" w:author="10073817" w:date="2016-10-27T22:21:00Z">
        <w:r>
          <w:t xml:space="preserve">The Si-O bond </w:t>
        </w:r>
        <w:proofErr w:type="gramStart"/>
        <w:r>
          <w:t>lengths in t</w:t>
        </w:r>
      </w:ins>
      <w:ins w:id="1418" w:author="10073817" w:date="2016-10-27T22:22:00Z">
        <w:r>
          <w:t>h</w:t>
        </w:r>
      </w:ins>
      <w:ins w:id="1419" w:author="10073817" w:date="2016-10-27T22:21:00Z">
        <w:r>
          <w:t xml:space="preserve">e alpha quartz </w:t>
        </w:r>
      </w:ins>
      <w:ins w:id="1420" w:author="10073817" w:date="2016-10-27T22:22:00Z">
        <w:r>
          <w:t>varies</w:t>
        </w:r>
        <w:proofErr w:type="gramEnd"/>
        <w:r>
          <w:t xml:space="preserve"> in amorphous solids. The Si-O bond length in crystalline alpha quartz is equal to 1.609 A</w:t>
        </w:r>
      </w:ins>
    </w:p>
    <w:p w14:paraId="0C53AA7A" w14:textId="7D22C32A" w:rsidR="00A40858" w:rsidRDefault="00A40858">
      <w:pPr>
        <w:rPr>
          <w:ins w:id="1421" w:author="10073817" w:date="2016-10-28T09:31:00Z"/>
        </w:rPr>
        <w:pPrChange w:id="1422" w:author="10073817" w:date="2016-10-27T12:23:00Z">
          <w:pPr>
            <w:spacing w:after="240"/>
            <w:jc w:val="both"/>
          </w:pPr>
        </w:pPrChange>
      </w:pPr>
      <w:ins w:id="1423" w:author="10073817" w:date="2016-10-27T22:23:00Z">
        <w:r>
          <w:t xml:space="preserve">The deviation from the initial bond length </w:t>
        </w:r>
      </w:ins>
      <w:ins w:id="1424" w:author="10073817" w:date="2016-10-27T22:25:00Z">
        <w:r>
          <w:t xml:space="preserve">for six randomly chosen bonds in each structure </w:t>
        </w:r>
      </w:ins>
      <w:ins w:id="1425" w:author="10073817" w:date="2016-10-27T22:23:00Z">
        <w:r>
          <w:t xml:space="preserve">after the initial heating of the structure is summarized in </w:t>
        </w:r>
      </w:ins>
      <w:ins w:id="1426" w:author="10073817" w:date="2016-10-27T22:24:00Z">
        <w:r>
          <w:t>T</w:t>
        </w:r>
      </w:ins>
      <w:ins w:id="1427" w:author="10073817" w:date="2016-10-27T22:23:00Z">
        <w:r>
          <w:t xml:space="preserve">able </w:t>
        </w:r>
      </w:ins>
      <w:ins w:id="1428" w:author="10073817" w:date="2016-10-27T22:24:00Z">
        <w:r>
          <w:t>6</w:t>
        </w:r>
      </w:ins>
    </w:p>
    <w:p w14:paraId="60CB37FB" w14:textId="39A61905" w:rsidR="00A40858" w:rsidRDefault="00A40858">
      <w:pPr>
        <w:jc w:val="center"/>
        <w:rPr>
          <w:ins w:id="1429" w:author="10073817" w:date="2016-10-28T13:39:00Z"/>
          <w:b/>
          <w:i/>
          <w:color w:val="FF0000"/>
          <w:sz w:val="28"/>
          <w:szCs w:val="28"/>
        </w:rPr>
        <w:pPrChange w:id="1430" w:author="10073817" w:date="2016-10-28T12:19:00Z">
          <w:pPr>
            <w:spacing w:after="240"/>
            <w:jc w:val="both"/>
          </w:pPr>
        </w:pPrChange>
      </w:pPr>
      <w:ins w:id="1431" w:author="10073817" w:date="2016-10-27T22:25:00Z">
        <w:r w:rsidRPr="002030D4">
          <w:rPr>
            <w:b/>
            <w:i/>
            <w:color w:val="FF0000"/>
            <w:sz w:val="28"/>
            <w:szCs w:val="28"/>
            <w:rPrChange w:id="1432" w:author="10073817" w:date="2016-10-28T12:19:00Z">
              <w:rPr/>
            </w:rPrChange>
          </w:rPr>
          <w:lastRenderedPageBreak/>
          <w:t>Table 6</w:t>
        </w:r>
      </w:ins>
    </w:p>
    <w:p w14:paraId="5A061506" w14:textId="233B670F" w:rsidR="001D6709" w:rsidRDefault="001D6709" w:rsidP="001D6709">
      <w:pPr>
        <w:rPr>
          <w:ins w:id="1433" w:author="10073817" w:date="2016-10-28T13:25:00Z"/>
        </w:rPr>
        <w:pPrChange w:id="1434" w:author="10073817" w:date="2016-10-28T13:39:00Z">
          <w:pPr>
            <w:spacing w:after="240"/>
            <w:jc w:val="both"/>
          </w:pPr>
        </w:pPrChange>
      </w:pPr>
      <w:ins w:id="1435" w:author="10073817" w:date="2016-10-28T13:39:00Z">
        <w:r>
          <w:t xml:space="preserve">Bond lengths deviations reported by </w:t>
        </w:r>
        <w:r w:rsidRPr="00FE5375">
          <w:rPr>
            <w:i/>
            <w:rPrChange w:id="1436" w:author="10073817" w:date="2016-10-28T13:54:00Z">
              <w:rPr/>
            </w:rPrChange>
          </w:rPr>
          <w:t xml:space="preserve">Izumi </w:t>
        </w:r>
      </w:ins>
      <w:ins w:id="1437" w:author="10073817" w:date="2016-10-28T13:54:00Z">
        <w:r w:rsidR="00FE5375" w:rsidRPr="00FE5375">
          <w:rPr>
            <w:i/>
            <w:rPrChange w:id="1438" w:author="10073817" w:date="2016-10-28T13:54:00Z">
              <w:rPr/>
            </w:rPrChange>
          </w:rPr>
          <w:t>et al</w:t>
        </w:r>
        <w:r w:rsidR="00FE5375">
          <w:rPr>
            <w:i/>
          </w:rPr>
          <w:t xml:space="preserve">, </w:t>
        </w:r>
      </w:ins>
      <w:ins w:id="1439" w:author="10073817" w:date="2016-10-28T13:39:00Z">
        <w:r>
          <w:t>corresponds to these results, indicating that the methodology for obtaining an amorphous solid is correct</w:t>
        </w:r>
        <w:proofErr w:type="gramStart"/>
        <w:r>
          <w:t>.</w:t>
        </w:r>
      </w:ins>
      <w:ins w:id="1440" w:author="10073817" w:date="2016-10-28T13:53:00Z">
        <w:r w:rsidR="00FE5375">
          <w:t>[</w:t>
        </w:r>
        <w:proofErr w:type="gramEnd"/>
        <w:r w:rsidR="00FE5375">
          <w:t>15]</w:t>
        </w:r>
      </w:ins>
    </w:p>
    <w:p w14:paraId="456146F6" w14:textId="72FEEAE8" w:rsidR="00045DE7" w:rsidRDefault="00045DE7">
      <w:pPr>
        <w:pStyle w:val="Heading2"/>
        <w:rPr>
          <w:ins w:id="1441" w:author="10073817" w:date="2016-10-27T12:22:00Z"/>
        </w:rPr>
        <w:pPrChange w:id="1442" w:author="10073817" w:date="2016-10-27T12:21:00Z">
          <w:pPr>
            <w:spacing w:after="240"/>
            <w:jc w:val="both"/>
          </w:pPr>
        </w:pPrChange>
      </w:pPr>
      <w:ins w:id="1443" w:author="10073817" w:date="2016-10-27T12:22:00Z">
        <w:r>
          <w:t>Conclusion</w:t>
        </w:r>
      </w:ins>
    </w:p>
    <w:p w14:paraId="2F92B437" w14:textId="28E2ED9B" w:rsidR="00F92307" w:rsidRPr="000D2DD9" w:rsidDel="000D2DD9" w:rsidRDefault="00F92307">
      <w:pPr>
        <w:pStyle w:val="BodyText"/>
        <w:spacing w:line="360" w:lineRule="auto"/>
        <w:rPr>
          <w:del w:id="1444" w:author="10073817" w:date="2016-10-27T22:05:00Z"/>
          <w:rFonts w:ascii="Arial" w:eastAsiaTheme="minorHAnsi" w:hAnsi="Arial" w:cs="Arial"/>
          <w:sz w:val="22"/>
          <w:szCs w:val="22"/>
          <w:rPrChange w:id="1445" w:author="10073817" w:date="2016-10-28T13:16:00Z">
            <w:rPr>
              <w:del w:id="1446" w:author="10073817" w:date="2016-10-27T22:05:00Z"/>
              <w:rFonts w:eastAsiaTheme="minorHAnsi" w:cstheme="minorBidi"/>
              <w:sz w:val="22"/>
              <w:szCs w:val="22"/>
            </w:rPr>
          </w:rPrChange>
        </w:rPr>
        <w:pPrChange w:id="1447" w:author="10073817" w:date="2016-10-26T09:38:00Z">
          <w:pPr>
            <w:pStyle w:val="BodyText"/>
          </w:pPr>
        </w:pPrChange>
      </w:pPr>
    </w:p>
    <w:p w14:paraId="5614C650" w14:textId="72A377CD" w:rsidR="0004428A" w:rsidRDefault="000D2DD9">
      <w:pPr>
        <w:rPr>
          <w:ins w:id="1448" w:author="10073817" w:date="2016-10-28T13:43:00Z"/>
          <w:rFonts w:cs="Arial"/>
          <w:kern w:val="1"/>
        </w:rPr>
        <w:pPrChange w:id="1449" w:author="10073817" w:date="2016-10-26T15:10:00Z">
          <w:pPr>
            <w:spacing w:after="240"/>
            <w:jc w:val="both"/>
          </w:pPr>
        </w:pPrChange>
      </w:pPr>
      <w:ins w:id="1450" w:author="10073817" w:date="2016-10-28T13:16:00Z">
        <w:r w:rsidRPr="000D2DD9">
          <w:rPr>
            <w:rFonts w:cs="Arial"/>
            <w:kern w:val="1"/>
            <w:rPrChange w:id="1451" w:author="10073817" w:date="2016-10-28T13:16:00Z">
              <w:rPr>
                <w:rFonts w:ascii="Thorndale AMT" w:hAnsi="Thorndale AMT"/>
                <w:kern w:val="1"/>
              </w:rPr>
            </w:rPrChange>
          </w:rPr>
          <w:t xml:space="preserve">The work presented here </w:t>
        </w:r>
        <w:r>
          <w:rPr>
            <w:rFonts w:cs="Arial"/>
            <w:kern w:val="1"/>
          </w:rPr>
          <w:t xml:space="preserve">served as a preliminary study </w:t>
        </w:r>
      </w:ins>
      <w:ins w:id="1452" w:author="10073817" w:date="2016-10-28T13:17:00Z">
        <w:r>
          <w:rPr>
            <w:rFonts w:cs="Arial"/>
            <w:kern w:val="1"/>
          </w:rPr>
          <w:t>into the methodology used for rendering crystalline alpha quartz amorphous. From the data that was collected and comparisons with published values it is clear that the method used is the</w:t>
        </w:r>
      </w:ins>
      <w:ins w:id="1453" w:author="10073817" w:date="2016-10-28T13:18:00Z">
        <w:r>
          <w:rPr>
            <w:rFonts w:cs="Arial"/>
            <w:kern w:val="1"/>
          </w:rPr>
          <w:t xml:space="preserve"> </w:t>
        </w:r>
      </w:ins>
      <w:ins w:id="1454" w:author="10073817" w:date="2016-10-28T13:17:00Z">
        <w:r>
          <w:rPr>
            <w:rFonts w:cs="Arial"/>
            <w:kern w:val="1"/>
          </w:rPr>
          <w:t xml:space="preserve">most effective </w:t>
        </w:r>
      </w:ins>
      <w:ins w:id="1455" w:author="10073817" w:date="2016-10-28T13:19:00Z">
        <w:r>
          <w:rPr>
            <w:rFonts w:cs="Arial"/>
            <w:kern w:val="1"/>
          </w:rPr>
          <w:t>to achieve an amorphous solids</w:t>
        </w:r>
      </w:ins>
      <w:proofErr w:type="gramStart"/>
      <w:ins w:id="1456" w:author="10073817" w:date="2016-10-28T13:20:00Z">
        <w:r w:rsidR="00E7253E">
          <w:rPr>
            <w:rFonts w:cs="Arial"/>
            <w:kern w:val="1"/>
          </w:rPr>
          <w:t>.</w:t>
        </w:r>
      </w:ins>
      <w:ins w:id="1457" w:author="10073817" w:date="2016-10-28T13:24:00Z">
        <w:r w:rsidR="00E7253E">
          <w:rPr>
            <w:rFonts w:cs="Arial"/>
            <w:kern w:val="1"/>
          </w:rPr>
          <w:t>[</w:t>
        </w:r>
        <w:proofErr w:type="gramEnd"/>
        <w:r w:rsidR="00E7253E">
          <w:rPr>
            <w:rFonts w:cs="Arial"/>
            <w:kern w:val="1"/>
          </w:rPr>
          <w:t>15]</w:t>
        </w:r>
      </w:ins>
      <w:ins w:id="1458" w:author="10073817" w:date="2016-10-28T13:19:00Z">
        <w:r>
          <w:rPr>
            <w:rFonts w:cs="Arial"/>
            <w:kern w:val="1"/>
          </w:rPr>
          <w:t xml:space="preserve"> </w:t>
        </w:r>
      </w:ins>
      <w:ins w:id="1459" w:author="10073817" w:date="2016-10-28T13:20:00Z">
        <w:r w:rsidR="00E7253E">
          <w:rPr>
            <w:rFonts w:cs="Arial"/>
            <w:kern w:val="1"/>
          </w:rPr>
          <w:t>These amorphous materials can be used to prepare</w:t>
        </w:r>
      </w:ins>
      <w:ins w:id="1460" w:author="10073817" w:date="2016-10-28T13:19:00Z">
        <w:r>
          <w:rPr>
            <w:rFonts w:cs="Arial"/>
            <w:kern w:val="1"/>
          </w:rPr>
          <w:t xml:space="preserve"> </w:t>
        </w:r>
        <w:r w:rsidR="00E7253E">
          <w:rPr>
            <w:rFonts w:cs="Arial"/>
            <w:kern w:val="1"/>
          </w:rPr>
          <w:t xml:space="preserve">the MCM-41 for </w:t>
        </w:r>
      </w:ins>
      <w:ins w:id="1461" w:author="10073817" w:date="2016-10-28T13:21:00Z">
        <w:r w:rsidR="00E7253E">
          <w:rPr>
            <w:rFonts w:cs="Arial"/>
            <w:kern w:val="1"/>
          </w:rPr>
          <w:t xml:space="preserve">the </w:t>
        </w:r>
      </w:ins>
      <w:ins w:id="1462" w:author="10073817" w:date="2016-10-28T13:19:00Z">
        <w:r w:rsidR="00E7253E">
          <w:rPr>
            <w:rFonts w:cs="Arial"/>
            <w:kern w:val="1"/>
          </w:rPr>
          <w:t>adsor</w:t>
        </w:r>
      </w:ins>
      <w:ins w:id="1463" w:author="10073817" w:date="2016-10-28T13:21:00Z">
        <w:r w:rsidR="00E7253E">
          <w:rPr>
            <w:rFonts w:cs="Arial"/>
            <w:kern w:val="1"/>
          </w:rPr>
          <w:t>p</w:t>
        </w:r>
      </w:ins>
      <w:ins w:id="1464" w:author="10073817" w:date="2016-10-28T13:19:00Z">
        <w:r w:rsidR="00E7253E">
          <w:rPr>
            <w:rFonts w:cs="Arial"/>
            <w:kern w:val="1"/>
          </w:rPr>
          <w:t>tion and bonding studies of the Grubbs olefin metathesis catalysts</w:t>
        </w:r>
      </w:ins>
      <w:ins w:id="1465" w:author="10073817" w:date="2016-10-28T13:21:00Z">
        <w:r w:rsidR="00E7253E">
          <w:rPr>
            <w:rFonts w:cs="Arial"/>
            <w:kern w:val="1"/>
          </w:rPr>
          <w:t>.</w:t>
        </w:r>
      </w:ins>
      <w:ins w:id="1466" w:author="10073817" w:date="2016-10-28T13:41:00Z">
        <w:r w:rsidR="001D6709">
          <w:rPr>
            <w:rFonts w:cs="Arial"/>
            <w:kern w:val="1"/>
          </w:rPr>
          <w:t xml:space="preserve"> The results obtained shows that </w:t>
        </w:r>
      </w:ins>
      <w:ins w:id="1467" w:author="10073817" w:date="2016-10-28T13:42:00Z">
        <w:r w:rsidR="0004428A">
          <w:rPr>
            <w:rFonts w:cs="Arial"/>
            <w:kern w:val="1"/>
          </w:rPr>
          <w:t xml:space="preserve">the </w:t>
        </w:r>
      </w:ins>
      <w:ins w:id="1468" w:author="10073817" w:date="2016-10-28T13:43:00Z">
        <w:r w:rsidR="0004428A">
          <w:rPr>
            <w:rFonts w:cs="Arial"/>
            <w:kern w:val="1"/>
          </w:rPr>
          <w:t xml:space="preserve">level of disorder in the resulting </w:t>
        </w:r>
      </w:ins>
      <w:ins w:id="1469" w:author="10073817" w:date="2016-10-28T13:41:00Z">
        <w:r w:rsidR="001D6709">
          <w:rPr>
            <w:rFonts w:cs="Arial"/>
            <w:kern w:val="1"/>
          </w:rPr>
          <w:t xml:space="preserve">amorphous structure </w:t>
        </w:r>
      </w:ins>
      <w:ins w:id="1470" w:author="10073817" w:date="2016-10-28T13:43:00Z">
        <w:r w:rsidR="0004428A">
          <w:rPr>
            <w:rFonts w:cs="Arial"/>
            <w:kern w:val="1"/>
          </w:rPr>
          <w:t>increases linearly with higher temperature and longer time steps. It is therefore suggested that further work is conducted. In this further work,</w:t>
        </w:r>
      </w:ins>
      <w:ins w:id="1471" w:author="10073817" w:date="2016-10-28T13:51:00Z">
        <w:r w:rsidR="0004428A">
          <w:rPr>
            <w:rFonts w:cs="Arial"/>
            <w:kern w:val="1"/>
          </w:rPr>
          <w:t xml:space="preserve"> </w:t>
        </w:r>
      </w:ins>
      <w:ins w:id="1472" w:author="10073817" w:date="2016-10-28T13:43:00Z">
        <w:r w:rsidR="0004428A">
          <w:rPr>
            <w:rFonts w:cs="Arial"/>
            <w:kern w:val="1"/>
          </w:rPr>
          <w:t>a higher temperature and more time steps should be incorporated to determine if this will increase the amorphous character of the resulting solid</w:t>
        </w:r>
      </w:ins>
      <w:ins w:id="1473" w:author="10073817" w:date="2016-10-28T13:51:00Z">
        <w:r w:rsidR="0004428A">
          <w:rPr>
            <w:rFonts w:cs="Arial"/>
            <w:kern w:val="1"/>
          </w:rPr>
          <w:t>. From the resul</w:t>
        </w:r>
      </w:ins>
      <w:ins w:id="1474" w:author="10073817" w:date="2016-10-28T13:52:00Z">
        <w:r w:rsidR="0004428A">
          <w:rPr>
            <w:rFonts w:cs="Arial"/>
            <w:kern w:val="1"/>
          </w:rPr>
          <w:t>t</w:t>
        </w:r>
      </w:ins>
      <w:ins w:id="1475" w:author="10073817" w:date="2016-10-28T13:51:00Z">
        <w:r w:rsidR="0004428A">
          <w:rPr>
            <w:rFonts w:cs="Arial"/>
            <w:kern w:val="1"/>
          </w:rPr>
          <w:t>s obtained it is also deducted that an amorphous solid is obtained directly after the initial melting and</w:t>
        </w:r>
      </w:ins>
      <w:ins w:id="1476" w:author="10073817" w:date="2016-10-28T13:52:00Z">
        <w:r w:rsidR="0004428A">
          <w:rPr>
            <w:rFonts w:cs="Arial"/>
            <w:kern w:val="1"/>
          </w:rPr>
          <w:t xml:space="preserve"> </w:t>
        </w:r>
      </w:ins>
      <w:ins w:id="1477" w:author="10073817" w:date="2016-10-28T13:51:00Z">
        <w:r w:rsidR="0004428A">
          <w:rPr>
            <w:rFonts w:cs="Arial"/>
            <w:kern w:val="1"/>
          </w:rPr>
          <w:t>quenching steps</w:t>
        </w:r>
      </w:ins>
      <w:ins w:id="1478" w:author="10073817" w:date="2016-10-28T13:53:00Z">
        <w:r w:rsidR="00FE5375">
          <w:rPr>
            <w:rFonts w:cs="Arial"/>
            <w:kern w:val="1"/>
          </w:rPr>
          <w:t>. Further work should therefore be focussed on optimizing conditions during these two steps</w:t>
        </w:r>
      </w:ins>
    </w:p>
    <w:p w14:paraId="07D9626C" w14:textId="4E9FD49B" w:rsidR="0004428A" w:rsidRDefault="0004428A">
      <w:pPr>
        <w:rPr>
          <w:ins w:id="1479" w:author="10073817" w:date="2016-10-28T13:46:00Z"/>
          <w:rFonts w:cs="Arial"/>
          <w:kern w:val="1"/>
        </w:rPr>
        <w:pPrChange w:id="1480" w:author="10073817" w:date="2016-10-26T15:10:00Z">
          <w:pPr>
            <w:spacing w:after="240"/>
            <w:jc w:val="both"/>
          </w:pPr>
        </w:pPrChange>
      </w:pPr>
      <w:ins w:id="1481" w:author="10073817" w:date="2016-10-28T13:46:00Z">
        <w:r>
          <w:rPr>
            <w:rFonts w:cs="Arial"/>
            <w:kern w:val="1"/>
          </w:rPr>
          <w:t xml:space="preserve"> A</w:t>
        </w:r>
      </w:ins>
      <w:ins w:id="1482" w:author="10073817" w:date="2016-10-28T13:51:00Z">
        <w:r>
          <w:rPr>
            <w:rFonts w:cs="Arial"/>
            <w:kern w:val="1"/>
          </w:rPr>
          <w:t xml:space="preserve"> </w:t>
        </w:r>
      </w:ins>
      <w:ins w:id="1483" w:author="10073817" w:date="2016-10-28T13:46:00Z">
        <w:r>
          <w:rPr>
            <w:rFonts w:cs="Arial"/>
            <w:kern w:val="1"/>
          </w:rPr>
          <w:t>possible work flow is shown in Table 7</w:t>
        </w:r>
      </w:ins>
    </w:p>
    <w:p w14:paraId="01B34C60" w14:textId="1DDB994B" w:rsidR="0004428A" w:rsidRDefault="00FE5375" w:rsidP="00FE5375">
      <w:pPr>
        <w:jc w:val="center"/>
        <w:rPr>
          <w:ins w:id="1484" w:author="10073817" w:date="2016-10-28T13:53:00Z"/>
          <w:rFonts w:cs="Arial"/>
          <w:b/>
          <w:i/>
          <w:color w:val="FF0000"/>
          <w:sz w:val="28"/>
          <w:szCs w:val="28"/>
        </w:rPr>
        <w:pPrChange w:id="1485" w:author="10073817" w:date="2016-10-28T13:53:00Z">
          <w:pPr>
            <w:spacing w:after="240"/>
            <w:jc w:val="both"/>
          </w:pPr>
        </w:pPrChange>
      </w:pPr>
      <w:ins w:id="1486" w:author="10073817" w:date="2016-10-28T13:53:00Z">
        <w:r>
          <w:rPr>
            <w:rFonts w:cs="Arial"/>
            <w:b/>
            <w:i/>
            <w:color w:val="FF0000"/>
            <w:sz w:val="28"/>
            <w:szCs w:val="28"/>
          </w:rPr>
          <w:t>Table 7</w:t>
        </w:r>
      </w:ins>
    </w:p>
    <w:p w14:paraId="2CA3AAC9" w14:textId="77777777" w:rsidR="00FE5375" w:rsidRPr="00FE5375" w:rsidRDefault="00FE5375" w:rsidP="00FE5375">
      <w:pPr>
        <w:rPr>
          <w:ins w:id="1487" w:author="10073817" w:date="2016-10-28T13:16:00Z"/>
          <w:rPrChange w:id="1488" w:author="10073817" w:date="2016-10-28T13:53:00Z">
            <w:rPr>
              <w:ins w:id="1489" w:author="10073817" w:date="2016-10-28T13:16:00Z"/>
              <w:rStyle w:val="tgc"/>
              <w:rFonts w:eastAsia="Times New Roman" w:cs="Arial"/>
              <w:sz w:val="20"/>
              <w:szCs w:val="20"/>
            </w:rPr>
          </w:rPrChange>
        </w:rPr>
        <w:pPrChange w:id="1490" w:author="10073817" w:date="2016-10-28T13:53:00Z">
          <w:pPr>
            <w:spacing w:after="240"/>
            <w:jc w:val="both"/>
          </w:pPr>
        </w:pPrChange>
      </w:pPr>
    </w:p>
    <w:p w14:paraId="504BBD4E" w14:textId="5141C3AA" w:rsidR="00CD4EA0" w:rsidRPr="00045DE7" w:rsidDel="00045DE7" w:rsidRDefault="00EA3000">
      <w:pPr>
        <w:pStyle w:val="Heading3"/>
        <w:jc w:val="both"/>
        <w:rPr>
          <w:del w:id="1491" w:author="10073817" w:date="2016-10-27T12:28:00Z"/>
          <w:rFonts w:ascii="Arial" w:hAnsi="Arial" w:cs="Arial"/>
          <w:sz w:val="22"/>
          <w:szCs w:val="22"/>
          <w:rPrChange w:id="1492" w:author="10073817" w:date="2016-10-27T12:20:00Z">
            <w:rPr>
              <w:del w:id="1493" w:author="10073817" w:date="2016-10-27T12:28:00Z"/>
              <w:rFonts w:ascii="Arial" w:hAnsi="Arial" w:cs="Arial"/>
              <w:sz w:val="20"/>
              <w:szCs w:val="20"/>
            </w:rPr>
          </w:rPrChange>
        </w:rPr>
      </w:pPr>
      <w:del w:id="1494" w:author="10073817" w:date="2016-10-27T12:28:00Z">
        <w:r w:rsidRPr="00045DE7" w:rsidDel="00045DE7">
          <w:rPr>
            <w:rFonts w:cs="Arial"/>
            <w:sz w:val="22"/>
            <w:szCs w:val="22"/>
            <w:rPrChange w:id="1495" w:author="10073817" w:date="2016-10-27T12:20:00Z">
              <w:rPr>
                <w:rFonts w:cs="Arial"/>
                <w:sz w:val="20"/>
                <w:szCs w:val="20"/>
              </w:rPr>
            </w:rPrChange>
          </w:rPr>
          <w:delText>Aim</w:delText>
        </w:r>
      </w:del>
    </w:p>
    <w:p w14:paraId="40CF6745" w14:textId="6F621E49" w:rsidR="00CA4E68" w:rsidRPr="00045DE7" w:rsidDel="00045DE7" w:rsidRDefault="00CD4EA0">
      <w:pPr>
        <w:jc w:val="both"/>
        <w:rPr>
          <w:del w:id="1496" w:author="10073817" w:date="2016-10-27T12:28:00Z"/>
          <w:rFonts w:cs="Arial"/>
          <w:rPrChange w:id="1497" w:author="10073817" w:date="2016-10-27T12:20:00Z">
            <w:rPr>
              <w:del w:id="1498" w:author="10073817" w:date="2016-10-27T12:28:00Z"/>
              <w:rFonts w:cs="Arial"/>
              <w:sz w:val="20"/>
              <w:szCs w:val="20"/>
            </w:rPr>
          </w:rPrChange>
        </w:rPr>
      </w:pPr>
      <w:del w:id="1499" w:author="10073817" w:date="2016-10-27T12:28:00Z">
        <w:r w:rsidRPr="00045DE7" w:rsidDel="00045DE7">
          <w:rPr>
            <w:rFonts w:cs="Arial"/>
            <w:rPrChange w:id="1500" w:author="10073817" w:date="2016-10-27T12:20:00Z">
              <w:rPr>
                <w:rFonts w:cs="Arial"/>
                <w:sz w:val="20"/>
                <w:szCs w:val="20"/>
              </w:rPr>
            </w:rPrChange>
          </w:rPr>
          <w:delText xml:space="preserve">The </w:delText>
        </w:r>
        <w:r w:rsidR="00CA4E68" w:rsidRPr="00045DE7" w:rsidDel="00045DE7">
          <w:rPr>
            <w:rFonts w:cs="Arial"/>
            <w:rPrChange w:id="1501" w:author="10073817" w:date="2016-10-27T12:20:00Z">
              <w:rPr>
                <w:rFonts w:cs="Arial"/>
                <w:sz w:val="20"/>
                <w:szCs w:val="20"/>
              </w:rPr>
            </w:rPrChange>
          </w:rPr>
          <w:delText>aim of this project is to develop a model that could be used to create the three surfaces identified in MCM-41 support material.</w:delText>
        </w:r>
      </w:del>
    </w:p>
    <w:p w14:paraId="2C19F372" w14:textId="41FAE6C9" w:rsidR="00EA3000" w:rsidRPr="00045DE7" w:rsidDel="00045DE7" w:rsidRDefault="00EA3000">
      <w:pPr>
        <w:spacing w:after="0"/>
        <w:jc w:val="both"/>
        <w:rPr>
          <w:del w:id="1502" w:author="10073817" w:date="2016-10-27T12:28:00Z"/>
          <w:rFonts w:cs="Arial"/>
          <w:color w:val="1F3864" w:themeColor="accent5" w:themeShade="80"/>
          <w:rPrChange w:id="1503" w:author="10073817" w:date="2016-10-27T12:20:00Z">
            <w:rPr>
              <w:del w:id="1504" w:author="10073817" w:date="2016-10-27T12:28:00Z"/>
              <w:rFonts w:cs="Arial"/>
              <w:color w:val="1F3864" w:themeColor="accent5" w:themeShade="80"/>
              <w:sz w:val="20"/>
              <w:szCs w:val="20"/>
            </w:rPr>
          </w:rPrChange>
        </w:rPr>
      </w:pPr>
      <w:del w:id="1505" w:author="10073817" w:date="2016-10-27T12:28:00Z">
        <w:r w:rsidRPr="00045DE7" w:rsidDel="00045DE7">
          <w:rPr>
            <w:rFonts w:cs="Arial"/>
            <w:color w:val="1F3864" w:themeColor="accent5" w:themeShade="80"/>
            <w:rPrChange w:id="1506" w:author="10073817" w:date="2016-10-27T12:20:00Z">
              <w:rPr>
                <w:rFonts w:cs="Arial"/>
                <w:color w:val="1F3864" w:themeColor="accent5" w:themeShade="80"/>
                <w:sz w:val="20"/>
                <w:szCs w:val="20"/>
              </w:rPr>
            </w:rPrChange>
          </w:rPr>
          <w:delText>Objectives</w:delText>
        </w:r>
      </w:del>
    </w:p>
    <w:p w14:paraId="6D90D25A" w14:textId="7C866D30" w:rsidR="00480036" w:rsidRPr="00045DE7" w:rsidDel="00045DE7" w:rsidRDefault="00480036">
      <w:pPr>
        <w:pStyle w:val="ListParagraph"/>
        <w:numPr>
          <w:ilvl w:val="3"/>
          <w:numId w:val="3"/>
        </w:numPr>
        <w:ind w:left="851" w:hanging="284"/>
        <w:jc w:val="both"/>
        <w:rPr>
          <w:del w:id="1507" w:author="10073817" w:date="2016-10-27T12:28:00Z"/>
          <w:rFonts w:cs="Arial"/>
          <w:rPrChange w:id="1508" w:author="10073817" w:date="2016-10-27T12:20:00Z">
            <w:rPr>
              <w:del w:id="1509" w:author="10073817" w:date="2016-10-27T12:28:00Z"/>
              <w:rFonts w:cs="Arial"/>
              <w:sz w:val="20"/>
              <w:szCs w:val="20"/>
            </w:rPr>
          </w:rPrChange>
        </w:rPr>
      </w:pPr>
      <w:del w:id="1510" w:author="10073817" w:date="2016-10-27T12:28:00Z">
        <w:r w:rsidRPr="00045DE7" w:rsidDel="00045DE7">
          <w:rPr>
            <w:rFonts w:cs="Arial"/>
            <w:rPrChange w:id="1511" w:author="10073817" w:date="2016-10-27T12:20:00Z">
              <w:rPr>
                <w:rFonts w:cs="Arial"/>
                <w:sz w:val="20"/>
                <w:szCs w:val="20"/>
              </w:rPr>
            </w:rPrChange>
          </w:rPr>
          <w:delText>Comprehensive literature study on MCM-41.</w:delText>
        </w:r>
      </w:del>
    </w:p>
    <w:p w14:paraId="7DB6A82F" w14:textId="475B6C09" w:rsidR="00480036" w:rsidRPr="00045DE7" w:rsidDel="00045DE7" w:rsidRDefault="00480036">
      <w:pPr>
        <w:pStyle w:val="ListParagraph"/>
        <w:numPr>
          <w:ilvl w:val="3"/>
          <w:numId w:val="3"/>
        </w:numPr>
        <w:ind w:left="851" w:hanging="284"/>
        <w:jc w:val="both"/>
        <w:rPr>
          <w:del w:id="1512" w:author="10073817" w:date="2016-10-27T12:28:00Z"/>
          <w:rFonts w:cs="Arial"/>
          <w:rPrChange w:id="1513" w:author="10073817" w:date="2016-10-27T12:20:00Z">
            <w:rPr>
              <w:del w:id="1514" w:author="10073817" w:date="2016-10-27T12:28:00Z"/>
              <w:rFonts w:cs="Arial"/>
              <w:sz w:val="20"/>
              <w:szCs w:val="20"/>
            </w:rPr>
          </w:rPrChange>
        </w:rPr>
      </w:pPr>
      <w:del w:id="1515" w:author="10073817" w:date="2016-10-27T12:28:00Z">
        <w:r w:rsidRPr="00045DE7" w:rsidDel="00045DE7">
          <w:rPr>
            <w:rFonts w:cs="Arial"/>
            <w:rPrChange w:id="1516" w:author="10073817" w:date="2016-10-27T12:20:00Z">
              <w:rPr>
                <w:rFonts w:cs="Arial"/>
                <w:sz w:val="20"/>
                <w:szCs w:val="20"/>
              </w:rPr>
            </w:rPrChange>
          </w:rPr>
          <w:delText>Training in the use of CASTEP.</w:delText>
        </w:r>
      </w:del>
    </w:p>
    <w:p w14:paraId="2224FD13" w14:textId="2418B94E" w:rsidR="00480036" w:rsidRPr="00045DE7" w:rsidDel="00045DE7" w:rsidRDefault="00480036">
      <w:pPr>
        <w:pStyle w:val="ListParagraph"/>
        <w:numPr>
          <w:ilvl w:val="3"/>
          <w:numId w:val="3"/>
        </w:numPr>
        <w:spacing w:after="0"/>
        <w:ind w:left="851" w:hanging="284"/>
        <w:contextualSpacing w:val="0"/>
        <w:jc w:val="both"/>
        <w:rPr>
          <w:del w:id="1517" w:author="10073817" w:date="2016-10-27T12:28:00Z"/>
          <w:rFonts w:cs="Arial"/>
          <w:rPrChange w:id="1518" w:author="10073817" w:date="2016-10-27T12:20:00Z">
            <w:rPr>
              <w:del w:id="1519" w:author="10073817" w:date="2016-10-27T12:28:00Z"/>
              <w:rFonts w:cs="Arial"/>
              <w:sz w:val="20"/>
              <w:szCs w:val="20"/>
            </w:rPr>
          </w:rPrChange>
        </w:rPr>
      </w:pPr>
      <w:del w:id="1520" w:author="10073817" w:date="2016-10-27T12:28:00Z">
        <w:r w:rsidRPr="00045DE7" w:rsidDel="00045DE7">
          <w:rPr>
            <w:rFonts w:cs="Arial"/>
            <w:rPrChange w:id="1521" w:author="10073817" w:date="2016-10-27T12:20:00Z">
              <w:rPr>
                <w:rFonts w:cs="Arial"/>
                <w:sz w:val="20"/>
                <w:szCs w:val="20"/>
              </w:rPr>
            </w:rPrChange>
          </w:rPr>
          <w:delText>Development of method to creating an amorphous SiO2 bulk structure.</w:delText>
        </w:r>
      </w:del>
    </w:p>
    <w:p w14:paraId="0E07202F" w14:textId="3C914D93" w:rsidR="00480036" w:rsidRPr="00045DE7" w:rsidDel="00AA1F4F" w:rsidRDefault="00480036">
      <w:pPr>
        <w:pStyle w:val="BodyText"/>
        <w:numPr>
          <w:ilvl w:val="3"/>
          <w:numId w:val="3"/>
        </w:numPr>
        <w:spacing w:after="240" w:line="360" w:lineRule="auto"/>
        <w:ind w:left="851" w:hanging="284"/>
        <w:rPr>
          <w:del w:id="1522" w:author="10073817" w:date="2016-10-25T16:12:00Z"/>
          <w:rFonts w:ascii="Arial" w:hAnsi="Arial" w:cs="Arial"/>
          <w:sz w:val="22"/>
          <w:szCs w:val="22"/>
          <w:rPrChange w:id="1523" w:author="10073817" w:date="2016-10-27T12:20:00Z">
            <w:rPr>
              <w:del w:id="1524" w:author="10073817" w:date="2016-10-25T16:12:00Z"/>
              <w:rFonts w:ascii="Arial" w:hAnsi="Arial" w:cs="Arial"/>
              <w:sz w:val="20"/>
              <w:szCs w:val="20"/>
            </w:rPr>
          </w:rPrChange>
        </w:rPr>
        <w:pPrChange w:id="1525" w:author="10073817" w:date="2016-10-26T09:38:00Z">
          <w:pPr>
            <w:pStyle w:val="BodyText"/>
            <w:numPr>
              <w:ilvl w:val="3"/>
              <w:numId w:val="3"/>
            </w:numPr>
            <w:spacing w:after="240"/>
            <w:ind w:left="851" w:hanging="284"/>
          </w:pPr>
        </w:pPrChange>
      </w:pPr>
      <w:del w:id="1526" w:author="10073817" w:date="2016-10-25T16:12:00Z">
        <w:r w:rsidRPr="00045DE7" w:rsidDel="00AA1F4F">
          <w:rPr>
            <w:rFonts w:ascii="Arial" w:hAnsi="Arial" w:cs="Arial"/>
            <w:sz w:val="22"/>
            <w:szCs w:val="22"/>
            <w:rPrChange w:id="1527" w:author="10073817" w:date="2016-10-27T12:20:00Z">
              <w:rPr>
                <w:rFonts w:cs="Arial"/>
                <w:sz w:val="20"/>
                <w:szCs w:val="20"/>
              </w:rPr>
            </w:rPrChange>
          </w:rPr>
          <w:delText>Cutting surfaces and creating slab structures f</w:delText>
        </w:r>
        <w:r w:rsidR="008C0A9C" w:rsidRPr="00045DE7" w:rsidDel="00AA1F4F">
          <w:rPr>
            <w:rFonts w:ascii="Arial" w:hAnsi="Arial" w:cs="Arial"/>
            <w:sz w:val="22"/>
            <w:szCs w:val="22"/>
            <w:rPrChange w:id="1528" w:author="10073817" w:date="2016-10-27T12:20:00Z">
              <w:rPr>
                <w:rFonts w:cs="Arial"/>
                <w:sz w:val="20"/>
                <w:szCs w:val="20"/>
              </w:rPr>
            </w:rPrChange>
          </w:rPr>
          <w:delText>r</w:delText>
        </w:r>
        <w:r w:rsidRPr="00045DE7" w:rsidDel="00AA1F4F">
          <w:rPr>
            <w:rFonts w:ascii="Arial" w:hAnsi="Arial" w:cs="Arial"/>
            <w:sz w:val="22"/>
            <w:szCs w:val="22"/>
            <w:rPrChange w:id="1529" w:author="10073817" w:date="2016-10-27T12:20:00Z">
              <w:rPr>
                <w:rFonts w:cs="Arial"/>
                <w:sz w:val="20"/>
                <w:szCs w:val="20"/>
              </w:rPr>
            </w:rPrChange>
          </w:rPr>
          <w:delText>om amorphous SiO2 bulk structures.</w:delText>
        </w:r>
      </w:del>
    </w:p>
    <w:p w14:paraId="05839AD5" w14:textId="5E8FC17B" w:rsidR="008D7808" w:rsidRPr="00045DE7" w:rsidRDefault="008D7808">
      <w:pPr>
        <w:pStyle w:val="BodyText"/>
        <w:spacing w:line="360" w:lineRule="auto"/>
        <w:rPr>
          <w:ins w:id="1530" w:author="10073817" w:date="2016-10-26T13:45:00Z"/>
          <w:rFonts w:ascii="Arial" w:hAnsi="Arial" w:cs="Arial"/>
          <w:color w:val="1F3864" w:themeColor="accent5" w:themeShade="80"/>
          <w:sz w:val="22"/>
          <w:szCs w:val="22"/>
        </w:rPr>
        <w:pPrChange w:id="1531" w:author="10073817" w:date="2016-10-26T09:38:00Z">
          <w:pPr>
            <w:pStyle w:val="BodyText"/>
          </w:pPr>
        </w:pPrChange>
      </w:pPr>
      <w:r w:rsidRPr="00045DE7">
        <w:rPr>
          <w:rFonts w:ascii="Arial" w:hAnsi="Arial" w:cs="Arial"/>
          <w:color w:val="1F3864" w:themeColor="accent5" w:themeShade="80"/>
          <w:sz w:val="22"/>
          <w:szCs w:val="22"/>
          <w:rPrChange w:id="1532" w:author="10073817" w:date="2016-10-27T12:20:00Z">
            <w:rPr>
              <w:rFonts w:ascii="Arial" w:hAnsi="Arial" w:cs="Arial"/>
              <w:color w:val="1F3864" w:themeColor="accent5" w:themeShade="80"/>
              <w:sz w:val="20"/>
              <w:szCs w:val="20"/>
            </w:rPr>
          </w:rPrChange>
        </w:rPr>
        <w:t>References</w:t>
      </w:r>
    </w:p>
    <w:p w14:paraId="03BAB5DD" w14:textId="3D03CA8B" w:rsidR="00DD79C7" w:rsidRPr="00686D5C" w:rsidRDefault="00DD79C7">
      <w:pPr>
        <w:pStyle w:val="BodyText"/>
        <w:numPr>
          <w:ilvl w:val="0"/>
          <w:numId w:val="13"/>
        </w:numPr>
        <w:spacing w:line="360" w:lineRule="auto"/>
        <w:rPr>
          <w:ins w:id="1533" w:author="10073817" w:date="2016-10-26T13:45:00Z"/>
          <w:rFonts w:ascii="Arial" w:hAnsi="Arial" w:cs="Arial"/>
          <w:sz w:val="22"/>
          <w:szCs w:val="22"/>
          <w:rPrChange w:id="1534" w:author="10073817" w:date="2016-10-27T23:09:00Z">
            <w:rPr>
              <w:ins w:id="1535" w:author="10073817" w:date="2016-10-26T13:45:00Z"/>
              <w:rFonts w:ascii="Arial" w:hAnsi="Arial" w:cs="Arial"/>
              <w:color w:val="1F3864" w:themeColor="accent5" w:themeShade="80"/>
              <w:sz w:val="22"/>
              <w:szCs w:val="22"/>
            </w:rPr>
          </w:rPrChange>
        </w:rPr>
        <w:pPrChange w:id="1536" w:author="10073817" w:date="2016-10-26T13:46:00Z">
          <w:pPr>
            <w:pStyle w:val="BodyText"/>
          </w:pPr>
        </w:pPrChange>
      </w:pPr>
      <w:ins w:id="1537" w:author="10073817" w:date="2016-10-26T13:45:00Z">
        <w:r w:rsidRPr="00686D5C">
          <w:rPr>
            <w:rFonts w:ascii="Arial" w:hAnsi="Arial" w:cs="Arial"/>
            <w:sz w:val="22"/>
            <w:szCs w:val="22"/>
            <w:rPrChange w:id="1538" w:author="10073817" w:date="2016-10-27T23:09:00Z">
              <w:rPr>
                <w:rFonts w:ascii="Arial" w:hAnsi="Arial" w:cs="Arial"/>
                <w:color w:val="1F3864" w:themeColor="accent5" w:themeShade="80"/>
                <w:sz w:val="22"/>
                <w:szCs w:val="22"/>
              </w:rPr>
            </w:rPrChange>
          </w:rPr>
          <w:t>Material Studio ref</w:t>
        </w:r>
      </w:ins>
    </w:p>
    <w:p w14:paraId="2CDF8D84" w14:textId="6F413327" w:rsidR="00DD79C7" w:rsidRPr="00686D5C" w:rsidRDefault="00DD79C7">
      <w:pPr>
        <w:pStyle w:val="BodyText"/>
        <w:numPr>
          <w:ilvl w:val="0"/>
          <w:numId w:val="13"/>
        </w:numPr>
        <w:spacing w:line="360" w:lineRule="auto"/>
        <w:rPr>
          <w:ins w:id="1539" w:author="10073817" w:date="2016-10-26T13:47:00Z"/>
          <w:rFonts w:ascii="Arial" w:hAnsi="Arial" w:cs="Arial"/>
          <w:sz w:val="22"/>
          <w:szCs w:val="22"/>
          <w:rPrChange w:id="1540" w:author="10073817" w:date="2016-10-27T23:09:00Z">
            <w:rPr>
              <w:ins w:id="1541" w:author="10073817" w:date="2016-10-26T13:47:00Z"/>
              <w:rFonts w:ascii="AdvP4E71" w:hAnsi="AdvP4E71" w:cs="AdvP4E71"/>
              <w:i/>
              <w:color w:val="FF0000"/>
              <w:sz w:val="18"/>
              <w:szCs w:val="18"/>
            </w:rPr>
          </w:rPrChange>
        </w:rPr>
        <w:pPrChange w:id="1542" w:author="10073817" w:date="2016-10-26T13:46:00Z">
          <w:pPr>
            <w:pStyle w:val="BodyText"/>
          </w:pPr>
        </w:pPrChange>
      </w:pPr>
      <w:ins w:id="1543" w:author="10073817" w:date="2016-10-26T13:47:00Z">
        <w:r w:rsidRPr="00686D5C">
          <w:rPr>
            <w:rFonts w:ascii="Arial" w:hAnsi="Arial" w:cs="Arial"/>
            <w:sz w:val="22"/>
            <w:szCs w:val="22"/>
            <w:rPrChange w:id="1544" w:author="10073817" w:date="2016-10-27T23:09:00Z">
              <w:rPr>
                <w:rFonts w:ascii="AdvP7CD3" w:hAnsi="AdvP7CD3" w:cs="AdvP7CD3"/>
                <w:i/>
                <w:color w:val="FF0000"/>
                <w:sz w:val="18"/>
                <w:szCs w:val="18"/>
              </w:rPr>
            </w:rPrChange>
          </w:rPr>
          <w:t xml:space="preserve">J W Herndon, </w:t>
        </w:r>
      </w:ins>
      <w:ins w:id="1545" w:author="10073817" w:date="2016-10-27T22:48:00Z">
        <w:r w:rsidR="00AE4FC3" w:rsidRPr="00686D5C">
          <w:rPr>
            <w:rFonts w:ascii="Arial" w:hAnsi="Arial" w:cs="Arial"/>
            <w:sz w:val="22"/>
            <w:szCs w:val="22"/>
            <w:rPrChange w:id="1546" w:author="10073817" w:date="2016-10-27T23:09:00Z">
              <w:rPr>
                <w:rFonts w:ascii="Arial" w:hAnsi="Arial" w:cs="Arial"/>
                <w:color w:val="FF0000"/>
                <w:sz w:val="22"/>
                <w:szCs w:val="22"/>
              </w:rPr>
            </w:rPrChange>
          </w:rPr>
          <w:t xml:space="preserve">2007, </w:t>
        </w:r>
      </w:ins>
      <w:ins w:id="1547" w:author="10073817" w:date="2016-10-27T22:49:00Z">
        <w:r w:rsidR="00AE4FC3" w:rsidRPr="00686D5C">
          <w:rPr>
            <w:rFonts w:ascii="Arial" w:hAnsi="Arial" w:cs="Arial"/>
            <w:sz w:val="22"/>
            <w:szCs w:val="22"/>
            <w:rPrChange w:id="1548" w:author="10073817" w:date="2016-10-27T23:09:00Z">
              <w:rPr>
                <w:rFonts w:ascii="Arial" w:hAnsi="Arial" w:cs="Arial"/>
                <w:color w:val="FF0000"/>
                <w:sz w:val="22"/>
                <w:szCs w:val="22"/>
              </w:rPr>
            </w:rPrChange>
          </w:rPr>
          <w:t xml:space="preserve">The chemistry of the carbon–transition metal double and triple bond: Annual survey covering the year 2005, </w:t>
        </w:r>
        <w:r w:rsidR="00AE4FC3" w:rsidRPr="00686D5C">
          <w:rPr>
            <w:rFonts w:ascii="Arial" w:hAnsi="Arial" w:cs="Arial"/>
            <w:i/>
            <w:iCs/>
            <w:sz w:val="22"/>
            <w:szCs w:val="22"/>
            <w:rPrChange w:id="1549" w:author="10073817" w:date="2016-10-27T23:09:00Z">
              <w:rPr>
                <w:i/>
                <w:iCs/>
              </w:rPr>
            </w:rPrChange>
          </w:rPr>
          <w:t>Coordination Chemistry Reviews,</w:t>
        </w:r>
      </w:ins>
      <w:ins w:id="1550" w:author="10073817" w:date="2016-10-27T22:50:00Z">
        <w:r w:rsidR="00AE4FC3" w:rsidRPr="00686D5C">
          <w:rPr>
            <w:rFonts w:ascii="Arial" w:hAnsi="Arial" w:cs="Arial"/>
            <w:iCs/>
            <w:sz w:val="22"/>
            <w:szCs w:val="22"/>
            <w:rPrChange w:id="1551" w:author="10073817" w:date="2016-10-27T23:09:00Z">
              <w:rPr>
                <w:rFonts w:ascii="Arial" w:hAnsi="Arial" w:cs="Arial"/>
                <w:iCs/>
              </w:rPr>
            </w:rPrChange>
          </w:rPr>
          <w:t>251(9-10): 1158-1258</w:t>
        </w:r>
      </w:ins>
    </w:p>
    <w:p w14:paraId="3E2D6EBC" w14:textId="5D5BEE58" w:rsidR="00DD79C7" w:rsidRPr="00686D5C" w:rsidRDefault="00DD79C7">
      <w:pPr>
        <w:pStyle w:val="BodyText"/>
        <w:numPr>
          <w:ilvl w:val="0"/>
          <w:numId w:val="13"/>
        </w:numPr>
        <w:spacing w:line="360" w:lineRule="auto"/>
        <w:rPr>
          <w:ins w:id="1552" w:author="10073817" w:date="2016-10-26T13:48:00Z"/>
          <w:rFonts w:ascii="Arial" w:hAnsi="Arial" w:cs="Arial"/>
          <w:sz w:val="22"/>
          <w:szCs w:val="22"/>
        </w:rPr>
        <w:pPrChange w:id="1553" w:author="10073817" w:date="2016-10-26T13:46:00Z">
          <w:pPr>
            <w:pStyle w:val="BodyText"/>
          </w:pPr>
        </w:pPrChange>
      </w:pPr>
      <w:proofErr w:type="spellStart"/>
      <w:ins w:id="1554" w:author="10073817" w:date="2016-10-26T13:48:00Z">
        <w:r w:rsidRPr="00686D5C">
          <w:rPr>
            <w:rFonts w:ascii="Arial" w:hAnsi="Arial" w:cs="Arial"/>
            <w:sz w:val="22"/>
            <w:szCs w:val="22"/>
          </w:rPr>
          <w:t>Jordaan</w:t>
        </w:r>
        <w:proofErr w:type="spellEnd"/>
        <w:r w:rsidRPr="00686D5C">
          <w:rPr>
            <w:rFonts w:ascii="Arial" w:hAnsi="Arial" w:cs="Arial"/>
            <w:sz w:val="22"/>
            <w:szCs w:val="22"/>
          </w:rPr>
          <w:t xml:space="preserve">, M., </w:t>
        </w:r>
        <w:r w:rsidRPr="00686D5C">
          <w:rPr>
            <w:rFonts w:ascii="Arial" w:hAnsi="Arial" w:cs="Arial"/>
            <w:i/>
            <w:sz w:val="22"/>
            <w:szCs w:val="22"/>
          </w:rPr>
          <w:t>Experimental and Theoretical investigation of New Grubbs-type Catalysts for the Metathesis of Alkenes.</w:t>
        </w:r>
        <w:r w:rsidRPr="00686D5C">
          <w:rPr>
            <w:rFonts w:ascii="Arial" w:hAnsi="Arial" w:cs="Arial"/>
            <w:sz w:val="22"/>
            <w:szCs w:val="22"/>
          </w:rPr>
          <w:t xml:space="preserve"> p. 413.</w:t>
        </w:r>
      </w:ins>
      <w:ins w:id="1555" w:author="10073817" w:date="2016-10-28T09:04:00Z">
        <w:r w:rsidR="00B6700C">
          <w:rPr>
            <w:rFonts w:ascii="Arial" w:hAnsi="Arial" w:cs="Arial"/>
            <w:sz w:val="22"/>
            <w:szCs w:val="22"/>
          </w:rPr>
          <w:t xml:space="preserve"> (1)</w:t>
        </w:r>
      </w:ins>
    </w:p>
    <w:p w14:paraId="6A4E2C2F" w14:textId="61AA43D1" w:rsidR="00AE4FC3" w:rsidRPr="00CC1FD3" w:rsidRDefault="00AE4FC3" w:rsidP="00CC1FD3">
      <w:pPr>
        <w:pStyle w:val="BodyText"/>
        <w:numPr>
          <w:ilvl w:val="0"/>
          <w:numId w:val="13"/>
        </w:numPr>
        <w:rPr>
          <w:ins w:id="1556" w:author="10073817" w:date="2016-10-27T22:44:00Z"/>
          <w:rFonts w:ascii="Arial" w:hAnsi="Arial" w:cs="Arial"/>
          <w:sz w:val="22"/>
          <w:szCs w:val="22"/>
          <w:rPrChange w:id="1557" w:author="10073817" w:date="2016-10-28T09:32:00Z">
            <w:rPr>
              <w:ins w:id="1558" w:author="10073817" w:date="2016-10-27T22:44:00Z"/>
              <w:rFonts w:ascii="Arial" w:hAnsi="Arial" w:cs="Arial"/>
              <w:color w:val="FF0000"/>
              <w:sz w:val="22"/>
              <w:szCs w:val="22"/>
            </w:rPr>
          </w:rPrChange>
        </w:rPr>
      </w:pPr>
      <w:ins w:id="1559" w:author="10073817" w:date="2016-10-27T22:44:00Z">
        <w:r w:rsidRPr="00686D5C">
          <w:rPr>
            <w:rFonts w:ascii="Arial" w:hAnsi="Arial" w:cs="Arial"/>
            <w:sz w:val="22"/>
            <w:szCs w:val="22"/>
            <w:rPrChange w:id="1560" w:author="10073817" w:date="2016-10-27T23:09:00Z">
              <w:rPr>
                <w:rFonts w:ascii="Arial" w:hAnsi="Arial" w:cs="Arial"/>
                <w:color w:val="FF0000"/>
                <w:sz w:val="22"/>
                <w:szCs w:val="22"/>
              </w:rPr>
            </w:rPrChange>
          </w:rPr>
          <w:t xml:space="preserve">K. </w:t>
        </w:r>
        <w:proofErr w:type="spellStart"/>
        <w:r w:rsidRPr="00686D5C">
          <w:rPr>
            <w:rFonts w:ascii="Arial" w:hAnsi="Arial" w:cs="Arial"/>
            <w:sz w:val="22"/>
            <w:szCs w:val="22"/>
            <w:rPrChange w:id="1561" w:author="10073817" w:date="2016-10-27T23:09:00Z">
              <w:rPr>
                <w:rFonts w:ascii="Arial" w:hAnsi="Arial" w:cs="Arial"/>
                <w:color w:val="FF0000"/>
                <w:sz w:val="22"/>
                <w:szCs w:val="22"/>
              </w:rPr>
            </w:rPrChange>
          </w:rPr>
          <w:t>Żukowska</w:t>
        </w:r>
        <w:proofErr w:type="spellEnd"/>
        <w:r w:rsidRPr="00686D5C">
          <w:rPr>
            <w:rFonts w:ascii="Arial" w:hAnsi="Arial" w:cs="Arial"/>
            <w:sz w:val="22"/>
            <w:szCs w:val="22"/>
            <w:rPrChange w:id="1562" w:author="10073817" w:date="2016-10-27T23:09:00Z">
              <w:rPr>
                <w:rFonts w:ascii="Arial" w:hAnsi="Arial" w:cs="Arial"/>
                <w:color w:val="FF0000"/>
                <w:sz w:val="22"/>
                <w:szCs w:val="22"/>
              </w:rPr>
            </w:rPrChange>
          </w:rPr>
          <w:t xml:space="preserve">, A. </w:t>
        </w:r>
        <w:proofErr w:type="spellStart"/>
        <w:r w:rsidRPr="00686D5C">
          <w:rPr>
            <w:rFonts w:ascii="Arial" w:hAnsi="Arial" w:cs="Arial"/>
            <w:sz w:val="22"/>
            <w:szCs w:val="22"/>
            <w:rPrChange w:id="1563" w:author="10073817" w:date="2016-10-27T23:09:00Z">
              <w:rPr>
                <w:rFonts w:ascii="Arial" w:hAnsi="Arial" w:cs="Arial"/>
                <w:color w:val="FF0000"/>
                <w:sz w:val="22"/>
                <w:szCs w:val="22"/>
              </w:rPr>
            </w:rPrChange>
          </w:rPr>
          <w:t>Szadkowska</w:t>
        </w:r>
        <w:proofErr w:type="spellEnd"/>
        <w:r w:rsidRPr="00686D5C">
          <w:rPr>
            <w:rFonts w:ascii="Arial" w:hAnsi="Arial" w:cs="Arial"/>
            <w:sz w:val="22"/>
            <w:szCs w:val="22"/>
            <w:rPrChange w:id="1564" w:author="10073817" w:date="2016-10-27T23:09:00Z">
              <w:rPr>
                <w:rFonts w:ascii="Arial" w:hAnsi="Arial" w:cs="Arial"/>
                <w:color w:val="FF0000"/>
                <w:sz w:val="22"/>
                <w:szCs w:val="22"/>
              </w:rPr>
            </w:rPrChange>
          </w:rPr>
          <w:t xml:space="preserve">, K. </w:t>
        </w:r>
        <w:proofErr w:type="spellStart"/>
        <w:r w:rsidRPr="00686D5C">
          <w:rPr>
            <w:rFonts w:ascii="Arial" w:hAnsi="Arial" w:cs="Arial"/>
            <w:sz w:val="22"/>
            <w:szCs w:val="22"/>
            <w:rPrChange w:id="1565" w:author="10073817" w:date="2016-10-27T23:09:00Z">
              <w:rPr>
                <w:rFonts w:ascii="Arial" w:hAnsi="Arial" w:cs="Arial"/>
                <w:color w:val="FF0000"/>
                <w:sz w:val="22"/>
                <w:szCs w:val="22"/>
              </w:rPr>
            </w:rPrChange>
          </w:rPr>
          <w:t>Grela</w:t>
        </w:r>
      </w:ins>
      <w:proofErr w:type="spellEnd"/>
      <w:ins w:id="1566" w:author="10073817" w:date="2016-10-27T22:45:00Z">
        <w:r w:rsidRPr="00686D5C">
          <w:rPr>
            <w:rFonts w:ascii="Arial" w:hAnsi="Arial" w:cs="Arial"/>
            <w:sz w:val="22"/>
            <w:szCs w:val="22"/>
          </w:rPr>
          <w:t>, 2013</w:t>
        </w:r>
      </w:ins>
      <w:ins w:id="1567" w:author="10073817" w:date="2016-10-27T22:46:00Z">
        <w:r w:rsidRPr="00686D5C">
          <w:rPr>
            <w:rFonts w:ascii="Arial" w:hAnsi="Arial" w:cs="Arial"/>
            <w:sz w:val="22"/>
            <w:szCs w:val="22"/>
          </w:rPr>
          <w:t>,</w:t>
        </w:r>
      </w:ins>
      <w:ins w:id="1568" w:author="10073817" w:date="2016-10-27T22:47:00Z">
        <w:r w:rsidRPr="00686D5C">
          <w:rPr>
            <w:rFonts w:ascii="Arial" w:hAnsi="Arial" w:cs="Arial"/>
            <w:sz w:val="22"/>
            <w:szCs w:val="22"/>
          </w:rPr>
          <w:t xml:space="preserve"> </w:t>
        </w:r>
      </w:ins>
      <w:ins w:id="1569" w:author="10073817" w:date="2016-10-27T22:44:00Z">
        <w:r w:rsidR="0033239F" w:rsidRPr="00686D5C">
          <w:rPr>
            <w:rFonts w:ascii="Arial" w:hAnsi="Arial" w:cs="Arial"/>
            <w:sz w:val="22"/>
            <w:szCs w:val="22"/>
            <w:rPrChange w:id="1570" w:author="10073817" w:date="2016-10-27T23:09:00Z">
              <w:rPr>
                <w:rFonts w:ascii="Arial" w:hAnsi="Arial" w:cs="Arial"/>
                <w:color w:val="FF0000"/>
                <w:sz w:val="22"/>
                <w:szCs w:val="22"/>
              </w:rPr>
            </w:rPrChange>
          </w:rPr>
          <w:t>6.05 - Olefin Metathesis</w:t>
        </w:r>
      </w:ins>
      <w:ins w:id="1571" w:author="10073817" w:date="2016-10-27T22:45:00Z">
        <w:r w:rsidRPr="00686D5C">
          <w:rPr>
            <w:rFonts w:ascii="Arial" w:hAnsi="Arial" w:cs="Arial"/>
            <w:sz w:val="22"/>
            <w:szCs w:val="22"/>
          </w:rPr>
          <w:t xml:space="preserve">, </w:t>
        </w:r>
      </w:ins>
      <w:ins w:id="1572" w:author="10073817" w:date="2016-10-27T22:44:00Z">
        <w:r w:rsidR="0033239F" w:rsidRPr="00686D5C">
          <w:rPr>
            <w:rFonts w:ascii="Arial" w:hAnsi="Arial" w:cs="Arial"/>
            <w:sz w:val="22"/>
            <w:szCs w:val="22"/>
            <w:rPrChange w:id="1573" w:author="10073817" w:date="2016-10-27T23:09:00Z">
              <w:rPr>
                <w:rFonts w:ascii="Arial" w:hAnsi="Arial" w:cs="Arial"/>
                <w:color w:val="FF0000"/>
                <w:sz w:val="22"/>
                <w:szCs w:val="22"/>
              </w:rPr>
            </w:rPrChange>
          </w:rPr>
          <w:t xml:space="preserve">Reference Module in Chemistry, Molecular Sciences and Chemical Engineering, </w:t>
        </w:r>
        <w:r w:rsidR="0033239F" w:rsidRPr="00686D5C">
          <w:rPr>
            <w:rFonts w:ascii="Arial" w:hAnsi="Arial" w:cs="Arial"/>
            <w:i/>
            <w:sz w:val="22"/>
            <w:szCs w:val="22"/>
            <w:rPrChange w:id="1574" w:author="10073817" w:date="2016-10-27T23:09:00Z">
              <w:rPr>
                <w:rFonts w:ascii="Arial" w:hAnsi="Arial" w:cs="Arial"/>
                <w:color w:val="FF0000"/>
                <w:sz w:val="22"/>
                <w:szCs w:val="22"/>
              </w:rPr>
            </w:rPrChange>
          </w:rPr>
          <w:t>Comprehensive Inorganic Chemistry II (Second Edition),</w:t>
        </w:r>
        <w:r w:rsidR="0033239F" w:rsidRPr="00686D5C">
          <w:rPr>
            <w:rFonts w:ascii="Arial" w:hAnsi="Arial" w:cs="Arial"/>
            <w:sz w:val="22"/>
            <w:szCs w:val="22"/>
            <w:rPrChange w:id="1575" w:author="10073817" w:date="2016-10-27T23:09:00Z">
              <w:rPr>
                <w:rFonts w:ascii="Arial" w:hAnsi="Arial" w:cs="Arial"/>
                <w:color w:val="FF0000"/>
                <w:sz w:val="22"/>
                <w:szCs w:val="22"/>
              </w:rPr>
            </w:rPrChange>
          </w:rPr>
          <w:t xml:space="preserve"> Volume 6, 2013, Pages 105-126</w:t>
        </w:r>
      </w:ins>
    </w:p>
    <w:p w14:paraId="509153A9" w14:textId="4B026F2F" w:rsidR="00DD79C7" w:rsidRPr="00686D5C" w:rsidRDefault="00AE4FC3">
      <w:pPr>
        <w:pStyle w:val="BodyText"/>
        <w:numPr>
          <w:ilvl w:val="0"/>
          <w:numId w:val="13"/>
        </w:numPr>
        <w:spacing w:line="360" w:lineRule="auto"/>
        <w:rPr>
          <w:ins w:id="1576" w:author="10073817" w:date="2016-10-26T13:49:00Z"/>
          <w:rFonts w:ascii="Arial" w:hAnsi="Arial" w:cs="Arial"/>
          <w:sz w:val="22"/>
          <w:szCs w:val="22"/>
          <w:rPrChange w:id="1577" w:author="10073817" w:date="2016-10-27T23:09:00Z">
            <w:rPr>
              <w:ins w:id="1578" w:author="10073817" w:date="2016-10-26T13:49:00Z"/>
              <w:rFonts w:cs="Arial"/>
              <w:i/>
              <w:color w:val="FF0000"/>
            </w:rPr>
          </w:rPrChange>
        </w:rPr>
        <w:pPrChange w:id="1579" w:author="10073817" w:date="2016-10-27T22:46:00Z">
          <w:pPr>
            <w:pStyle w:val="BodyText"/>
          </w:pPr>
        </w:pPrChange>
      </w:pPr>
      <w:proofErr w:type="spellStart"/>
      <w:ins w:id="1580" w:author="10073817" w:date="2016-10-27T22:52:00Z">
        <w:r w:rsidRPr="00686D5C">
          <w:rPr>
            <w:rFonts w:ascii="GulliverRM" w:hAnsi="GulliverRM" w:cs="GulliverRM"/>
            <w:sz w:val="22"/>
            <w:szCs w:val="22"/>
            <w:rPrChange w:id="1581" w:author="10073817" w:date="2016-10-27T23:09:00Z">
              <w:rPr>
                <w:rFonts w:ascii="GulliverRM" w:hAnsi="GulliverRM" w:cs="GulliverRM"/>
                <w:color w:val="000000"/>
                <w:sz w:val="21"/>
                <w:szCs w:val="21"/>
              </w:rPr>
            </w:rPrChange>
          </w:rPr>
          <w:t>Kongparakul</w:t>
        </w:r>
      </w:ins>
      <w:proofErr w:type="spellEnd"/>
      <w:ins w:id="1582" w:author="10073817" w:date="2016-10-27T22:53:00Z">
        <w:r w:rsidRPr="00686D5C">
          <w:rPr>
            <w:rFonts w:ascii="GulliverRM" w:hAnsi="GulliverRM" w:cs="GulliverRM"/>
            <w:sz w:val="22"/>
            <w:szCs w:val="22"/>
            <w:rPrChange w:id="1583" w:author="10073817" w:date="2016-10-27T23:09:00Z">
              <w:rPr>
                <w:rFonts w:ascii="GulliverRM" w:hAnsi="GulliverRM" w:cs="GulliverRM"/>
                <w:color w:val="000000"/>
                <w:sz w:val="21"/>
                <w:szCs w:val="21"/>
              </w:rPr>
            </w:rPrChange>
          </w:rPr>
          <w:t>, S</w:t>
        </w:r>
      </w:ins>
      <w:ins w:id="1584" w:author="10073817" w:date="2016-10-27T22:54:00Z">
        <w:r w:rsidR="00053712" w:rsidRPr="00686D5C">
          <w:rPr>
            <w:rFonts w:ascii="GulliverRM" w:hAnsi="GulliverRM" w:cs="GulliverRM"/>
            <w:sz w:val="22"/>
            <w:szCs w:val="22"/>
            <w:rPrChange w:id="1585" w:author="10073817" w:date="2016-10-27T23:09:00Z">
              <w:rPr>
                <w:rFonts w:ascii="GulliverRM" w:hAnsi="GulliverRM" w:cs="GulliverRM"/>
                <w:color w:val="000000"/>
                <w:sz w:val="21"/>
                <w:szCs w:val="21"/>
              </w:rPr>
            </w:rPrChange>
          </w:rPr>
          <w:t>.</w:t>
        </w:r>
      </w:ins>
      <w:ins w:id="1586" w:author="10073817" w:date="2016-10-27T22:52:00Z">
        <w:r w:rsidRPr="00686D5C">
          <w:rPr>
            <w:rFonts w:ascii="GulliverRM" w:hAnsi="GulliverRM" w:cs="GulliverRM"/>
            <w:sz w:val="22"/>
            <w:szCs w:val="22"/>
            <w:rPrChange w:id="1587" w:author="10073817" w:date="2016-10-27T23:09:00Z">
              <w:rPr>
                <w:rFonts w:ascii="GulliverRM" w:hAnsi="GulliverRM" w:cs="GulliverRM"/>
                <w:color w:val="000000"/>
                <w:sz w:val="21"/>
                <w:szCs w:val="21"/>
              </w:rPr>
            </w:rPrChange>
          </w:rPr>
          <w:t xml:space="preserve"> Ng</w:t>
        </w:r>
      </w:ins>
      <w:ins w:id="1588" w:author="10073817" w:date="2016-10-27T22:53:00Z">
        <w:r w:rsidRPr="00686D5C">
          <w:rPr>
            <w:rFonts w:ascii="GulliverRM" w:hAnsi="GulliverRM" w:cs="GulliverRM"/>
            <w:sz w:val="22"/>
            <w:szCs w:val="22"/>
            <w:rPrChange w:id="1589" w:author="10073817" w:date="2016-10-27T23:09:00Z">
              <w:rPr>
                <w:rFonts w:ascii="GulliverRM" w:hAnsi="GulliverRM" w:cs="GulliverRM"/>
                <w:color w:val="000000"/>
                <w:sz w:val="21"/>
                <w:szCs w:val="21"/>
              </w:rPr>
            </w:rPrChange>
          </w:rPr>
          <w:t>, F</w:t>
        </w:r>
      </w:ins>
      <w:ins w:id="1590" w:author="10073817" w:date="2016-10-27T22:54:00Z">
        <w:r w:rsidRPr="00686D5C">
          <w:rPr>
            <w:rFonts w:ascii="GulliverRM" w:hAnsi="GulliverRM" w:cs="GulliverRM"/>
            <w:sz w:val="22"/>
            <w:szCs w:val="22"/>
            <w:rPrChange w:id="1591" w:author="10073817" w:date="2016-10-27T23:09:00Z">
              <w:rPr>
                <w:rFonts w:ascii="GulliverRM" w:hAnsi="GulliverRM" w:cs="GulliverRM"/>
                <w:color w:val="000000"/>
                <w:sz w:val="21"/>
                <w:szCs w:val="21"/>
              </w:rPr>
            </w:rPrChange>
          </w:rPr>
          <w:t>.</w:t>
        </w:r>
      </w:ins>
      <w:ins w:id="1592" w:author="10073817" w:date="2016-10-27T22:53:00Z">
        <w:r w:rsidRPr="00686D5C">
          <w:rPr>
            <w:rFonts w:ascii="GulliverRM" w:hAnsi="GulliverRM" w:cs="GulliverRM"/>
            <w:sz w:val="22"/>
            <w:szCs w:val="22"/>
            <w:rPrChange w:id="1593" w:author="10073817" w:date="2016-10-27T23:09:00Z">
              <w:rPr>
                <w:rFonts w:ascii="GulliverRM" w:hAnsi="GulliverRM" w:cs="GulliverRM"/>
                <w:color w:val="000000"/>
                <w:sz w:val="21"/>
                <w:szCs w:val="21"/>
              </w:rPr>
            </w:rPrChange>
          </w:rPr>
          <w:t>T</w:t>
        </w:r>
      </w:ins>
      <w:ins w:id="1594" w:author="10073817" w:date="2016-10-27T22:54:00Z">
        <w:r w:rsidRPr="00686D5C">
          <w:rPr>
            <w:rFonts w:ascii="GulliverRM" w:hAnsi="GulliverRM" w:cs="GulliverRM"/>
            <w:sz w:val="22"/>
            <w:szCs w:val="22"/>
            <w:rPrChange w:id="1595" w:author="10073817" w:date="2016-10-27T23:09:00Z">
              <w:rPr>
                <w:rFonts w:ascii="GulliverRM" w:hAnsi="GulliverRM" w:cs="GulliverRM"/>
                <w:color w:val="000000"/>
                <w:sz w:val="21"/>
                <w:szCs w:val="21"/>
              </w:rPr>
            </w:rPrChange>
          </w:rPr>
          <w:t>.</w:t>
        </w:r>
      </w:ins>
      <w:ins w:id="1596" w:author="10073817" w:date="2016-10-27T22:53:00Z">
        <w:r w:rsidRPr="00686D5C">
          <w:rPr>
            <w:rFonts w:ascii="GulliverRM" w:hAnsi="GulliverRM" w:cs="GulliverRM"/>
            <w:sz w:val="22"/>
            <w:szCs w:val="22"/>
            <w:rPrChange w:id="1597" w:author="10073817" w:date="2016-10-27T23:09:00Z">
              <w:rPr>
                <w:rFonts w:ascii="GulliverRM" w:hAnsi="GulliverRM" w:cs="GulliverRM"/>
                <w:color w:val="000000"/>
                <w:sz w:val="21"/>
                <w:szCs w:val="21"/>
              </w:rPr>
            </w:rPrChange>
          </w:rPr>
          <w:t>T</w:t>
        </w:r>
      </w:ins>
      <w:ins w:id="1598" w:author="10073817" w:date="2016-10-27T22:54:00Z">
        <w:r w:rsidRPr="00686D5C">
          <w:rPr>
            <w:rFonts w:ascii="GulliverRM" w:hAnsi="GulliverRM" w:cs="GulliverRM"/>
            <w:sz w:val="22"/>
            <w:szCs w:val="22"/>
            <w:rPrChange w:id="1599" w:author="10073817" w:date="2016-10-27T23:09:00Z">
              <w:rPr>
                <w:rFonts w:ascii="GulliverRM" w:hAnsi="GulliverRM" w:cs="GulliverRM"/>
                <w:color w:val="000000"/>
                <w:sz w:val="21"/>
                <w:szCs w:val="21"/>
              </w:rPr>
            </w:rPrChange>
          </w:rPr>
          <w:t>.</w:t>
        </w:r>
      </w:ins>
      <w:ins w:id="1600" w:author="10073817" w:date="2016-10-27T22:52:00Z">
        <w:r w:rsidRPr="00686D5C">
          <w:rPr>
            <w:rFonts w:ascii="GulliverRM" w:hAnsi="GulliverRM" w:cs="GulliverRM"/>
            <w:sz w:val="22"/>
            <w:szCs w:val="22"/>
            <w:rPrChange w:id="1601" w:author="10073817" w:date="2016-10-27T23:09:00Z">
              <w:rPr>
                <w:rFonts w:ascii="GulliverRM" w:hAnsi="GulliverRM" w:cs="GulliverRM"/>
                <w:color w:val="000000"/>
                <w:sz w:val="21"/>
                <w:szCs w:val="21"/>
              </w:rPr>
            </w:rPrChange>
          </w:rPr>
          <w:t xml:space="preserve"> </w:t>
        </w:r>
        <w:proofErr w:type="spellStart"/>
        <w:r w:rsidRPr="00686D5C">
          <w:rPr>
            <w:rFonts w:ascii="GulliverRM" w:hAnsi="GulliverRM" w:cs="GulliverRM"/>
            <w:sz w:val="22"/>
            <w:szCs w:val="22"/>
            <w:rPrChange w:id="1602" w:author="10073817" w:date="2016-10-27T23:09:00Z">
              <w:rPr>
                <w:rFonts w:ascii="GulliverRM" w:hAnsi="GulliverRM" w:cs="GulliverRM"/>
                <w:color w:val="000000"/>
                <w:sz w:val="21"/>
                <w:szCs w:val="21"/>
              </w:rPr>
            </w:rPrChange>
          </w:rPr>
          <w:t>Rempel</w:t>
        </w:r>
      </w:ins>
      <w:proofErr w:type="spellEnd"/>
      <w:ins w:id="1603" w:author="10073817" w:date="2016-10-27T22:54:00Z">
        <w:r w:rsidRPr="00686D5C">
          <w:rPr>
            <w:rFonts w:ascii="GulliverRM" w:hAnsi="GulliverRM" w:cs="GulliverRM"/>
            <w:sz w:val="22"/>
            <w:szCs w:val="22"/>
            <w:rPrChange w:id="1604" w:author="10073817" w:date="2016-10-27T23:09:00Z">
              <w:rPr>
                <w:rFonts w:ascii="GulliverRM" w:hAnsi="GulliverRM" w:cs="GulliverRM"/>
                <w:color w:val="000000"/>
                <w:sz w:val="21"/>
                <w:szCs w:val="21"/>
              </w:rPr>
            </w:rPrChange>
          </w:rPr>
          <w:t>, G.L.</w:t>
        </w:r>
      </w:ins>
      <w:ins w:id="1605" w:author="10073817" w:date="2016-10-27T22:59:00Z">
        <w:r w:rsidR="00053712" w:rsidRPr="00686D5C">
          <w:rPr>
            <w:rFonts w:ascii="GulliverRM" w:hAnsi="GulliverRM" w:cs="GulliverRM"/>
            <w:sz w:val="22"/>
            <w:szCs w:val="22"/>
            <w:rPrChange w:id="1606" w:author="10073817" w:date="2016-10-27T23:09:00Z">
              <w:rPr>
                <w:rFonts w:ascii="GulliverRM" w:hAnsi="GulliverRM" w:cs="GulliverRM"/>
                <w:color w:val="000000"/>
                <w:sz w:val="21"/>
                <w:szCs w:val="21"/>
              </w:rPr>
            </w:rPrChange>
          </w:rPr>
          <w:t xml:space="preserve"> 2011.</w:t>
        </w:r>
      </w:ins>
      <w:ins w:id="1607" w:author="10073817" w:date="2016-10-27T22:55:00Z">
        <w:r w:rsidR="00053712" w:rsidRPr="00686D5C">
          <w:rPr>
            <w:rFonts w:ascii="GulliverRM" w:hAnsi="GulliverRM" w:cs="GulliverRM"/>
            <w:sz w:val="22"/>
            <w:szCs w:val="22"/>
            <w:rPrChange w:id="1608" w:author="10073817" w:date="2016-10-27T23:09:00Z">
              <w:rPr>
                <w:rFonts w:ascii="GulliverRM" w:hAnsi="GulliverRM" w:cs="GulliverRM"/>
                <w:sz w:val="27"/>
                <w:szCs w:val="27"/>
              </w:rPr>
            </w:rPrChange>
          </w:rPr>
          <w:t xml:space="preserve"> </w:t>
        </w:r>
        <w:r w:rsidR="00053712" w:rsidRPr="00686D5C">
          <w:rPr>
            <w:rFonts w:ascii="Arial" w:hAnsi="Arial" w:cs="Arial"/>
            <w:sz w:val="22"/>
            <w:szCs w:val="22"/>
            <w:rPrChange w:id="1609" w:author="10073817" w:date="2016-10-27T23:09:00Z">
              <w:rPr>
                <w:rFonts w:ascii="GulliverRM" w:hAnsi="GulliverRM" w:cs="GulliverRM"/>
                <w:sz w:val="27"/>
                <w:szCs w:val="27"/>
              </w:rPr>
            </w:rPrChange>
          </w:rPr>
          <w:t>Metathesis hydrogenation of natural rubber latex</w:t>
        </w:r>
        <w:r w:rsidR="00053712" w:rsidRPr="00686D5C">
          <w:rPr>
            <w:rFonts w:ascii="Arial" w:hAnsi="Arial" w:cs="Arial"/>
            <w:sz w:val="22"/>
            <w:szCs w:val="22"/>
          </w:rPr>
          <w:t xml:space="preserve">. </w:t>
        </w:r>
      </w:ins>
      <w:ins w:id="1610" w:author="10073817" w:date="2016-10-27T22:56:00Z">
        <w:r w:rsidR="00053712" w:rsidRPr="00686D5C">
          <w:rPr>
            <w:rFonts w:ascii="Arial" w:hAnsi="Arial" w:cs="Arial"/>
            <w:i/>
            <w:sz w:val="22"/>
            <w:szCs w:val="22"/>
            <w:rPrChange w:id="1611" w:author="10073817" w:date="2016-10-27T23:09:00Z">
              <w:rPr>
                <w:rFonts w:ascii="Arial" w:hAnsi="Arial" w:cs="Arial"/>
                <w:sz w:val="22"/>
                <w:szCs w:val="22"/>
              </w:rPr>
            </w:rPrChange>
          </w:rPr>
          <w:t>Applied Catalysis A: General</w:t>
        </w:r>
        <w:r w:rsidR="00053712" w:rsidRPr="00686D5C">
          <w:rPr>
            <w:rFonts w:ascii="Arial" w:hAnsi="Arial" w:cs="Arial"/>
            <w:sz w:val="22"/>
            <w:szCs w:val="22"/>
          </w:rPr>
          <w:t>, 405 (2011): 129– 136</w:t>
        </w:r>
      </w:ins>
    </w:p>
    <w:p w14:paraId="4BFA5E7C" w14:textId="79BC3216" w:rsidR="00DD79C7" w:rsidRPr="00686D5C" w:rsidRDefault="00053712">
      <w:pPr>
        <w:pStyle w:val="BodyText"/>
        <w:numPr>
          <w:ilvl w:val="0"/>
          <w:numId w:val="13"/>
        </w:numPr>
        <w:spacing w:line="360" w:lineRule="auto"/>
        <w:rPr>
          <w:ins w:id="1612" w:author="10073817" w:date="2016-10-26T13:50:00Z"/>
          <w:rFonts w:ascii="Arial" w:hAnsi="Arial" w:cs="Arial"/>
          <w:sz w:val="22"/>
          <w:szCs w:val="22"/>
        </w:rPr>
        <w:pPrChange w:id="1613" w:author="10073817" w:date="2016-10-26T13:46:00Z">
          <w:pPr>
            <w:pStyle w:val="BodyText"/>
          </w:pPr>
        </w:pPrChange>
      </w:pPr>
      <w:proofErr w:type="spellStart"/>
      <w:ins w:id="1614" w:author="10073817" w:date="2016-10-27T22:57:00Z">
        <w:r w:rsidRPr="00686D5C">
          <w:rPr>
            <w:rFonts w:ascii="Arial" w:hAnsi="Arial" w:cs="Arial"/>
            <w:sz w:val="22"/>
            <w:szCs w:val="22"/>
            <w:rPrChange w:id="1615" w:author="10073817" w:date="2016-10-27T23:09:00Z">
              <w:rPr>
                <w:rFonts w:ascii="Arial" w:hAnsi="Arial" w:cs="Arial"/>
                <w:color w:val="FF0000"/>
                <w:sz w:val="22"/>
                <w:szCs w:val="22"/>
              </w:rPr>
            </w:rPrChange>
          </w:rPr>
          <w:t>Morzycki</w:t>
        </w:r>
        <w:proofErr w:type="spellEnd"/>
        <w:r w:rsidRPr="00686D5C">
          <w:rPr>
            <w:rFonts w:ascii="Arial" w:hAnsi="Arial" w:cs="Arial"/>
            <w:sz w:val="22"/>
            <w:szCs w:val="22"/>
            <w:rPrChange w:id="1616" w:author="10073817" w:date="2016-10-27T23:09:00Z">
              <w:rPr>
                <w:rFonts w:ascii="Arial" w:hAnsi="Arial" w:cs="Arial"/>
                <w:color w:val="FF0000"/>
                <w:sz w:val="22"/>
                <w:szCs w:val="22"/>
              </w:rPr>
            </w:rPrChange>
          </w:rPr>
          <w:t xml:space="preserve">, </w:t>
        </w:r>
      </w:ins>
      <w:ins w:id="1617" w:author="10073817" w:date="2016-10-27T22:58:00Z">
        <w:r w:rsidRPr="00686D5C">
          <w:rPr>
            <w:rFonts w:ascii="Arial" w:hAnsi="Arial" w:cs="Arial"/>
            <w:sz w:val="22"/>
            <w:szCs w:val="22"/>
          </w:rPr>
          <w:t>J.</w:t>
        </w:r>
      </w:ins>
      <w:ins w:id="1618" w:author="10073817" w:date="2016-10-27T22:57:00Z">
        <w:r w:rsidRPr="00686D5C">
          <w:rPr>
            <w:rFonts w:ascii="Arial" w:hAnsi="Arial" w:cs="Arial"/>
            <w:sz w:val="22"/>
            <w:szCs w:val="22"/>
            <w:rPrChange w:id="1619" w:author="10073817" w:date="2016-10-27T23:09:00Z">
              <w:rPr>
                <w:rFonts w:ascii="Arial" w:hAnsi="Arial" w:cs="Arial"/>
                <w:color w:val="FF0000"/>
                <w:sz w:val="22"/>
                <w:szCs w:val="22"/>
              </w:rPr>
            </w:rPrChange>
          </w:rPr>
          <w:t>W.</w:t>
        </w:r>
      </w:ins>
      <w:ins w:id="1620" w:author="10073817" w:date="2016-10-27T22:59:00Z">
        <w:r w:rsidRPr="00686D5C">
          <w:rPr>
            <w:rFonts w:ascii="Arial" w:hAnsi="Arial" w:cs="Arial"/>
            <w:sz w:val="22"/>
            <w:szCs w:val="22"/>
          </w:rPr>
          <w:t xml:space="preserve"> 2011.</w:t>
        </w:r>
      </w:ins>
      <w:ins w:id="1621" w:author="10073817" w:date="2016-10-27T22:57:00Z">
        <w:r w:rsidRPr="00686D5C">
          <w:rPr>
            <w:rFonts w:ascii="Arial" w:hAnsi="Arial" w:cs="Arial"/>
            <w:sz w:val="22"/>
            <w:szCs w:val="22"/>
            <w:rPrChange w:id="1622" w:author="10073817" w:date="2016-10-27T23:09:00Z">
              <w:rPr>
                <w:rFonts w:ascii="Arial" w:hAnsi="Arial" w:cs="Arial"/>
                <w:color w:val="FF0000"/>
                <w:sz w:val="22"/>
                <w:szCs w:val="22"/>
              </w:rPr>
            </w:rPrChange>
          </w:rPr>
          <w:t xml:space="preserve"> </w:t>
        </w:r>
      </w:ins>
      <w:ins w:id="1623" w:author="10073817" w:date="2016-10-26T13:49:00Z">
        <w:r w:rsidR="00DD79C7" w:rsidRPr="00686D5C">
          <w:rPr>
            <w:rFonts w:ascii="Arial" w:hAnsi="Arial" w:cs="Arial"/>
            <w:sz w:val="22"/>
            <w:szCs w:val="22"/>
            <w:rPrChange w:id="1624" w:author="10073817" w:date="2016-10-27T23:09:00Z">
              <w:rPr>
                <w:rFonts w:cs="Arial"/>
                <w:i/>
                <w:color w:val="FF0000"/>
              </w:rPr>
            </w:rPrChange>
          </w:rPr>
          <w:t>Application of olefin metathesis in the synthesis of steroids</w:t>
        </w:r>
      </w:ins>
      <w:ins w:id="1625" w:author="10073817" w:date="2016-10-27T22:58:00Z">
        <w:r w:rsidRPr="00686D5C">
          <w:rPr>
            <w:rFonts w:ascii="Arial" w:hAnsi="Arial" w:cs="Arial"/>
            <w:sz w:val="22"/>
            <w:szCs w:val="22"/>
          </w:rPr>
          <w:t xml:space="preserve">, </w:t>
        </w:r>
        <w:r w:rsidRPr="00686D5C">
          <w:rPr>
            <w:rFonts w:ascii="Arial" w:hAnsi="Arial" w:cs="Arial"/>
            <w:i/>
            <w:sz w:val="22"/>
            <w:szCs w:val="22"/>
          </w:rPr>
          <w:t xml:space="preserve">Steroids, </w:t>
        </w:r>
        <w:r w:rsidRPr="00686D5C">
          <w:rPr>
            <w:rFonts w:ascii="Arial" w:hAnsi="Arial" w:cs="Arial"/>
            <w:sz w:val="22"/>
            <w:szCs w:val="22"/>
            <w:rPrChange w:id="1626" w:author="10073817" w:date="2016-10-27T23:09:00Z">
              <w:rPr>
                <w:rFonts w:ascii="Arial" w:hAnsi="Arial" w:cs="Arial"/>
                <w:i/>
                <w:sz w:val="22"/>
                <w:szCs w:val="22"/>
              </w:rPr>
            </w:rPrChange>
          </w:rPr>
          <w:t>76 (2011) 949– 966</w:t>
        </w:r>
      </w:ins>
    </w:p>
    <w:p w14:paraId="1C2C485C" w14:textId="099A411F" w:rsidR="00DD79C7" w:rsidRPr="00686D5C" w:rsidRDefault="00DD79C7">
      <w:pPr>
        <w:pStyle w:val="BodyText"/>
        <w:numPr>
          <w:ilvl w:val="0"/>
          <w:numId w:val="13"/>
        </w:numPr>
        <w:spacing w:line="360" w:lineRule="auto"/>
        <w:rPr>
          <w:ins w:id="1627" w:author="10073817" w:date="2016-10-26T13:51:00Z"/>
          <w:rFonts w:ascii="Arial" w:hAnsi="Arial" w:cs="Arial"/>
          <w:sz w:val="22"/>
          <w:szCs w:val="22"/>
        </w:rPr>
        <w:pPrChange w:id="1628" w:author="10073817" w:date="2016-10-26T13:46:00Z">
          <w:pPr>
            <w:pStyle w:val="BodyText"/>
          </w:pPr>
        </w:pPrChange>
      </w:pPr>
      <w:proofErr w:type="spellStart"/>
      <w:ins w:id="1629" w:author="10073817" w:date="2016-10-26T13:51:00Z">
        <w:r w:rsidRPr="00686D5C">
          <w:rPr>
            <w:rFonts w:ascii="Arial" w:hAnsi="Arial" w:cs="Arial"/>
            <w:sz w:val="22"/>
            <w:szCs w:val="22"/>
          </w:rPr>
          <w:lastRenderedPageBreak/>
          <w:t>Herrison</w:t>
        </w:r>
        <w:proofErr w:type="spellEnd"/>
        <w:r w:rsidRPr="00686D5C">
          <w:rPr>
            <w:rFonts w:ascii="Arial" w:hAnsi="Arial" w:cs="Arial"/>
            <w:sz w:val="22"/>
            <w:szCs w:val="22"/>
          </w:rPr>
          <w:t xml:space="preserve">, J. L.; Chauvin, Y. </w:t>
        </w:r>
      </w:ins>
      <w:ins w:id="1630" w:author="10073817" w:date="2016-10-27T22:59:00Z">
        <w:r w:rsidR="00053712" w:rsidRPr="00686D5C">
          <w:rPr>
            <w:rFonts w:ascii="Arial" w:hAnsi="Arial" w:cs="Arial"/>
            <w:sz w:val="22"/>
            <w:szCs w:val="22"/>
          </w:rPr>
          <w:t xml:space="preserve">1971. </w:t>
        </w:r>
      </w:ins>
      <w:proofErr w:type="spellStart"/>
      <w:ins w:id="1631" w:author="10073817" w:date="2016-10-26T13:51:00Z">
        <w:r w:rsidRPr="00686D5C">
          <w:rPr>
            <w:rFonts w:ascii="Arial" w:hAnsi="Arial" w:cs="Arial"/>
            <w:sz w:val="22"/>
            <w:szCs w:val="22"/>
          </w:rPr>
          <w:t>Makromol</w:t>
        </w:r>
      </w:ins>
      <w:ins w:id="1632" w:author="Geldenhuys, Pieter (P)" w:date="2016-10-28T08:39:00Z">
        <w:r w:rsidR="00F64198">
          <w:rPr>
            <w:rFonts w:ascii="Arial" w:hAnsi="Arial" w:cs="Arial"/>
            <w:sz w:val="22"/>
            <w:szCs w:val="22"/>
          </w:rPr>
          <w:t>ecular</w:t>
        </w:r>
      </w:ins>
      <w:proofErr w:type="spellEnd"/>
      <w:ins w:id="1633" w:author="10073817" w:date="2016-10-26T13:51:00Z">
        <w:r w:rsidRPr="00686D5C">
          <w:rPr>
            <w:rFonts w:ascii="Arial" w:hAnsi="Arial" w:cs="Arial"/>
            <w:sz w:val="22"/>
            <w:szCs w:val="22"/>
          </w:rPr>
          <w:t>. Chem</w:t>
        </w:r>
      </w:ins>
      <w:ins w:id="1634" w:author="Geldenhuys, Pieter (P)" w:date="2016-10-28T08:39:00Z">
        <w:r w:rsidR="00F64198">
          <w:rPr>
            <w:rFonts w:ascii="Arial" w:hAnsi="Arial" w:cs="Arial"/>
            <w:sz w:val="22"/>
            <w:szCs w:val="22"/>
          </w:rPr>
          <w:t>istry</w:t>
        </w:r>
      </w:ins>
      <w:ins w:id="1635" w:author="10073817" w:date="2016-10-26T13:51:00Z">
        <w:r w:rsidRPr="00686D5C">
          <w:rPr>
            <w:rFonts w:ascii="Arial" w:hAnsi="Arial" w:cs="Arial"/>
            <w:sz w:val="22"/>
            <w:szCs w:val="22"/>
          </w:rPr>
          <w:t xml:space="preserve">. </w:t>
        </w:r>
        <w:r w:rsidR="00053712" w:rsidRPr="00686D5C">
          <w:rPr>
            <w:rFonts w:ascii="Arial" w:hAnsi="Arial" w:cs="Arial"/>
            <w:sz w:val="22"/>
            <w:szCs w:val="22"/>
          </w:rPr>
          <w:t>141</w:t>
        </w:r>
      </w:ins>
      <w:ins w:id="1636" w:author="10073817" w:date="2016-10-27T23:00:00Z">
        <w:r w:rsidR="00053712" w:rsidRPr="00686D5C">
          <w:rPr>
            <w:rFonts w:ascii="Arial" w:hAnsi="Arial" w:cs="Arial"/>
            <w:sz w:val="22"/>
            <w:szCs w:val="22"/>
          </w:rPr>
          <w:t>:</w:t>
        </w:r>
      </w:ins>
      <w:ins w:id="1637" w:author="10073817" w:date="2016-10-26T13:51:00Z">
        <w:r w:rsidRPr="00686D5C">
          <w:rPr>
            <w:rFonts w:ascii="Arial" w:hAnsi="Arial" w:cs="Arial"/>
            <w:sz w:val="22"/>
            <w:szCs w:val="22"/>
          </w:rPr>
          <w:t xml:space="preserve"> 161–176</w:t>
        </w:r>
      </w:ins>
    </w:p>
    <w:p w14:paraId="3110CA2B" w14:textId="784C84F2" w:rsidR="00DD79C7" w:rsidRPr="00686D5C" w:rsidRDefault="00DD79C7" w:rsidP="00DD79C7">
      <w:pPr>
        <w:pStyle w:val="BodyText"/>
        <w:numPr>
          <w:ilvl w:val="0"/>
          <w:numId w:val="13"/>
        </w:numPr>
        <w:rPr>
          <w:ins w:id="1638" w:author="10073817" w:date="2016-10-26T13:52:00Z"/>
          <w:rFonts w:ascii="Arial" w:hAnsi="Arial" w:cs="Arial"/>
          <w:sz w:val="22"/>
          <w:szCs w:val="22"/>
        </w:rPr>
      </w:pPr>
      <w:ins w:id="1639" w:author="10073817" w:date="2016-10-26T13:52:00Z">
        <w:r w:rsidRPr="00686D5C">
          <w:rPr>
            <w:rFonts w:ascii="Arial" w:hAnsi="Arial" w:cs="Arial"/>
            <w:sz w:val="22"/>
            <w:szCs w:val="22"/>
          </w:rPr>
          <w:t>Grubbs,</w:t>
        </w:r>
      </w:ins>
      <w:ins w:id="1640" w:author="10073817" w:date="2016-10-27T23:02:00Z">
        <w:r w:rsidR="00053712" w:rsidRPr="00686D5C">
          <w:rPr>
            <w:rFonts w:ascii="Arial" w:hAnsi="Arial" w:cs="Arial"/>
            <w:sz w:val="22"/>
            <w:szCs w:val="22"/>
          </w:rPr>
          <w:t xml:space="preserve"> R.H.</w:t>
        </w:r>
      </w:ins>
      <w:ins w:id="1641" w:author="10073817" w:date="2016-10-27T23:03:00Z">
        <w:r w:rsidR="00053712" w:rsidRPr="00686D5C">
          <w:rPr>
            <w:rFonts w:ascii="Arial" w:hAnsi="Arial" w:cs="Arial"/>
            <w:sz w:val="22"/>
            <w:szCs w:val="22"/>
          </w:rPr>
          <w:t xml:space="preserve"> 2004.</w:t>
        </w:r>
      </w:ins>
      <w:ins w:id="1642" w:author="10073817" w:date="2016-10-27T23:02:00Z">
        <w:r w:rsidR="00053712" w:rsidRPr="00686D5C">
          <w:rPr>
            <w:rFonts w:ascii="Arial" w:hAnsi="Arial" w:cs="Arial"/>
            <w:sz w:val="22"/>
            <w:szCs w:val="22"/>
          </w:rPr>
          <w:t xml:space="preserve"> Olefin Metathesis</w:t>
        </w:r>
      </w:ins>
      <w:ins w:id="1643" w:author="10073817" w:date="2016-10-26T13:52:00Z">
        <w:r w:rsidRPr="00686D5C">
          <w:rPr>
            <w:rFonts w:ascii="Arial" w:hAnsi="Arial" w:cs="Arial"/>
            <w:sz w:val="22"/>
            <w:szCs w:val="22"/>
          </w:rPr>
          <w:t xml:space="preserve"> </w:t>
        </w:r>
        <w:r w:rsidRPr="00686D5C">
          <w:rPr>
            <w:rFonts w:ascii="Arial" w:hAnsi="Arial" w:cs="Arial"/>
            <w:i/>
            <w:sz w:val="22"/>
            <w:szCs w:val="22"/>
            <w:rPrChange w:id="1644" w:author="10073817" w:date="2016-10-27T23:09:00Z">
              <w:rPr>
                <w:rFonts w:ascii="Arial" w:hAnsi="Arial" w:cs="Arial"/>
                <w:sz w:val="22"/>
                <w:szCs w:val="22"/>
              </w:rPr>
            </w:rPrChange>
          </w:rPr>
          <w:t>Tetrahedron</w:t>
        </w:r>
        <w:r w:rsidRPr="00686D5C">
          <w:rPr>
            <w:rFonts w:ascii="Arial" w:hAnsi="Arial" w:cs="Arial"/>
            <w:sz w:val="22"/>
            <w:szCs w:val="22"/>
          </w:rPr>
          <w:t>, 60</w:t>
        </w:r>
      </w:ins>
      <w:ins w:id="1645" w:author="10073817" w:date="2016-10-27T23:03:00Z">
        <w:r w:rsidR="00053712" w:rsidRPr="00686D5C">
          <w:rPr>
            <w:rFonts w:ascii="Arial" w:hAnsi="Arial" w:cs="Arial"/>
            <w:sz w:val="22"/>
            <w:szCs w:val="22"/>
          </w:rPr>
          <w:t>(34): 7117-7140</w:t>
        </w:r>
      </w:ins>
    </w:p>
    <w:p w14:paraId="021404A5" w14:textId="1A7BB60A" w:rsidR="00DD79C7" w:rsidRPr="00720832" w:rsidRDefault="00686D5C">
      <w:pPr>
        <w:pStyle w:val="BodyText"/>
        <w:numPr>
          <w:ilvl w:val="0"/>
          <w:numId w:val="13"/>
        </w:numPr>
        <w:spacing w:line="360" w:lineRule="auto"/>
        <w:rPr>
          <w:ins w:id="1646" w:author="10073817" w:date="2016-10-28T09:15:00Z"/>
          <w:rFonts w:ascii="Arial" w:hAnsi="Arial" w:cs="Arial"/>
          <w:sz w:val="22"/>
          <w:szCs w:val="22"/>
          <w:rPrChange w:id="1647" w:author="10073817" w:date="2016-10-28T09:15:00Z">
            <w:rPr>
              <w:ins w:id="1648" w:author="10073817" w:date="2016-10-28T09:15:00Z"/>
              <w:rFonts w:ascii="Arial" w:eastAsiaTheme="minorHAnsi" w:hAnsi="Arial" w:cstheme="minorBidi"/>
              <w:kern w:val="0"/>
              <w:sz w:val="22"/>
              <w:szCs w:val="22"/>
            </w:rPr>
          </w:rPrChange>
        </w:rPr>
        <w:pPrChange w:id="1649" w:author="10073817" w:date="2016-10-26T13:46:00Z">
          <w:pPr>
            <w:pStyle w:val="BodyText"/>
          </w:pPr>
        </w:pPrChange>
      </w:pPr>
      <w:proofErr w:type="spellStart"/>
      <w:ins w:id="1650" w:author="10073817" w:date="2016-10-27T23:05:00Z">
        <w:r w:rsidRPr="00686D5C">
          <w:rPr>
            <w:rFonts w:ascii="Arial" w:hAnsi="Arial" w:cs="Arial"/>
            <w:sz w:val="22"/>
            <w:szCs w:val="22"/>
            <w:rPrChange w:id="1651" w:author="10073817" w:date="2016-10-27T23:09:00Z">
              <w:rPr>
                <w:rFonts w:ascii="Arial" w:hAnsi="Arial" w:cs="Arial"/>
                <w:color w:val="FF0000"/>
                <w:sz w:val="22"/>
                <w:szCs w:val="22"/>
              </w:rPr>
            </w:rPrChange>
          </w:rPr>
          <w:t>Sambasivarao</w:t>
        </w:r>
        <w:proofErr w:type="spellEnd"/>
        <w:r w:rsidRPr="00686D5C">
          <w:rPr>
            <w:rFonts w:ascii="Arial" w:hAnsi="Arial" w:cs="Arial"/>
            <w:sz w:val="22"/>
            <w:szCs w:val="22"/>
            <w:rPrChange w:id="1652" w:author="10073817" w:date="2016-10-27T23:09:00Z">
              <w:rPr>
                <w:rFonts w:ascii="Arial" w:hAnsi="Arial" w:cs="Arial"/>
                <w:color w:val="FF0000"/>
                <w:sz w:val="22"/>
                <w:szCs w:val="22"/>
              </w:rPr>
            </w:rPrChange>
          </w:rPr>
          <w:t xml:space="preserve"> K. </w:t>
        </w:r>
        <w:proofErr w:type="spellStart"/>
        <w:r w:rsidRPr="00686D5C">
          <w:rPr>
            <w:rFonts w:ascii="Arial" w:hAnsi="Arial" w:cs="Arial"/>
            <w:sz w:val="22"/>
            <w:szCs w:val="22"/>
            <w:rPrChange w:id="1653" w:author="10073817" w:date="2016-10-27T23:09:00Z">
              <w:rPr>
                <w:rFonts w:ascii="Arial" w:hAnsi="Arial" w:cs="Arial"/>
                <w:color w:val="FF0000"/>
                <w:sz w:val="22"/>
                <w:szCs w:val="22"/>
              </w:rPr>
            </w:rPrChange>
          </w:rPr>
          <w:t>Mirtunjay</w:t>
        </w:r>
        <w:proofErr w:type="spellEnd"/>
        <w:r w:rsidRPr="00686D5C">
          <w:rPr>
            <w:rFonts w:ascii="Arial" w:hAnsi="Arial" w:cs="Arial"/>
            <w:sz w:val="22"/>
            <w:szCs w:val="22"/>
            <w:rPrChange w:id="1654" w:author="10073817" w:date="2016-10-27T23:09:00Z">
              <w:rPr>
                <w:rFonts w:ascii="Arial" w:hAnsi="Arial" w:cs="Arial"/>
                <w:color w:val="FF0000"/>
                <w:sz w:val="22"/>
                <w:szCs w:val="22"/>
              </w:rPr>
            </w:rPrChange>
          </w:rPr>
          <w:t xml:space="preserve"> K.D.</w:t>
        </w:r>
      </w:ins>
      <w:ins w:id="1655" w:author="10073817" w:date="2016-10-27T23:06:00Z">
        <w:r w:rsidRPr="00686D5C">
          <w:rPr>
            <w:rFonts w:ascii="Arial" w:hAnsi="Arial" w:cs="Arial"/>
            <w:sz w:val="22"/>
            <w:szCs w:val="22"/>
          </w:rPr>
          <w:t xml:space="preserve"> 2012.</w:t>
        </w:r>
      </w:ins>
      <w:ins w:id="1656" w:author="10073817" w:date="2016-10-26T13:52:00Z">
        <w:r w:rsidR="00DD79C7" w:rsidRPr="00686D5C">
          <w:rPr>
            <w:rFonts w:ascii="Arial" w:hAnsi="Arial" w:cs="Arial"/>
            <w:sz w:val="22"/>
            <w:szCs w:val="22"/>
          </w:rPr>
          <w:t xml:space="preserve"> </w:t>
        </w:r>
        <w:r w:rsidR="00DD79C7" w:rsidRPr="00686D5C">
          <w:rPr>
            <w:rFonts w:ascii="Arial" w:hAnsi="Arial" w:cs="Arial"/>
            <w:i/>
            <w:sz w:val="22"/>
            <w:szCs w:val="22"/>
            <w:rPrChange w:id="1657" w:author="10073817" w:date="2016-10-27T23:09:00Z">
              <w:rPr>
                <w:rFonts w:ascii="Arial" w:hAnsi="Arial" w:cs="Arial"/>
                <w:sz w:val="22"/>
                <w:szCs w:val="22"/>
              </w:rPr>
            </w:rPrChange>
          </w:rPr>
          <w:t>Tetrahedron</w:t>
        </w:r>
        <w:r w:rsidR="00DD79C7" w:rsidRPr="00686D5C">
          <w:rPr>
            <w:rFonts w:ascii="Arial" w:hAnsi="Arial" w:cs="Arial"/>
            <w:sz w:val="22"/>
            <w:szCs w:val="22"/>
          </w:rPr>
          <w:t xml:space="preserve"> 68</w:t>
        </w:r>
      </w:ins>
      <w:ins w:id="1658" w:author="10073817" w:date="2016-10-27T23:06:00Z">
        <w:r w:rsidRPr="00686D5C">
          <w:rPr>
            <w:rFonts w:ascii="Arial" w:hAnsi="Arial" w:cs="Arial"/>
            <w:sz w:val="22"/>
            <w:szCs w:val="22"/>
          </w:rPr>
          <w:t>(2): 397-421</w:t>
        </w:r>
      </w:ins>
      <w:ins w:id="1659" w:author="10073817" w:date="2016-10-27T23:05:00Z">
        <w:r w:rsidR="00053712" w:rsidRPr="00686D5C">
          <w:rPr>
            <w:rFonts w:ascii="Arial" w:eastAsiaTheme="minorHAnsi" w:hAnsi="Arial" w:cstheme="minorBidi"/>
            <w:kern w:val="0"/>
            <w:sz w:val="22"/>
            <w:szCs w:val="22"/>
          </w:rPr>
          <w:t xml:space="preserve"> </w:t>
        </w:r>
      </w:ins>
    </w:p>
    <w:p w14:paraId="0C4EE628" w14:textId="321C02BC" w:rsidR="00720832" w:rsidRPr="00D91F6D" w:rsidRDefault="00640995" w:rsidP="00720832">
      <w:pPr>
        <w:pStyle w:val="BodyText"/>
        <w:numPr>
          <w:ilvl w:val="0"/>
          <w:numId w:val="13"/>
        </w:numPr>
        <w:spacing w:line="360" w:lineRule="auto"/>
        <w:rPr>
          <w:ins w:id="1660" w:author="10073817" w:date="2016-10-28T09:15:00Z"/>
          <w:rFonts w:ascii="Arial" w:hAnsi="Arial" w:cs="Arial"/>
          <w:i/>
          <w:sz w:val="22"/>
          <w:szCs w:val="22"/>
        </w:rPr>
      </w:pPr>
      <w:proofErr w:type="spellStart"/>
      <w:ins w:id="1661" w:author="10073817" w:date="2016-10-28T13:06:00Z">
        <w:r w:rsidRPr="00204A7E">
          <w:rPr>
            <w:rFonts w:ascii="Arial" w:hAnsi="Arial" w:cs="Arial"/>
            <w:sz w:val="22"/>
            <w:szCs w:val="22"/>
          </w:rPr>
          <w:t>Pastvaa</w:t>
        </w:r>
        <w:proofErr w:type="spellEnd"/>
        <w:r w:rsidRPr="00204A7E">
          <w:rPr>
            <w:rFonts w:ascii="Arial" w:hAnsi="Arial" w:cs="Arial"/>
            <w:sz w:val="22"/>
            <w:szCs w:val="22"/>
          </w:rPr>
          <w:t>,</w:t>
        </w:r>
        <w:r>
          <w:rPr>
            <w:rFonts w:ascii="Arial" w:hAnsi="Arial" w:cs="Arial"/>
            <w:sz w:val="22"/>
            <w:szCs w:val="22"/>
          </w:rPr>
          <w:t xml:space="preserve"> J., </w:t>
        </w:r>
        <w:proofErr w:type="spellStart"/>
        <w:r w:rsidRPr="00204A7E">
          <w:rPr>
            <w:rFonts w:ascii="Arial" w:hAnsi="Arial" w:cs="Arial"/>
            <w:sz w:val="22"/>
            <w:szCs w:val="22"/>
          </w:rPr>
          <w:t>Cejkaa</w:t>
        </w:r>
        <w:proofErr w:type="spellEnd"/>
        <w:r w:rsidRPr="00204A7E">
          <w:rPr>
            <w:rFonts w:ascii="Arial" w:hAnsi="Arial" w:cs="Arial"/>
            <w:sz w:val="22"/>
            <w:szCs w:val="22"/>
          </w:rPr>
          <w:t xml:space="preserve">, </w:t>
        </w:r>
        <w:proofErr w:type="spellStart"/>
        <w:r w:rsidRPr="00204A7E">
          <w:rPr>
            <w:rFonts w:ascii="Arial" w:hAnsi="Arial" w:cs="Arial"/>
            <w:sz w:val="22"/>
            <w:szCs w:val="22"/>
          </w:rPr>
          <w:t>Zilkováa</w:t>
        </w:r>
        <w:proofErr w:type="spellEnd"/>
        <w:r w:rsidRPr="00204A7E">
          <w:rPr>
            <w:rFonts w:ascii="Arial" w:hAnsi="Arial" w:cs="Arial"/>
            <w:sz w:val="22"/>
            <w:szCs w:val="22"/>
          </w:rPr>
          <w:t>,</w:t>
        </w:r>
        <w:r>
          <w:rPr>
            <w:rFonts w:ascii="Arial" w:hAnsi="Arial" w:cs="Arial"/>
            <w:sz w:val="22"/>
            <w:szCs w:val="22"/>
          </w:rPr>
          <w:t xml:space="preserve"> N.,</w:t>
        </w:r>
        <w:r w:rsidRPr="00204A7E">
          <w:rPr>
            <w:rFonts w:ascii="Arial" w:hAnsi="Arial" w:cs="Arial"/>
            <w:sz w:val="22"/>
            <w:szCs w:val="22"/>
          </w:rPr>
          <w:t xml:space="preserve"> </w:t>
        </w:r>
        <w:proofErr w:type="spellStart"/>
        <w:r w:rsidRPr="00204A7E">
          <w:rPr>
            <w:rFonts w:ascii="Arial" w:hAnsi="Arial" w:cs="Arial"/>
            <w:sz w:val="22"/>
            <w:szCs w:val="22"/>
          </w:rPr>
          <w:t>Mestekb</w:t>
        </w:r>
        <w:proofErr w:type="spellEnd"/>
        <w:r w:rsidRPr="00204A7E">
          <w:rPr>
            <w:rFonts w:ascii="Arial" w:hAnsi="Arial" w:cs="Arial"/>
            <w:sz w:val="22"/>
            <w:szCs w:val="22"/>
          </w:rPr>
          <w:t>,</w:t>
        </w:r>
        <w:r>
          <w:rPr>
            <w:rFonts w:ascii="Arial" w:hAnsi="Arial" w:cs="Arial"/>
            <w:sz w:val="22"/>
            <w:szCs w:val="22"/>
          </w:rPr>
          <w:t xml:space="preserve"> O.</w:t>
        </w:r>
        <w:r w:rsidRPr="00204A7E">
          <w:rPr>
            <w:rFonts w:ascii="Arial" w:hAnsi="Arial" w:cs="Arial"/>
            <w:sz w:val="22"/>
            <w:szCs w:val="22"/>
          </w:rPr>
          <w:t xml:space="preserve"> </w:t>
        </w:r>
        <w:proofErr w:type="spellStart"/>
        <w:r w:rsidRPr="00204A7E">
          <w:rPr>
            <w:rFonts w:ascii="Arial" w:hAnsi="Arial" w:cs="Arial"/>
            <w:sz w:val="22"/>
            <w:szCs w:val="22"/>
          </w:rPr>
          <w:t>Rangusc</w:t>
        </w:r>
        <w:proofErr w:type="spellEnd"/>
        <w:r w:rsidRPr="00204A7E">
          <w:rPr>
            <w:rFonts w:ascii="Arial" w:hAnsi="Arial" w:cs="Arial"/>
            <w:sz w:val="22"/>
            <w:szCs w:val="22"/>
          </w:rPr>
          <w:t>,</w:t>
        </w:r>
        <w:r>
          <w:rPr>
            <w:rFonts w:ascii="Arial" w:hAnsi="Arial" w:cs="Arial"/>
            <w:sz w:val="22"/>
            <w:szCs w:val="22"/>
          </w:rPr>
          <w:t xml:space="preserve"> M.</w:t>
        </w:r>
        <w:r w:rsidRPr="00204A7E">
          <w:rPr>
            <w:rFonts w:ascii="Arial" w:hAnsi="Arial" w:cs="Arial"/>
            <w:sz w:val="22"/>
            <w:szCs w:val="22"/>
          </w:rPr>
          <w:t xml:space="preserve">, </w:t>
        </w:r>
        <w:proofErr w:type="spellStart"/>
        <w:r w:rsidRPr="00204A7E">
          <w:rPr>
            <w:rFonts w:ascii="Arial" w:hAnsi="Arial" w:cs="Arial"/>
            <w:sz w:val="22"/>
            <w:szCs w:val="22"/>
          </w:rPr>
          <w:t>Balcara</w:t>
        </w:r>
        <w:proofErr w:type="spellEnd"/>
        <w:r>
          <w:rPr>
            <w:rFonts w:ascii="Arial" w:hAnsi="Arial" w:cs="Arial"/>
            <w:sz w:val="22"/>
            <w:szCs w:val="22"/>
          </w:rPr>
          <w:t>, H.</w:t>
        </w:r>
        <w:r>
          <w:rPr>
            <w:rFonts w:ascii="Arial" w:hAnsi="Arial" w:cs="Arial"/>
            <w:sz w:val="22"/>
            <w:szCs w:val="22"/>
          </w:rPr>
          <w:t xml:space="preserve"> 2013. </w:t>
        </w:r>
      </w:ins>
      <w:proofErr w:type="spellStart"/>
      <w:ins w:id="1662" w:author="10073817" w:date="2016-10-28T13:07:00Z">
        <w:r w:rsidRPr="00640995">
          <w:rPr>
            <w:rFonts w:ascii="Arial" w:hAnsi="Arial" w:cs="Arial"/>
            <w:sz w:val="22"/>
            <w:szCs w:val="22"/>
          </w:rPr>
          <w:t>Hoveyda</w:t>
        </w:r>
        <w:proofErr w:type="spellEnd"/>
        <w:r w:rsidRPr="00640995">
          <w:rPr>
            <w:rFonts w:ascii="Arial" w:hAnsi="Arial" w:cs="Arial"/>
            <w:sz w:val="22"/>
            <w:szCs w:val="22"/>
          </w:rPr>
          <w:t>–Grubbs first generation type catalyst immobilize</w:t>
        </w:r>
        <w:r>
          <w:rPr>
            <w:rFonts w:ascii="Arial" w:hAnsi="Arial" w:cs="Arial"/>
            <w:sz w:val="22"/>
            <w:szCs w:val="22"/>
          </w:rPr>
          <w:t xml:space="preserve">d </w:t>
        </w:r>
        <w:proofErr w:type="spellStart"/>
        <w:r>
          <w:rPr>
            <w:rFonts w:ascii="Arial" w:hAnsi="Arial" w:cs="Arial"/>
            <w:sz w:val="22"/>
            <w:szCs w:val="22"/>
          </w:rPr>
          <w:t>onmesoporous</w:t>
        </w:r>
        <w:proofErr w:type="spellEnd"/>
        <w:r>
          <w:rPr>
            <w:rFonts w:ascii="Arial" w:hAnsi="Arial" w:cs="Arial"/>
            <w:sz w:val="22"/>
            <w:szCs w:val="22"/>
          </w:rPr>
          <w:t xml:space="preserve"> molecular sieves, </w:t>
        </w:r>
      </w:ins>
      <w:ins w:id="1663" w:author="10073817" w:date="2016-10-28T09:15:00Z">
        <w:r w:rsidR="00720832" w:rsidRPr="00D91F6D">
          <w:rPr>
            <w:rFonts w:ascii="Arial" w:hAnsi="Arial" w:cs="Arial"/>
            <w:i/>
            <w:sz w:val="22"/>
            <w:szCs w:val="22"/>
          </w:rPr>
          <w:t xml:space="preserve">Journal of Molecular Catalysis A: Chemical </w:t>
        </w:r>
        <w:r w:rsidR="00720832" w:rsidRPr="00640995">
          <w:rPr>
            <w:rFonts w:ascii="Arial" w:hAnsi="Arial" w:cs="Arial"/>
            <w:sz w:val="22"/>
            <w:szCs w:val="22"/>
            <w:rPrChange w:id="1664" w:author="10073817" w:date="2016-10-28T13:07:00Z">
              <w:rPr>
                <w:rFonts w:ascii="Arial" w:hAnsi="Arial" w:cs="Arial"/>
                <w:i/>
                <w:sz w:val="22"/>
                <w:szCs w:val="22"/>
              </w:rPr>
            </w:rPrChange>
          </w:rPr>
          <w:t>372 (2013)</w:t>
        </w:r>
      </w:ins>
      <w:ins w:id="1665" w:author="10073817" w:date="2016-10-28T13:07:00Z">
        <w:r w:rsidRPr="00640995">
          <w:rPr>
            <w:rFonts w:ascii="Arial" w:hAnsi="Arial" w:cs="Arial"/>
            <w:sz w:val="22"/>
            <w:szCs w:val="22"/>
            <w:rPrChange w:id="1666" w:author="10073817" w:date="2016-10-28T13:07:00Z">
              <w:rPr>
                <w:rFonts w:ascii="Arial" w:hAnsi="Arial" w:cs="Arial"/>
                <w:i/>
                <w:sz w:val="22"/>
                <w:szCs w:val="22"/>
              </w:rPr>
            </w:rPrChange>
          </w:rPr>
          <w:t>:</w:t>
        </w:r>
      </w:ins>
      <w:ins w:id="1667" w:author="10073817" w:date="2016-10-28T09:15:00Z">
        <w:r w:rsidR="00720832" w:rsidRPr="00640995">
          <w:rPr>
            <w:rFonts w:ascii="Arial" w:hAnsi="Arial" w:cs="Arial"/>
            <w:sz w:val="22"/>
            <w:szCs w:val="22"/>
            <w:rPrChange w:id="1668" w:author="10073817" w:date="2016-10-28T13:07:00Z">
              <w:rPr>
                <w:rFonts w:ascii="Arial" w:hAnsi="Arial" w:cs="Arial"/>
                <w:i/>
                <w:sz w:val="22"/>
                <w:szCs w:val="22"/>
              </w:rPr>
            </w:rPrChange>
          </w:rPr>
          <w:t xml:space="preserve"> 35– 43</w:t>
        </w:r>
      </w:ins>
      <w:ins w:id="1669" w:author="10073817" w:date="2016-10-28T12:37:00Z">
        <w:r w:rsidR="00542131">
          <w:rPr>
            <w:rFonts w:ascii="Arial" w:hAnsi="Arial" w:cs="Arial"/>
            <w:i/>
            <w:sz w:val="22"/>
            <w:szCs w:val="22"/>
          </w:rPr>
          <w:t xml:space="preserve"> </w:t>
        </w:r>
      </w:ins>
    </w:p>
    <w:p w14:paraId="49E039B6" w14:textId="42ACFE8C" w:rsidR="00720832" w:rsidRDefault="000D2DD9" w:rsidP="00720832">
      <w:pPr>
        <w:pStyle w:val="BodyText"/>
        <w:numPr>
          <w:ilvl w:val="0"/>
          <w:numId w:val="13"/>
        </w:numPr>
        <w:spacing w:line="360" w:lineRule="auto"/>
        <w:rPr>
          <w:ins w:id="1670" w:author="10073817" w:date="2016-10-28T09:17:00Z"/>
          <w:rFonts w:ascii="Arial" w:hAnsi="Arial" w:cs="Arial"/>
          <w:i/>
          <w:sz w:val="22"/>
          <w:szCs w:val="22"/>
        </w:rPr>
      </w:pPr>
      <w:proofErr w:type="spellStart"/>
      <w:ins w:id="1671" w:author="10073817" w:date="2016-10-28T13:12:00Z">
        <w:r w:rsidRPr="000D2DD9">
          <w:rPr>
            <w:rFonts w:ascii="Arial" w:hAnsi="Arial" w:cs="Arial"/>
            <w:sz w:val="22"/>
            <w:szCs w:val="22"/>
            <w:rPrChange w:id="1672" w:author="10073817" w:date="2016-10-28T13:12:00Z">
              <w:rPr>
                <w:rFonts w:ascii="Arial" w:hAnsi="Arial" w:cs="Arial"/>
                <w:i/>
                <w:sz w:val="22"/>
                <w:szCs w:val="22"/>
              </w:rPr>
            </w:rPrChange>
          </w:rPr>
          <w:t>Staub</w:t>
        </w:r>
        <w:r w:rsidRPr="000D2DD9">
          <w:rPr>
            <w:rFonts w:ascii="Arial" w:hAnsi="Arial" w:cs="Arial"/>
            <w:i/>
            <w:sz w:val="22"/>
            <w:szCs w:val="22"/>
          </w:rPr>
          <w:t>,</w:t>
        </w:r>
        <w:r>
          <w:rPr>
            <w:rFonts w:ascii="Arial" w:hAnsi="Arial" w:cs="Arial"/>
            <w:sz w:val="22"/>
            <w:szCs w:val="22"/>
          </w:rPr>
          <w:t>H</w:t>
        </w:r>
        <w:proofErr w:type="spellEnd"/>
        <w:r>
          <w:rPr>
            <w:rFonts w:ascii="Arial" w:hAnsi="Arial" w:cs="Arial"/>
            <w:sz w:val="22"/>
            <w:szCs w:val="22"/>
          </w:rPr>
          <w:t xml:space="preserve">., </w:t>
        </w:r>
        <w:proofErr w:type="spellStart"/>
        <w:r w:rsidRPr="000D2DD9">
          <w:rPr>
            <w:rFonts w:ascii="Arial" w:hAnsi="Arial" w:cs="Arial"/>
            <w:sz w:val="22"/>
            <w:szCs w:val="22"/>
            <w:rPrChange w:id="1673" w:author="10073817" w:date="2016-10-28T13:13:00Z">
              <w:rPr>
                <w:rFonts w:ascii="Arial" w:hAnsi="Arial" w:cs="Arial"/>
                <w:i/>
                <w:sz w:val="22"/>
                <w:szCs w:val="22"/>
              </w:rPr>
            </w:rPrChange>
          </w:rPr>
          <w:t>Kleitz</w:t>
        </w:r>
      </w:ins>
      <w:proofErr w:type="spellEnd"/>
      <w:ins w:id="1674" w:author="10073817" w:date="2016-10-28T13:13:00Z">
        <w:r w:rsidRPr="000D2DD9">
          <w:rPr>
            <w:rFonts w:ascii="Arial" w:hAnsi="Arial" w:cs="Arial"/>
            <w:sz w:val="22"/>
            <w:szCs w:val="22"/>
            <w:rPrChange w:id="1675" w:author="10073817" w:date="2016-10-28T13:13:00Z">
              <w:rPr>
                <w:rFonts w:ascii="Arial" w:hAnsi="Arial" w:cs="Arial"/>
                <w:i/>
                <w:sz w:val="22"/>
                <w:szCs w:val="22"/>
              </w:rPr>
            </w:rPrChange>
          </w:rPr>
          <w:t>, F</w:t>
        </w:r>
        <w:r>
          <w:rPr>
            <w:rFonts w:ascii="Arial" w:hAnsi="Arial" w:cs="Arial"/>
            <w:i/>
            <w:sz w:val="22"/>
            <w:szCs w:val="22"/>
          </w:rPr>
          <w:t>.,</w:t>
        </w:r>
      </w:ins>
      <w:proofErr w:type="spellStart"/>
      <w:ins w:id="1676" w:author="10073817" w:date="2016-10-28T13:12:00Z">
        <w:r w:rsidRPr="000D2DD9">
          <w:rPr>
            <w:rFonts w:ascii="Arial" w:hAnsi="Arial" w:cs="Arial"/>
            <w:sz w:val="22"/>
            <w:szCs w:val="22"/>
            <w:rPrChange w:id="1677" w:author="10073817" w:date="2016-10-28T13:14:00Z">
              <w:rPr>
                <w:rFonts w:ascii="Arial" w:hAnsi="Arial" w:cs="Arial"/>
                <w:i/>
                <w:sz w:val="22"/>
                <w:szCs w:val="22"/>
              </w:rPr>
            </w:rPrChange>
          </w:rPr>
          <w:t>Frédéric</w:t>
        </w:r>
        <w:proofErr w:type="spellEnd"/>
        <w:r w:rsidRPr="000D2DD9">
          <w:rPr>
            <w:rFonts w:ascii="Arial" w:hAnsi="Arial" w:cs="Arial"/>
            <w:sz w:val="22"/>
            <w:szCs w:val="22"/>
            <w:rPrChange w:id="1678" w:author="10073817" w:date="2016-10-28T13:14:00Z">
              <w:rPr>
                <w:rFonts w:ascii="Arial" w:hAnsi="Arial" w:cs="Arial"/>
                <w:i/>
                <w:sz w:val="22"/>
                <w:szCs w:val="22"/>
              </w:rPr>
            </w:rPrChange>
          </w:rPr>
          <w:t>-Georges Fontaine</w:t>
        </w:r>
      </w:ins>
      <w:ins w:id="1679" w:author="10073817" w:date="2016-10-28T13:14:00Z">
        <w:r>
          <w:rPr>
            <w:rFonts w:ascii="Arial" w:hAnsi="Arial" w:cs="Arial"/>
            <w:i/>
            <w:sz w:val="22"/>
            <w:szCs w:val="22"/>
          </w:rPr>
          <w:t xml:space="preserve">, </w:t>
        </w:r>
        <w:r w:rsidRPr="000D2DD9">
          <w:rPr>
            <w:rFonts w:ascii="Arial" w:hAnsi="Arial" w:cs="Arial"/>
            <w:sz w:val="22"/>
            <w:szCs w:val="22"/>
            <w:rPrChange w:id="1680" w:author="10073817" w:date="2016-10-28T13:14:00Z">
              <w:rPr>
                <w:rFonts w:ascii="Arial" w:hAnsi="Arial" w:cs="Arial"/>
                <w:i/>
                <w:sz w:val="22"/>
                <w:szCs w:val="22"/>
              </w:rPr>
            </w:rPrChange>
          </w:rPr>
          <w:t>F.G</w:t>
        </w:r>
        <w:r>
          <w:rPr>
            <w:rFonts w:ascii="Arial" w:hAnsi="Arial" w:cs="Arial"/>
            <w:i/>
            <w:sz w:val="22"/>
            <w:szCs w:val="22"/>
          </w:rPr>
          <w:t xml:space="preserve">., </w:t>
        </w:r>
        <w:r w:rsidRPr="000D2DD9">
          <w:rPr>
            <w:rFonts w:ascii="Arial" w:hAnsi="Arial" w:cs="Arial"/>
            <w:sz w:val="22"/>
            <w:szCs w:val="22"/>
            <w:rPrChange w:id="1681" w:author="10073817" w:date="2016-10-28T13:14:00Z">
              <w:rPr>
                <w:rFonts w:ascii="Arial" w:hAnsi="Arial" w:cs="Arial"/>
                <w:i/>
                <w:sz w:val="22"/>
                <w:szCs w:val="22"/>
              </w:rPr>
            </w:rPrChange>
          </w:rPr>
          <w:t>2013</w:t>
        </w:r>
        <w:r>
          <w:rPr>
            <w:rFonts w:ascii="Arial" w:hAnsi="Arial" w:cs="Arial"/>
            <w:sz w:val="22"/>
            <w:szCs w:val="22"/>
          </w:rPr>
          <w:t xml:space="preserve">, </w:t>
        </w:r>
      </w:ins>
      <w:proofErr w:type="spellStart"/>
      <w:ins w:id="1682" w:author="10073817" w:date="2016-10-28T09:15:00Z">
        <w:r w:rsidR="00720832" w:rsidRPr="00D91F6D">
          <w:rPr>
            <w:rFonts w:ascii="Arial" w:hAnsi="Arial" w:cs="Arial"/>
            <w:i/>
            <w:sz w:val="22"/>
            <w:szCs w:val="22"/>
          </w:rPr>
          <w:t>Microporous</w:t>
        </w:r>
        <w:proofErr w:type="spellEnd"/>
        <w:r w:rsidR="00720832" w:rsidRPr="00D91F6D">
          <w:rPr>
            <w:rFonts w:ascii="Arial" w:hAnsi="Arial" w:cs="Arial"/>
            <w:i/>
            <w:sz w:val="22"/>
            <w:szCs w:val="22"/>
          </w:rPr>
          <w:t xml:space="preserve"> and </w:t>
        </w:r>
        <w:proofErr w:type="spellStart"/>
        <w:r w:rsidR="00720832" w:rsidRPr="00D91F6D">
          <w:rPr>
            <w:rFonts w:ascii="Arial" w:hAnsi="Arial" w:cs="Arial"/>
            <w:i/>
            <w:sz w:val="22"/>
            <w:szCs w:val="22"/>
          </w:rPr>
          <w:t>Mesoporous</w:t>
        </w:r>
        <w:proofErr w:type="spellEnd"/>
        <w:r w:rsidR="00720832" w:rsidRPr="00D91F6D">
          <w:rPr>
            <w:rFonts w:ascii="Arial" w:hAnsi="Arial" w:cs="Arial"/>
            <w:i/>
            <w:sz w:val="22"/>
            <w:szCs w:val="22"/>
          </w:rPr>
          <w:t xml:space="preserve"> Materials </w:t>
        </w:r>
        <w:r w:rsidR="00720832" w:rsidRPr="000D2DD9">
          <w:rPr>
            <w:rFonts w:ascii="Arial" w:hAnsi="Arial" w:cs="Arial"/>
            <w:sz w:val="22"/>
            <w:szCs w:val="22"/>
            <w:rPrChange w:id="1683" w:author="10073817" w:date="2016-10-28T13:14:00Z">
              <w:rPr>
                <w:rFonts w:ascii="Arial" w:hAnsi="Arial" w:cs="Arial"/>
                <w:i/>
                <w:sz w:val="22"/>
                <w:szCs w:val="22"/>
              </w:rPr>
            </w:rPrChange>
          </w:rPr>
          <w:t>175 (2013) 170–177</w:t>
        </w:r>
      </w:ins>
    </w:p>
    <w:p w14:paraId="445720B7" w14:textId="642899AF" w:rsidR="00720832" w:rsidRPr="000D2DD9" w:rsidRDefault="000D2DD9" w:rsidP="00542131">
      <w:pPr>
        <w:pStyle w:val="BodyText"/>
        <w:numPr>
          <w:ilvl w:val="0"/>
          <w:numId w:val="13"/>
        </w:numPr>
        <w:spacing w:line="360" w:lineRule="auto"/>
        <w:rPr>
          <w:ins w:id="1684" w:author="10073817" w:date="2016-10-26T13:52:00Z"/>
          <w:rFonts w:ascii="Arial" w:hAnsi="Arial" w:cs="Arial"/>
          <w:sz w:val="22"/>
          <w:szCs w:val="22"/>
          <w:rPrChange w:id="1685" w:author="10073817" w:date="2016-10-28T13:11:00Z">
            <w:rPr>
              <w:ins w:id="1686" w:author="10073817" w:date="2016-10-26T13:52:00Z"/>
              <w:rFonts w:ascii="Arial" w:hAnsi="Arial" w:cs="Arial"/>
              <w:sz w:val="22"/>
              <w:szCs w:val="22"/>
            </w:rPr>
          </w:rPrChange>
        </w:rPr>
        <w:pPrChange w:id="1687" w:author="10073817" w:date="2016-10-28T12:36:00Z">
          <w:pPr>
            <w:pStyle w:val="BodyText"/>
          </w:pPr>
        </w:pPrChange>
      </w:pPr>
      <w:proofErr w:type="spellStart"/>
      <w:ins w:id="1688" w:author="10073817" w:date="2016-10-28T13:09:00Z">
        <w:r>
          <w:rPr>
            <w:rFonts w:ascii="GulliverRM" w:hAnsi="GulliverRM" w:cs="GulliverRM"/>
            <w:color w:val="000000"/>
            <w:sz w:val="21"/>
            <w:szCs w:val="21"/>
          </w:rPr>
          <w:t>Shinde</w:t>
        </w:r>
        <w:proofErr w:type="spellEnd"/>
        <w:r>
          <w:rPr>
            <w:rFonts w:ascii="GulliverRM" w:hAnsi="GulliverRM" w:cs="GulliverRM"/>
            <w:color w:val="000000"/>
            <w:sz w:val="21"/>
            <w:szCs w:val="21"/>
          </w:rPr>
          <w:t>,</w:t>
        </w:r>
      </w:ins>
      <w:ins w:id="1689" w:author="10073817" w:date="2016-10-28T13:10:00Z">
        <w:r>
          <w:rPr>
            <w:rFonts w:ascii="GulliverRM" w:hAnsi="GulliverRM" w:cs="GulliverRM"/>
            <w:color w:val="000000"/>
            <w:sz w:val="21"/>
            <w:szCs w:val="21"/>
          </w:rPr>
          <w:t xml:space="preserve"> T.,</w:t>
        </w:r>
      </w:ins>
      <w:ins w:id="1690" w:author="10073817" w:date="2016-10-28T13:09:00Z">
        <w:r>
          <w:rPr>
            <w:rFonts w:ascii="GulliverRM" w:hAnsi="GulliverRM" w:cs="GulliverRM"/>
            <w:color w:val="000000"/>
            <w:sz w:val="21"/>
            <w:szCs w:val="21"/>
          </w:rPr>
          <w:t xml:space="preserve"> </w:t>
        </w:r>
        <w:proofErr w:type="spellStart"/>
        <w:r>
          <w:rPr>
            <w:rFonts w:ascii="GulliverRM" w:hAnsi="GulliverRM" w:cs="GulliverRM"/>
            <w:color w:val="000000"/>
            <w:sz w:val="21"/>
            <w:szCs w:val="21"/>
          </w:rPr>
          <w:t>Zilkova</w:t>
        </w:r>
        <w:proofErr w:type="spellEnd"/>
        <w:r>
          <w:rPr>
            <w:rFonts w:ascii="GulliverRM" w:hAnsi="GulliverRM" w:cs="GulliverRM"/>
            <w:color w:val="000000"/>
            <w:sz w:val="21"/>
            <w:szCs w:val="21"/>
          </w:rPr>
          <w:t>,</w:t>
        </w:r>
      </w:ins>
      <w:ins w:id="1691" w:author="10073817" w:date="2016-10-28T13:10:00Z">
        <w:r>
          <w:rPr>
            <w:rFonts w:ascii="GulliverRM" w:hAnsi="GulliverRM" w:cs="GulliverRM"/>
            <w:color w:val="000000"/>
            <w:sz w:val="21"/>
            <w:szCs w:val="21"/>
          </w:rPr>
          <w:t xml:space="preserve"> N.,</w:t>
        </w:r>
      </w:ins>
      <w:ins w:id="1692" w:author="10073817" w:date="2016-10-28T13:09:00Z">
        <w:r>
          <w:rPr>
            <w:rFonts w:ascii="GulliverRM" w:hAnsi="GulliverRM" w:cs="GulliverRM"/>
            <w:color w:val="000000"/>
            <w:sz w:val="21"/>
            <w:szCs w:val="21"/>
          </w:rPr>
          <w:t xml:space="preserve"> </w:t>
        </w:r>
        <w:proofErr w:type="spellStart"/>
        <w:r>
          <w:rPr>
            <w:rFonts w:ascii="GulliverRM" w:hAnsi="GulliverRM" w:cs="GulliverRM"/>
            <w:color w:val="000000"/>
            <w:sz w:val="21"/>
            <w:szCs w:val="21"/>
          </w:rPr>
          <w:t>Hankova</w:t>
        </w:r>
        <w:proofErr w:type="spellEnd"/>
        <w:r>
          <w:rPr>
            <w:rFonts w:ascii="GulliverRM" w:hAnsi="GulliverRM" w:cs="GulliverRM"/>
            <w:color w:val="000000"/>
            <w:sz w:val="21"/>
            <w:szCs w:val="21"/>
          </w:rPr>
          <w:t>,</w:t>
        </w:r>
      </w:ins>
      <w:ins w:id="1693" w:author="10073817" w:date="2016-10-28T13:10:00Z">
        <w:r>
          <w:rPr>
            <w:rFonts w:ascii="GulliverRM" w:hAnsi="GulliverRM" w:cs="GulliverRM"/>
            <w:color w:val="000000"/>
            <w:sz w:val="21"/>
            <w:szCs w:val="21"/>
          </w:rPr>
          <w:t xml:space="preserve"> V.,</w:t>
        </w:r>
      </w:ins>
      <w:ins w:id="1694" w:author="10073817" w:date="2016-10-28T13:09:00Z">
        <w:r>
          <w:rPr>
            <w:rFonts w:ascii="GulliverRM" w:hAnsi="GulliverRM" w:cs="GulliverRM"/>
            <w:color w:val="000000"/>
            <w:sz w:val="21"/>
            <w:szCs w:val="21"/>
          </w:rPr>
          <w:t xml:space="preserve"> </w:t>
        </w:r>
        <w:proofErr w:type="spellStart"/>
        <w:r>
          <w:rPr>
            <w:rFonts w:ascii="GulliverRM" w:hAnsi="GulliverRM" w:cs="GulliverRM"/>
            <w:color w:val="000000"/>
            <w:sz w:val="21"/>
            <w:szCs w:val="21"/>
          </w:rPr>
          <w:t>Balcar</w:t>
        </w:r>
      </w:ins>
      <w:proofErr w:type="spellEnd"/>
      <w:ins w:id="1695" w:author="10073817" w:date="2016-10-28T13:10:00Z">
        <w:r>
          <w:rPr>
            <w:rFonts w:ascii="GulliverRM" w:hAnsi="GulliverRM" w:cs="GulliverRM"/>
            <w:color w:val="000000"/>
            <w:sz w:val="21"/>
            <w:szCs w:val="21"/>
          </w:rPr>
          <w:t>, H</w:t>
        </w:r>
      </w:ins>
      <w:ins w:id="1696" w:author="10073817" w:date="2016-10-28T13:11:00Z">
        <w:r>
          <w:rPr>
            <w:rFonts w:ascii="GulliverRM" w:hAnsi="GulliverRM" w:cs="GulliverRM"/>
            <w:color w:val="000000"/>
            <w:sz w:val="21"/>
            <w:szCs w:val="21"/>
          </w:rPr>
          <w:t xml:space="preserve">, 2013, </w:t>
        </w:r>
      </w:ins>
      <w:ins w:id="1697" w:author="10073817" w:date="2016-10-28T09:17:00Z">
        <w:r w:rsidR="00720832" w:rsidRPr="00D91F6D">
          <w:rPr>
            <w:rFonts w:ascii="Arial" w:hAnsi="Arial" w:cs="Arial"/>
            <w:i/>
            <w:sz w:val="22"/>
            <w:szCs w:val="22"/>
          </w:rPr>
          <w:t xml:space="preserve">Catalysis Today </w:t>
        </w:r>
        <w:r w:rsidR="00720832" w:rsidRPr="000D2DD9">
          <w:rPr>
            <w:rFonts w:ascii="Arial" w:hAnsi="Arial" w:cs="Arial"/>
            <w:sz w:val="22"/>
            <w:szCs w:val="22"/>
            <w:rPrChange w:id="1698" w:author="10073817" w:date="2016-10-28T13:11:00Z">
              <w:rPr>
                <w:rFonts w:ascii="Arial" w:hAnsi="Arial" w:cs="Arial"/>
                <w:i/>
                <w:sz w:val="22"/>
                <w:szCs w:val="22"/>
              </w:rPr>
            </w:rPrChange>
          </w:rPr>
          <w:t>179 (2012)</w:t>
        </w:r>
      </w:ins>
      <w:ins w:id="1699" w:author="10073817" w:date="2016-10-28T13:11:00Z">
        <w:r>
          <w:rPr>
            <w:rFonts w:ascii="Arial" w:hAnsi="Arial" w:cs="Arial"/>
            <w:sz w:val="22"/>
            <w:szCs w:val="22"/>
          </w:rPr>
          <w:t>:</w:t>
        </w:r>
      </w:ins>
      <w:ins w:id="1700" w:author="10073817" w:date="2016-10-28T09:17:00Z">
        <w:r w:rsidR="00720832" w:rsidRPr="000D2DD9">
          <w:rPr>
            <w:rFonts w:ascii="Arial" w:hAnsi="Arial" w:cs="Arial"/>
            <w:sz w:val="22"/>
            <w:szCs w:val="22"/>
            <w:rPrChange w:id="1701" w:author="10073817" w:date="2016-10-28T13:11:00Z">
              <w:rPr>
                <w:rFonts w:ascii="Arial" w:hAnsi="Arial" w:cs="Arial"/>
                <w:i/>
                <w:sz w:val="22"/>
                <w:szCs w:val="22"/>
              </w:rPr>
            </w:rPrChange>
          </w:rPr>
          <w:t xml:space="preserve"> 123– 129</w:t>
        </w:r>
      </w:ins>
    </w:p>
    <w:p w14:paraId="7980B424" w14:textId="6B30E519" w:rsidR="00DD79C7" w:rsidRPr="00686D5C" w:rsidRDefault="00DD79C7" w:rsidP="00DD79C7">
      <w:pPr>
        <w:pStyle w:val="BodyText"/>
        <w:numPr>
          <w:ilvl w:val="0"/>
          <w:numId w:val="13"/>
        </w:numPr>
        <w:rPr>
          <w:ins w:id="1702" w:author="10073817" w:date="2016-10-26T13:53:00Z"/>
          <w:rFonts w:ascii="Arial" w:hAnsi="Arial" w:cs="Arial"/>
          <w:sz w:val="22"/>
          <w:szCs w:val="22"/>
        </w:rPr>
      </w:pPr>
      <w:proofErr w:type="spellStart"/>
      <w:ins w:id="1703" w:author="10073817" w:date="2016-10-26T13:53:00Z">
        <w:r w:rsidRPr="00686D5C">
          <w:rPr>
            <w:rFonts w:ascii="Arial" w:hAnsi="Arial" w:cs="Arial"/>
            <w:sz w:val="22"/>
            <w:szCs w:val="22"/>
          </w:rPr>
          <w:t>Thielemann</w:t>
        </w:r>
        <w:proofErr w:type="spellEnd"/>
        <w:r w:rsidRPr="00686D5C">
          <w:rPr>
            <w:rFonts w:ascii="Arial" w:hAnsi="Arial" w:cs="Arial"/>
            <w:sz w:val="22"/>
            <w:szCs w:val="22"/>
          </w:rPr>
          <w:t>,</w:t>
        </w:r>
        <w:r w:rsidR="00686D5C" w:rsidRPr="00686D5C">
          <w:rPr>
            <w:rFonts w:ascii="Arial" w:hAnsi="Arial" w:cs="Arial"/>
            <w:sz w:val="22"/>
            <w:szCs w:val="22"/>
          </w:rPr>
          <w:t xml:space="preserve"> J.P.</w:t>
        </w:r>
      </w:ins>
      <w:ins w:id="1704" w:author="10073817" w:date="2016-10-27T23:09:00Z">
        <w:r w:rsidR="00686D5C" w:rsidRPr="00686D5C">
          <w:rPr>
            <w:rFonts w:ascii="Arial" w:hAnsi="Arial" w:cs="Arial"/>
            <w:sz w:val="22"/>
            <w:szCs w:val="22"/>
          </w:rPr>
          <w:t xml:space="preserve"> 2011. </w:t>
        </w:r>
      </w:ins>
      <w:ins w:id="1705" w:author="10073817" w:date="2016-10-26T13:53:00Z">
        <w:r w:rsidRPr="00686D5C">
          <w:rPr>
            <w:rFonts w:ascii="Arial" w:hAnsi="Arial" w:cs="Arial"/>
            <w:sz w:val="22"/>
            <w:szCs w:val="22"/>
          </w:rPr>
          <w:t xml:space="preserve">Pore structure and surface area of silica SBA-15: influence of washing and scale-up. </w:t>
        </w:r>
        <w:r w:rsidRPr="00686D5C">
          <w:rPr>
            <w:rFonts w:ascii="Arial" w:hAnsi="Arial" w:cs="Arial"/>
            <w:i/>
            <w:sz w:val="22"/>
            <w:szCs w:val="22"/>
            <w:rPrChange w:id="1706" w:author="10073817" w:date="2016-10-27T23:09:00Z">
              <w:rPr>
                <w:rFonts w:ascii="Arial" w:hAnsi="Arial" w:cs="Arial"/>
                <w:sz w:val="22"/>
                <w:szCs w:val="22"/>
              </w:rPr>
            </w:rPrChange>
          </w:rPr>
          <w:t>J</w:t>
        </w:r>
      </w:ins>
      <w:ins w:id="1707" w:author="10073817" w:date="2016-10-27T23:06:00Z">
        <w:r w:rsidR="00686D5C" w:rsidRPr="00686D5C">
          <w:rPr>
            <w:rFonts w:ascii="Arial" w:hAnsi="Arial" w:cs="Arial"/>
            <w:i/>
            <w:sz w:val="22"/>
            <w:szCs w:val="22"/>
            <w:rPrChange w:id="1708" w:author="10073817" w:date="2016-10-27T23:09:00Z">
              <w:rPr>
                <w:rFonts w:ascii="Arial" w:hAnsi="Arial" w:cs="Arial"/>
                <w:sz w:val="22"/>
                <w:szCs w:val="22"/>
              </w:rPr>
            </w:rPrChange>
          </w:rPr>
          <w:t>ournal of</w:t>
        </w:r>
      </w:ins>
      <w:ins w:id="1709" w:author="10073817" w:date="2016-10-26T13:53:00Z">
        <w:r w:rsidRPr="00686D5C">
          <w:rPr>
            <w:rFonts w:ascii="Arial" w:hAnsi="Arial" w:cs="Arial"/>
            <w:i/>
            <w:sz w:val="22"/>
            <w:szCs w:val="22"/>
            <w:rPrChange w:id="1710" w:author="10073817" w:date="2016-10-27T23:09:00Z">
              <w:rPr>
                <w:rFonts w:ascii="Arial" w:hAnsi="Arial" w:cs="Arial"/>
                <w:sz w:val="22"/>
                <w:szCs w:val="22"/>
              </w:rPr>
            </w:rPrChange>
          </w:rPr>
          <w:t>. Nanotechnol</w:t>
        </w:r>
      </w:ins>
      <w:ins w:id="1711" w:author="10073817" w:date="2016-10-27T23:06:00Z">
        <w:r w:rsidR="00686D5C" w:rsidRPr="00686D5C">
          <w:rPr>
            <w:rFonts w:ascii="Arial" w:hAnsi="Arial" w:cs="Arial"/>
            <w:i/>
            <w:sz w:val="22"/>
            <w:szCs w:val="22"/>
            <w:rPrChange w:id="1712" w:author="10073817" w:date="2016-10-27T23:09:00Z">
              <w:rPr>
                <w:rFonts w:ascii="Arial" w:hAnsi="Arial" w:cs="Arial"/>
                <w:sz w:val="22"/>
                <w:szCs w:val="22"/>
              </w:rPr>
            </w:rPrChange>
          </w:rPr>
          <w:t>ogy</w:t>
        </w:r>
      </w:ins>
      <w:proofErr w:type="gramStart"/>
      <w:ins w:id="1713" w:author="10073817" w:date="2016-10-26T13:53:00Z">
        <w:r w:rsidRPr="00686D5C">
          <w:rPr>
            <w:rFonts w:ascii="Arial" w:hAnsi="Arial" w:cs="Arial"/>
            <w:sz w:val="22"/>
            <w:szCs w:val="22"/>
          </w:rPr>
          <w:t>,.</w:t>
        </w:r>
        <w:proofErr w:type="gramEnd"/>
        <w:r w:rsidRPr="00686D5C">
          <w:rPr>
            <w:rFonts w:ascii="Arial" w:hAnsi="Arial" w:cs="Arial"/>
            <w:sz w:val="22"/>
            <w:szCs w:val="22"/>
          </w:rPr>
          <w:t xml:space="preserve"> 2: 110-8.</w:t>
        </w:r>
      </w:ins>
      <w:ins w:id="1714" w:author="10073817" w:date="2016-10-28T09:04:00Z">
        <w:r w:rsidR="00B6700C">
          <w:rPr>
            <w:rFonts w:ascii="Arial" w:hAnsi="Arial" w:cs="Arial"/>
            <w:sz w:val="22"/>
            <w:szCs w:val="22"/>
          </w:rPr>
          <w:t xml:space="preserve"> (2)</w:t>
        </w:r>
      </w:ins>
    </w:p>
    <w:p w14:paraId="29CC3EB9" w14:textId="0ED2E1E2" w:rsidR="00DD79C7" w:rsidRPr="00686D5C" w:rsidRDefault="00DD79C7">
      <w:pPr>
        <w:pStyle w:val="BodyText"/>
        <w:numPr>
          <w:ilvl w:val="0"/>
          <w:numId w:val="13"/>
        </w:numPr>
        <w:spacing w:line="360" w:lineRule="auto"/>
        <w:rPr>
          <w:ins w:id="1715" w:author="10073817" w:date="2016-10-26T13:53:00Z"/>
          <w:rFonts w:ascii="Arial" w:hAnsi="Arial" w:cs="Arial"/>
          <w:sz w:val="22"/>
          <w:szCs w:val="22"/>
        </w:rPr>
        <w:pPrChange w:id="1716" w:author="10073817" w:date="2016-10-26T13:46:00Z">
          <w:pPr>
            <w:pStyle w:val="BodyText"/>
          </w:pPr>
        </w:pPrChange>
      </w:pPr>
      <w:proofErr w:type="spellStart"/>
      <w:ins w:id="1717" w:author="10073817" w:date="2016-10-26T13:53:00Z">
        <w:r w:rsidRPr="00686D5C">
          <w:rPr>
            <w:rFonts w:ascii="Arial" w:hAnsi="Arial" w:cs="Arial"/>
            <w:sz w:val="22"/>
            <w:szCs w:val="22"/>
          </w:rPr>
          <w:t>Balcar</w:t>
        </w:r>
        <w:proofErr w:type="spellEnd"/>
        <w:r w:rsidRPr="00686D5C">
          <w:rPr>
            <w:rFonts w:ascii="Arial" w:hAnsi="Arial" w:cs="Arial"/>
            <w:sz w:val="22"/>
            <w:szCs w:val="22"/>
          </w:rPr>
          <w:t xml:space="preserve">, H. and J. </w:t>
        </w:r>
        <w:proofErr w:type="spellStart"/>
        <w:r w:rsidRPr="00686D5C">
          <w:rPr>
            <w:rFonts w:ascii="Arial" w:hAnsi="Arial" w:cs="Arial"/>
            <w:sz w:val="22"/>
            <w:szCs w:val="22"/>
          </w:rPr>
          <w:t>Čejka</w:t>
        </w:r>
        <w:proofErr w:type="spellEnd"/>
        <w:r w:rsidRPr="00686D5C">
          <w:rPr>
            <w:rFonts w:ascii="Arial" w:hAnsi="Arial" w:cs="Arial"/>
            <w:sz w:val="22"/>
            <w:szCs w:val="22"/>
          </w:rPr>
          <w:t xml:space="preserve">, </w:t>
        </w:r>
        <w:proofErr w:type="spellStart"/>
        <w:r w:rsidRPr="00686D5C">
          <w:rPr>
            <w:rFonts w:ascii="Arial" w:hAnsi="Arial" w:cs="Arial"/>
            <w:sz w:val="22"/>
            <w:szCs w:val="22"/>
          </w:rPr>
          <w:t>Mesoporous</w:t>
        </w:r>
        <w:proofErr w:type="spellEnd"/>
        <w:r w:rsidRPr="00686D5C">
          <w:rPr>
            <w:rFonts w:ascii="Arial" w:hAnsi="Arial" w:cs="Arial"/>
            <w:sz w:val="22"/>
            <w:szCs w:val="22"/>
          </w:rPr>
          <w:t xml:space="preserve"> molecular sieves as advanced supports for olefin metathesis catalysts. </w:t>
        </w:r>
        <w:r w:rsidRPr="00B6700C">
          <w:rPr>
            <w:rFonts w:ascii="Arial" w:hAnsi="Arial" w:cs="Arial"/>
            <w:i/>
            <w:sz w:val="22"/>
            <w:szCs w:val="22"/>
            <w:rPrChange w:id="1718" w:author="10073817" w:date="2016-10-28T09:02:00Z">
              <w:rPr>
                <w:rFonts w:ascii="Arial" w:hAnsi="Arial" w:cs="Arial"/>
                <w:sz w:val="22"/>
                <w:szCs w:val="22"/>
              </w:rPr>
            </w:rPrChange>
          </w:rPr>
          <w:t>Coord</w:t>
        </w:r>
      </w:ins>
      <w:ins w:id="1719" w:author="10073817" w:date="2016-10-28T09:02:00Z">
        <w:r w:rsidR="00B6700C" w:rsidRPr="00B6700C">
          <w:rPr>
            <w:rFonts w:ascii="Arial" w:hAnsi="Arial" w:cs="Arial"/>
            <w:i/>
            <w:sz w:val="22"/>
            <w:szCs w:val="22"/>
            <w:rPrChange w:id="1720" w:author="10073817" w:date="2016-10-28T09:02:00Z">
              <w:rPr>
                <w:rFonts w:ascii="Arial" w:hAnsi="Arial" w:cs="Arial"/>
                <w:sz w:val="22"/>
                <w:szCs w:val="22"/>
              </w:rPr>
            </w:rPrChange>
          </w:rPr>
          <w:t>ination</w:t>
        </w:r>
      </w:ins>
      <w:ins w:id="1721" w:author="10073817" w:date="2016-10-26T13:53:00Z">
        <w:r w:rsidRPr="00B6700C">
          <w:rPr>
            <w:rFonts w:ascii="Arial" w:hAnsi="Arial" w:cs="Arial"/>
            <w:i/>
            <w:sz w:val="22"/>
            <w:szCs w:val="22"/>
            <w:rPrChange w:id="1722" w:author="10073817" w:date="2016-10-28T09:02:00Z">
              <w:rPr>
                <w:rFonts w:ascii="Arial" w:hAnsi="Arial" w:cs="Arial"/>
                <w:sz w:val="22"/>
                <w:szCs w:val="22"/>
              </w:rPr>
            </w:rPrChange>
          </w:rPr>
          <w:t xml:space="preserve"> Chem</w:t>
        </w:r>
      </w:ins>
      <w:ins w:id="1723" w:author="10073817" w:date="2016-10-28T09:02:00Z">
        <w:r w:rsidR="00B6700C" w:rsidRPr="00B6700C">
          <w:rPr>
            <w:rFonts w:ascii="Arial" w:hAnsi="Arial" w:cs="Arial"/>
            <w:i/>
            <w:sz w:val="22"/>
            <w:szCs w:val="22"/>
            <w:rPrChange w:id="1724" w:author="10073817" w:date="2016-10-28T09:02:00Z">
              <w:rPr>
                <w:rFonts w:ascii="Arial" w:hAnsi="Arial" w:cs="Arial"/>
                <w:sz w:val="22"/>
                <w:szCs w:val="22"/>
              </w:rPr>
            </w:rPrChange>
          </w:rPr>
          <w:t xml:space="preserve">istry </w:t>
        </w:r>
      </w:ins>
      <w:proofErr w:type="gramStart"/>
      <w:ins w:id="1725" w:author="10073817" w:date="2016-10-26T13:53:00Z">
        <w:r w:rsidRPr="00B6700C">
          <w:rPr>
            <w:rFonts w:ascii="Arial" w:hAnsi="Arial" w:cs="Arial"/>
            <w:i/>
            <w:sz w:val="22"/>
            <w:szCs w:val="22"/>
            <w:rPrChange w:id="1726" w:author="10073817" w:date="2016-10-28T09:02:00Z">
              <w:rPr>
                <w:rFonts w:ascii="Arial" w:hAnsi="Arial" w:cs="Arial"/>
                <w:sz w:val="22"/>
                <w:szCs w:val="22"/>
              </w:rPr>
            </w:rPrChange>
          </w:rPr>
          <w:t>Rev</w:t>
        </w:r>
      </w:ins>
      <w:ins w:id="1727" w:author="10073817" w:date="2016-10-28T09:02:00Z">
        <w:r w:rsidR="00B6700C" w:rsidRPr="00B6700C">
          <w:rPr>
            <w:rFonts w:ascii="Arial" w:hAnsi="Arial" w:cs="Arial"/>
            <w:i/>
            <w:sz w:val="22"/>
            <w:szCs w:val="22"/>
            <w:rPrChange w:id="1728" w:author="10073817" w:date="2016-10-28T09:02:00Z">
              <w:rPr>
                <w:rFonts w:ascii="Arial" w:hAnsi="Arial" w:cs="Arial"/>
                <w:sz w:val="22"/>
                <w:szCs w:val="22"/>
              </w:rPr>
            </w:rPrChange>
          </w:rPr>
          <w:t>iew</w:t>
        </w:r>
      </w:ins>
      <w:ins w:id="1729" w:author="10073817" w:date="2016-10-26T13:53:00Z">
        <w:r w:rsidRPr="00686D5C">
          <w:rPr>
            <w:rFonts w:ascii="Arial" w:hAnsi="Arial" w:cs="Arial"/>
            <w:sz w:val="22"/>
            <w:szCs w:val="22"/>
          </w:rPr>
          <w:t>.,</w:t>
        </w:r>
        <w:proofErr w:type="gramEnd"/>
        <w:r w:rsidRPr="00686D5C">
          <w:rPr>
            <w:rFonts w:ascii="Arial" w:hAnsi="Arial" w:cs="Arial"/>
            <w:sz w:val="22"/>
            <w:szCs w:val="22"/>
          </w:rPr>
          <w:t xml:space="preserve"> 2013. 257: 3107-3124.</w:t>
        </w:r>
      </w:ins>
      <w:ins w:id="1730" w:author="10073817" w:date="2016-10-28T09:05:00Z">
        <w:r w:rsidR="00B6700C">
          <w:rPr>
            <w:rFonts w:ascii="Arial" w:hAnsi="Arial" w:cs="Arial"/>
            <w:sz w:val="22"/>
            <w:szCs w:val="22"/>
          </w:rPr>
          <w:t xml:space="preserve"> (3)</w:t>
        </w:r>
      </w:ins>
    </w:p>
    <w:p w14:paraId="71AB7D91" w14:textId="79C1529D" w:rsidR="00DD79C7" w:rsidRPr="00686D5C" w:rsidRDefault="00DD79C7">
      <w:pPr>
        <w:pStyle w:val="BodyText"/>
        <w:numPr>
          <w:ilvl w:val="0"/>
          <w:numId w:val="13"/>
        </w:numPr>
        <w:spacing w:line="360" w:lineRule="auto"/>
        <w:rPr>
          <w:ins w:id="1731" w:author="10073817" w:date="2016-10-26T13:54:00Z"/>
          <w:rFonts w:ascii="Arial" w:hAnsi="Arial" w:cs="Arial"/>
          <w:sz w:val="22"/>
          <w:szCs w:val="22"/>
        </w:rPr>
        <w:pPrChange w:id="1732" w:author="10073817" w:date="2016-10-26T13:46:00Z">
          <w:pPr>
            <w:pStyle w:val="BodyText"/>
          </w:pPr>
        </w:pPrChange>
      </w:pPr>
      <w:ins w:id="1733" w:author="10073817" w:date="2016-10-26T13:54:00Z">
        <w:r w:rsidRPr="00686D5C">
          <w:rPr>
            <w:rFonts w:ascii="Arial" w:hAnsi="Arial" w:cs="Arial"/>
            <w:sz w:val="22"/>
            <w:szCs w:val="22"/>
          </w:rPr>
          <w:t xml:space="preserve">Izumi, </w:t>
        </w:r>
        <w:proofErr w:type="spellStart"/>
        <w:r w:rsidRPr="00686D5C">
          <w:rPr>
            <w:rFonts w:ascii="Arial" w:hAnsi="Arial" w:cs="Arial"/>
            <w:sz w:val="22"/>
            <w:szCs w:val="22"/>
          </w:rPr>
          <w:t>S.</w:t>
        </w:r>
        <w:proofErr w:type="gramStart"/>
        <w:r w:rsidRPr="00686D5C">
          <w:rPr>
            <w:rFonts w:ascii="Arial" w:hAnsi="Arial" w:cs="Arial"/>
            <w:sz w:val="22"/>
            <w:szCs w:val="22"/>
          </w:rPr>
          <w:t>,</w:t>
        </w:r>
      </w:ins>
      <w:ins w:id="1734" w:author="10073817" w:date="2016-10-28T13:23:00Z">
        <w:r w:rsidR="00E7253E">
          <w:rPr>
            <w:rFonts w:ascii="Arial" w:hAnsi="Arial" w:cs="Arial"/>
            <w:sz w:val="22"/>
            <w:szCs w:val="22"/>
          </w:rPr>
          <w:t>Hara</w:t>
        </w:r>
        <w:proofErr w:type="spellEnd"/>
        <w:proofErr w:type="gramEnd"/>
        <w:r w:rsidR="00E7253E">
          <w:rPr>
            <w:rFonts w:ascii="Arial" w:hAnsi="Arial" w:cs="Arial"/>
            <w:sz w:val="22"/>
            <w:szCs w:val="22"/>
          </w:rPr>
          <w:t xml:space="preserve">, S., </w:t>
        </w:r>
        <w:proofErr w:type="spellStart"/>
        <w:r w:rsidR="00E7253E">
          <w:rPr>
            <w:rFonts w:ascii="Arial" w:hAnsi="Arial" w:cs="Arial"/>
            <w:sz w:val="22"/>
            <w:szCs w:val="22"/>
          </w:rPr>
          <w:t>Kumagai</w:t>
        </w:r>
        <w:proofErr w:type="spellEnd"/>
        <w:r w:rsidR="00E7253E">
          <w:rPr>
            <w:rFonts w:ascii="Arial" w:hAnsi="Arial" w:cs="Arial"/>
            <w:sz w:val="22"/>
            <w:szCs w:val="22"/>
          </w:rPr>
          <w:t>, T., Sakai, S.,</w:t>
        </w:r>
      </w:ins>
      <w:ins w:id="1735" w:author="10073817" w:date="2016-10-28T09:03:00Z">
        <w:r w:rsidR="00B6700C">
          <w:rPr>
            <w:rFonts w:ascii="Arial" w:hAnsi="Arial" w:cs="Arial"/>
            <w:sz w:val="22"/>
            <w:szCs w:val="22"/>
          </w:rPr>
          <w:t xml:space="preserve"> 2004</w:t>
        </w:r>
      </w:ins>
      <w:ins w:id="1736" w:author="10073817" w:date="2016-10-26T13:54:00Z">
        <w:r w:rsidRPr="00686D5C">
          <w:rPr>
            <w:rFonts w:ascii="Arial" w:hAnsi="Arial" w:cs="Arial"/>
            <w:sz w:val="22"/>
            <w:szCs w:val="22"/>
          </w:rPr>
          <w:t xml:space="preserve">, Classification of amorphous-silicon microstructures by structural parameters: molecular dynamics study. </w:t>
        </w:r>
        <w:r w:rsidRPr="00B6700C">
          <w:rPr>
            <w:rFonts w:ascii="Arial" w:hAnsi="Arial" w:cs="Arial"/>
            <w:i/>
            <w:sz w:val="22"/>
            <w:szCs w:val="22"/>
            <w:rPrChange w:id="1737" w:author="10073817" w:date="2016-10-28T09:03:00Z">
              <w:rPr>
                <w:rFonts w:ascii="Arial" w:hAnsi="Arial" w:cs="Arial"/>
                <w:sz w:val="22"/>
                <w:szCs w:val="22"/>
              </w:rPr>
            </w:rPrChange>
          </w:rPr>
          <w:t>Comput</w:t>
        </w:r>
      </w:ins>
      <w:ins w:id="1738" w:author="10073817" w:date="2016-10-28T09:02:00Z">
        <w:r w:rsidR="00B6700C" w:rsidRPr="00B6700C">
          <w:rPr>
            <w:rFonts w:ascii="Arial" w:hAnsi="Arial" w:cs="Arial"/>
            <w:i/>
            <w:sz w:val="22"/>
            <w:szCs w:val="22"/>
            <w:rPrChange w:id="1739" w:author="10073817" w:date="2016-10-28T09:03:00Z">
              <w:rPr>
                <w:rFonts w:ascii="Arial" w:hAnsi="Arial" w:cs="Arial"/>
                <w:sz w:val="22"/>
                <w:szCs w:val="22"/>
              </w:rPr>
            </w:rPrChange>
          </w:rPr>
          <w:t>ational</w:t>
        </w:r>
      </w:ins>
      <w:ins w:id="1740" w:author="10073817" w:date="2016-10-26T13:54:00Z">
        <w:r w:rsidRPr="00B6700C">
          <w:rPr>
            <w:rFonts w:ascii="Arial" w:hAnsi="Arial" w:cs="Arial"/>
            <w:i/>
            <w:sz w:val="22"/>
            <w:szCs w:val="22"/>
            <w:rPrChange w:id="1741" w:author="10073817" w:date="2016-10-28T09:03:00Z">
              <w:rPr>
                <w:rFonts w:ascii="Arial" w:hAnsi="Arial" w:cs="Arial"/>
                <w:sz w:val="22"/>
                <w:szCs w:val="22"/>
              </w:rPr>
            </w:rPrChange>
          </w:rPr>
          <w:t xml:space="preserve"> Mater</w:t>
        </w:r>
      </w:ins>
      <w:ins w:id="1742" w:author="10073817" w:date="2016-10-28T09:03:00Z">
        <w:r w:rsidR="00B6700C" w:rsidRPr="00B6700C">
          <w:rPr>
            <w:rFonts w:ascii="Arial" w:hAnsi="Arial" w:cs="Arial"/>
            <w:i/>
            <w:sz w:val="22"/>
            <w:szCs w:val="22"/>
            <w:rPrChange w:id="1743" w:author="10073817" w:date="2016-10-28T09:03:00Z">
              <w:rPr>
                <w:rFonts w:ascii="Arial" w:hAnsi="Arial" w:cs="Arial"/>
                <w:sz w:val="22"/>
                <w:szCs w:val="22"/>
              </w:rPr>
            </w:rPrChange>
          </w:rPr>
          <w:t>ial</w:t>
        </w:r>
      </w:ins>
      <w:ins w:id="1744" w:author="10073817" w:date="2016-10-26T13:54:00Z">
        <w:r w:rsidRPr="00B6700C">
          <w:rPr>
            <w:rFonts w:ascii="Arial" w:hAnsi="Arial" w:cs="Arial"/>
            <w:i/>
            <w:sz w:val="22"/>
            <w:szCs w:val="22"/>
            <w:rPrChange w:id="1745" w:author="10073817" w:date="2016-10-28T09:03:00Z">
              <w:rPr>
                <w:rFonts w:ascii="Arial" w:hAnsi="Arial" w:cs="Arial"/>
                <w:sz w:val="22"/>
                <w:szCs w:val="22"/>
              </w:rPr>
            </w:rPrChange>
          </w:rPr>
          <w:t xml:space="preserve"> Sci</w:t>
        </w:r>
      </w:ins>
      <w:ins w:id="1746" w:author="10073817" w:date="2016-10-28T09:03:00Z">
        <w:r w:rsidR="00B6700C" w:rsidRPr="00B6700C">
          <w:rPr>
            <w:rFonts w:ascii="Arial" w:hAnsi="Arial" w:cs="Arial"/>
            <w:i/>
            <w:sz w:val="22"/>
            <w:szCs w:val="22"/>
            <w:rPrChange w:id="1747" w:author="10073817" w:date="2016-10-28T09:03:00Z">
              <w:rPr>
                <w:rFonts w:ascii="Arial" w:hAnsi="Arial" w:cs="Arial"/>
                <w:sz w:val="22"/>
                <w:szCs w:val="22"/>
              </w:rPr>
            </w:rPrChange>
          </w:rPr>
          <w:t>ence</w:t>
        </w:r>
      </w:ins>
      <w:ins w:id="1748" w:author="10073817" w:date="2016-10-26T13:54:00Z">
        <w:r w:rsidR="00B6700C">
          <w:rPr>
            <w:rFonts w:ascii="Arial" w:hAnsi="Arial" w:cs="Arial"/>
            <w:sz w:val="22"/>
            <w:szCs w:val="22"/>
          </w:rPr>
          <w:t>.</w:t>
        </w:r>
        <w:r w:rsidRPr="00686D5C">
          <w:rPr>
            <w:rFonts w:ascii="Arial" w:hAnsi="Arial" w:cs="Arial"/>
            <w:sz w:val="22"/>
            <w:szCs w:val="22"/>
          </w:rPr>
          <w:t xml:space="preserve"> 31: 258-268.</w:t>
        </w:r>
      </w:ins>
      <w:ins w:id="1749" w:author="10073817" w:date="2016-10-28T09:05:00Z">
        <w:r w:rsidR="00B6700C">
          <w:rPr>
            <w:rFonts w:ascii="Arial" w:hAnsi="Arial" w:cs="Arial"/>
            <w:sz w:val="22"/>
            <w:szCs w:val="22"/>
          </w:rPr>
          <w:t xml:space="preserve"> (4)</w:t>
        </w:r>
      </w:ins>
    </w:p>
    <w:p w14:paraId="55DA04F0" w14:textId="57EF085F" w:rsidR="00DD79C7" w:rsidRDefault="00DD79C7">
      <w:pPr>
        <w:pStyle w:val="BodyText"/>
        <w:numPr>
          <w:ilvl w:val="0"/>
          <w:numId w:val="13"/>
        </w:numPr>
        <w:spacing w:line="360" w:lineRule="auto"/>
        <w:rPr>
          <w:ins w:id="1750" w:author="10073817" w:date="2016-10-28T13:34:00Z"/>
          <w:rFonts w:ascii="Arial" w:hAnsi="Arial" w:cs="Arial"/>
          <w:sz w:val="22"/>
          <w:szCs w:val="22"/>
        </w:rPr>
        <w:pPrChange w:id="1751" w:author="10073817" w:date="2016-10-26T13:46:00Z">
          <w:pPr>
            <w:pStyle w:val="BodyText"/>
          </w:pPr>
        </w:pPrChange>
      </w:pPr>
      <w:proofErr w:type="spellStart"/>
      <w:ins w:id="1752" w:author="10073817" w:date="2016-10-26T13:54:00Z">
        <w:r w:rsidRPr="00686D5C">
          <w:rPr>
            <w:rFonts w:ascii="Arial" w:hAnsi="Arial" w:cs="Arial"/>
            <w:sz w:val="22"/>
            <w:szCs w:val="22"/>
          </w:rPr>
          <w:t>Ugliengo</w:t>
        </w:r>
        <w:proofErr w:type="spellEnd"/>
        <w:r w:rsidRPr="00686D5C">
          <w:rPr>
            <w:rFonts w:ascii="Arial" w:hAnsi="Arial" w:cs="Arial"/>
            <w:sz w:val="22"/>
            <w:szCs w:val="22"/>
          </w:rPr>
          <w:t>, P., et al.</w:t>
        </w:r>
      </w:ins>
      <w:ins w:id="1753" w:author="10073817" w:date="2016-10-28T09:03:00Z">
        <w:r w:rsidR="00B6700C">
          <w:rPr>
            <w:rFonts w:ascii="Arial" w:hAnsi="Arial" w:cs="Arial"/>
            <w:sz w:val="22"/>
            <w:szCs w:val="22"/>
          </w:rPr>
          <w:t xml:space="preserve"> 2008</w:t>
        </w:r>
      </w:ins>
      <w:ins w:id="1754" w:author="10073817" w:date="2016-10-26T13:54:00Z">
        <w:r w:rsidRPr="00686D5C">
          <w:rPr>
            <w:rFonts w:ascii="Arial" w:hAnsi="Arial" w:cs="Arial"/>
            <w:sz w:val="22"/>
            <w:szCs w:val="22"/>
          </w:rPr>
          <w:t xml:space="preserve">, Realistic models of </w:t>
        </w:r>
        <w:proofErr w:type="spellStart"/>
        <w:r w:rsidRPr="00686D5C">
          <w:rPr>
            <w:rFonts w:ascii="Arial" w:hAnsi="Arial" w:cs="Arial"/>
            <w:sz w:val="22"/>
            <w:szCs w:val="22"/>
          </w:rPr>
          <w:t>hydroxylated</w:t>
        </w:r>
        <w:proofErr w:type="spellEnd"/>
        <w:r w:rsidRPr="00686D5C">
          <w:rPr>
            <w:rFonts w:ascii="Arial" w:hAnsi="Arial" w:cs="Arial"/>
            <w:sz w:val="22"/>
            <w:szCs w:val="22"/>
          </w:rPr>
          <w:t xml:space="preserve"> amorphous silica surfaces and MCM-41 </w:t>
        </w:r>
        <w:proofErr w:type="spellStart"/>
        <w:r w:rsidRPr="00686D5C">
          <w:rPr>
            <w:rFonts w:ascii="Arial" w:hAnsi="Arial" w:cs="Arial"/>
            <w:sz w:val="22"/>
            <w:szCs w:val="22"/>
          </w:rPr>
          <w:t>mesoporous</w:t>
        </w:r>
        <w:proofErr w:type="spellEnd"/>
        <w:r w:rsidRPr="00686D5C">
          <w:rPr>
            <w:rFonts w:ascii="Arial" w:hAnsi="Arial" w:cs="Arial"/>
            <w:sz w:val="22"/>
            <w:szCs w:val="22"/>
          </w:rPr>
          <w:t xml:space="preserve"> material simulated by large-scale periodic B3LYP calculations. Adv. Mater., 20: 4579-4583.</w:t>
        </w:r>
      </w:ins>
      <w:ins w:id="1755" w:author="10073817" w:date="2016-10-28T09:05:00Z">
        <w:r w:rsidR="00B6700C">
          <w:rPr>
            <w:rFonts w:ascii="Arial" w:hAnsi="Arial" w:cs="Arial"/>
            <w:sz w:val="22"/>
            <w:szCs w:val="22"/>
          </w:rPr>
          <w:t xml:space="preserve"> (5)</w:t>
        </w:r>
      </w:ins>
    </w:p>
    <w:p w14:paraId="56E6C2CB" w14:textId="01BAADA6" w:rsidR="001D6709" w:rsidRPr="00686D5C" w:rsidRDefault="001D6709">
      <w:pPr>
        <w:pStyle w:val="BodyText"/>
        <w:numPr>
          <w:ilvl w:val="0"/>
          <w:numId w:val="13"/>
        </w:numPr>
        <w:spacing w:line="360" w:lineRule="auto"/>
        <w:rPr>
          <w:ins w:id="1756" w:author="10073817" w:date="2016-10-26T14:17:00Z"/>
          <w:rFonts w:ascii="Arial" w:hAnsi="Arial" w:cs="Arial"/>
          <w:sz w:val="22"/>
          <w:szCs w:val="22"/>
        </w:rPr>
        <w:pPrChange w:id="1757" w:author="10073817" w:date="2016-10-26T13:46:00Z">
          <w:pPr>
            <w:pStyle w:val="BodyText"/>
          </w:pPr>
        </w:pPrChange>
      </w:pPr>
      <w:proofErr w:type="spellStart"/>
      <w:ins w:id="1758" w:author="10073817" w:date="2016-10-28T13:34:00Z">
        <w:r w:rsidRPr="001D6709">
          <w:rPr>
            <w:rFonts w:ascii="Arial" w:hAnsi="Arial" w:cs="Arial"/>
            <w:sz w:val="22"/>
            <w:szCs w:val="22"/>
          </w:rPr>
          <w:t>Bhattarai</w:t>
        </w:r>
        <w:proofErr w:type="spellEnd"/>
        <w:r w:rsidRPr="001D6709">
          <w:rPr>
            <w:rFonts w:ascii="Arial" w:hAnsi="Arial" w:cs="Arial"/>
            <w:sz w:val="22"/>
            <w:szCs w:val="22"/>
          </w:rPr>
          <w:t>,</w:t>
        </w:r>
      </w:ins>
      <w:ins w:id="1759" w:author="10073817" w:date="2016-10-28T13:35:00Z">
        <w:r>
          <w:rPr>
            <w:rFonts w:ascii="Arial" w:hAnsi="Arial" w:cs="Arial"/>
            <w:sz w:val="22"/>
            <w:szCs w:val="22"/>
          </w:rPr>
          <w:t xml:space="preserve"> B.</w:t>
        </w:r>
      </w:ins>
      <w:ins w:id="1760" w:author="10073817" w:date="2016-10-28T13:36:00Z">
        <w:r>
          <w:rPr>
            <w:rFonts w:ascii="Arial" w:hAnsi="Arial" w:cs="Arial"/>
            <w:sz w:val="22"/>
            <w:szCs w:val="22"/>
          </w:rPr>
          <w:t>,</w:t>
        </w:r>
      </w:ins>
      <w:ins w:id="1761" w:author="10073817" w:date="2016-10-28T13:34:00Z">
        <w:r w:rsidRPr="001D6709">
          <w:rPr>
            <w:rFonts w:ascii="Arial" w:hAnsi="Arial" w:cs="Arial"/>
            <w:sz w:val="22"/>
            <w:szCs w:val="22"/>
          </w:rPr>
          <w:t xml:space="preserve"> </w:t>
        </w:r>
        <w:proofErr w:type="spellStart"/>
        <w:r w:rsidRPr="001D6709">
          <w:rPr>
            <w:rFonts w:ascii="Arial" w:hAnsi="Arial" w:cs="Arial"/>
            <w:sz w:val="22"/>
            <w:szCs w:val="22"/>
          </w:rPr>
          <w:t>Drabold</w:t>
        </w:r>
      </w:ins>
      <w:proofErr w:type="spellEnd"/>
      <w:ins w:id="1762" w:author="10073817" w:date="2016-10-28T13:36:00Z">
        <w:r>
          <w:rPr>
            <w:rFonts w:ascii="Arial" w:hAnsi="Arial" w:cs="Arial"/>
            <w:sz w:val="22"/>
            <w:szCs w:val="22"/>
          </w:rPr>
          <w:t xml:space="preserve">, B.A., 2016, </w:t>
        </w:r>
        <w:r w:rsidRPr="001D6709">
          <w:rPr>
            <w:rFonts w:ascii="Arial" w:hAnsi="Arial" w:cs="Arial"/>
            <w:sz w:val="22"/>
            <w:szCs w:val="22"/>
          </w:rPr>
          <w:t>Vibrations in amorphous silica</w:t>
        </w:r>
        <w:r>
          <w:rPr>
            <w:rFonts w:ascii="Arial" w:hAnsi="Arial" w:cs="Arial"/>
            <w:sz w:val="22"/>
            <w:szCs w:val="22"/>
          </w:rPr>
          <w:t xml:space="preserve">, </w:t>
        </w:r>
      </w:ins>
      <w:ins w:id="1763" w:author="10073817" w:date="2016-10-28T13:37:00Z">
        <w:r w:rsidRPr="001D6709">
          <w:rPr>
            <w:rFonts w:ascii="Arial" w:hAnsi="Arial" w:cs="Arial"/>
            <w:i/>
            <w:sz w:val="22"/>
            <w:szCs w:val="22"/>
            <w:rPrChange w:id="1764" w:author="10073817" w:date="2016-10-28T13:37:00Z">
              <w:rPr>
                <w:rFonts w:ascii="Arial" w:hAnsi="Arial" w:cs="Arial"/>
                <w:sz w:val="22"/>
                <w:szCs w:val="22"/>
              </w:rPr>
            </w:rPrChange>
          </w:rPr>
          <w:t>Journal of Non-Crystalline Solids</w:t>
        </w:r>
        <w:r>
          <w:rPr>
            <w:rFonts w:ascii="Arial" w:hAnsi="Arial" w:cs="Arial"/>
            <w:sz w:val="22"/>
            <w:szCs w:val="22"/>
          </w:rPr>
          <w:t>,</w:t>
        </w:r>
        <w:r w:rsidRPr="001D6709">
          <w:rPr>
            <w:rFonts w:ascii="Arial" w:hAnsi="Arial" w:cs="Arial"/>
            <w:sz w:val="22"/>
            <w:szCs w:val="22"/>
          </w:rPr>
          <w:t xml:space="preserve"> 439 (2016)</w:t>
        </w:r>
        <w:r>
          <w:rPr>
            <w:rFonts w:ascii="Arial" w:hAnsi="Arial" w:cs="Arial"/>
            <w:sz w:val="22"/>
            <w:szCs w:val="22"/>
          </w:rPr>
          <w:t>:</w:t>
        </w:r>
        <w:r w:rsidRPr="001D6709">
          <w:rPr>
            <w:rFonts w:ascii="Arial" w:hAnsi="Arial" w:cs="Arial"/>
            <w:sz w:val="22"/>
            <w:szCs w:val="22"/>
          </w:rPr>
          <w:t xml:space="preserve"> 6–14</w:t>
        </w:r>
      </w:ins>
    </w:p>
    <w:p w14:paraId="66E7BB69" w14:textId="5505C050" w:rsidR="003236A8" w:rsidRPr="00686D5C" w:rsidDel="00720832" w:rsidRDefault="003236A8">
      <w:pPr>
        <w:pStyle w:val="BodyText"/>
        <w:numPr>
          <w:ilvl w:val="0"/>
          <w:numId w:val="13"/>
        </w:numPr>
        <w:spacing w:line="360" w:lineRule="auto"/>
        <w:rPr>
          <w:del w:id="1765" w:author="10073817" w:date="2016-10-28T09:16:00Z"/>
          <w:rFonts w:ascii="Arial" w:hAnsi="Arial" w:cs="Arial"/>
          <w:i/>
          <w:sz w:val="22"/>
          <w:szCs w:val="22"/>
          <w:rPrChange w:id="1766" w:author="10073817" w:date="2016-10-27T23:09:00Z">
            <w:rPr>
              <w:del w:id="1767" w:author="10073817" w:date="2016-10-28T09:16:00Z"/>
              <w:rFonts w:ascii="Arial" w:hAnsi="Arial" w:cs="Arial"/>
              <w:color w:val="1F3864" w:themeColor="accent5" w:themeShade="80"/>
              <w:sz w:val="20"/>
              <w:szCs w:val="20"/>
            </w:rPr>
          </w:rPrChange>
        </w:rPr>
        <w:pPrChange w:id="1768" w:author="10073817" w:date="2016-10-26T13:46:00Z">
          <w:pPr>
            <w:pStyle w:val="BodyText"/>
          </w:pPr>
        </w:pPrChange>
      </w:pPr>
    </w:p>
    <w:p w14:paraId="24D78B76" w14:textId="49838104" w:rsidR="008D7808" w:rsidRPr="00B56575" w:rsidDel="006444BD" w:rsidRDefault="008D7808">
      <w:pPr>
        <w:pStyle w:val="EndNoteBibliography"/>
        <w:spacing w:line="360" w:lineRule="auto"/>
        <w:ind w:left="284" w:hanging="284"/>
        <w:rPr>
          <w:del w:id="1769" w:author="10073817" w:date="2016-10-26T13:57:00Z"/>
          <w:sz w:val="22"/>
          <w:szCs w:val="22"/>
        </w:rPr>
        <w:pPrChange w:id="1770" w:author="10073817" w:date="2016-10-26T09:38:00Z">
          <w:pPr>
            <w:pStyle w:val="EndNoteBibliography"/>
            <w:ind w:left="284" w:hanging="284"/>
          </w:pPr>
        </w:pPrChange>
      </w:pPr>
      <w:del w:id="1771" w:author="10073817" w:date="2016-10-26T13:57:00Z">
        <w:r w:rsidRPr="00B6700C" w:rsidDel="006444BD">
          <w:fldChar w:fldCharType="begin"/>
        </w:r>
        <w:r w:rsidRPr="00B6700C" w:rsidDel="006444BD">
          <w:rPr>
            <w:sz w:val="22"/>
            <w:szCs w:val="22"/>
          </w:rPr>
          <w:delInstrText xml:space="preserve"> ADDIN EN.REFLIST </w:delInstrText>
        </w:r>
        <w:r w:rsidRPr="00B6700C" w:rsidDel="006444BD">
          <w:fldChar w:fldCharType="separate"/>
        </w:r>
        <w:r w:rsidRPr="00B6700C" w:rsidDel="006444BD">
          <w:rPr>
            <w:sz w:val="22"/>
            <w:szCs w:val="22"/>
          </w:rPr>
          <w:delText>1.</w:delText>
        </w:r>
        <w:r w:rsidRPr="00B6700C" w:rsidDel="006444BD">
          <w:rPr>
            <w:sz w:val="22"/>
            <w:szCs w:val="22"/>
          </w:rPr>
          <w:tab/>
          <w:delText xml:space="preserve">Jordaan, M., </w:delText>
        </w:r>
        <w:r w:rsidRPr="00B6700C" w:rsidDel="006444BD">
          <w:rPr>
            <w:i/>
            <w:sz w:val="22"/>
            <w:szCs w:val="22"/>
          </w:rPr>
          <w:delText>Experimental and Theoretical investigation of New Grubbs-type Catalysts for the Metathesis of Alkenes.</w:delText>
        </w:r>
        <w:r w:rsidRPr="00B6700C" w:rsidDel="006444BD">
          <w:rPr>
            <w:sz w:val="22"/>
            <w:szCs w:val="22"/>
          </w:rPr>
          <w:delText xml:space="preserve"> p. 413.</w:delText>
        </w:r>
      </w:del>
    </w:p>
    <w:p w14:paraId="7C0DFC8A" w14:textId="79BBF96B" w:rsidR="008D7808" w:rsidRPr="00B56575" w:rsidDel="006444BD" w:rsidRDefault="008D7808">
      <w:pPr>
        <w:pStyle w:val="EndNoteBibliography"/>
        <w:spacing w:line="360" w:lineRule="auto"/>
        <w:ind w:left="284" w:hanging="284"/>
        <w:rPr>
          <w:del w:id="1772" w:author="10073817" w:date="2016-10-26T13:57:00Z"/>
          <w:sz w:val="22"/>
          <w:szCs w:val="22"/>
        </w:rPr>
        <w:pPrChange w:id="1773" w:author="10073817" w:date="2016-10-26T09:38:00Z">
          <w:pPr>
            <w:pStyle w:val="EndNoteBibliography"/>
            <w:ind w:left="284" w:hanging="284"/>
          </w:pPr>
        </w:pPrChange>
      </w:pPr>
      <w:del w:id="1774" w:author="10073817" w:date="2016-10-26T13:57:00Z">
        <w:r w:rsidRPr="00B6700C" w:rsidDel="006444BD">
          <w:rPr>
            <w:sz w:val="22"/>
            <w:szCs w:val="22"/>
          </w:rPr>
          <w:delText>2.</w:delText>
        </w:r>
        <w:r w:rsidRPr="00B6700C" w:rsidDel="006444BD">
          <w:rPr>
            <w:sz w:val="22"/>
            <w:szCs w:val="22"/>
          </w:rPr>
          <w:tab/>
          <w:delText xml:space="preserve">Thielemann, J.P., et al., </w:delText>
        </w:r>
        <w:r w:rsidRPr="00B6700C" w:rsidDel="006444BD">
          <w:rPr>
            <w:i/>
            <w:sz w:val="22"/>
            <w:szCs w:val="22"/>
          </w:rPr>
          <w:delText>Pore structure and surface area of silica SBA-15: influence of washing and scale-up.</w:delText>
        </w:r>
        <w:r w:rsidRPr="00B6700C" w:rsidDel="006444BD">
          <w:rPr>
            <w:sz w:val="22"/>
            <w:szCs w:val="22"/>
          </w:rPr>
          <w:delText xml:space="preserve"> Beilstein J. Nanotechnol, 2011. </w:delText>
        </w:r>
        <w:r w:rsidRPr="00B6700C" w:rsidDel="006444BD">
          <w:rPr>
            <w:b/>
            <w:sz w:val="22"/>
            <w:szCs w:val="22"/>
          </w:rPr>
          <w:delText>2</w:delText>
        </w:r>
        <w:r w:rsidRPr="00B6700C" w:rsidDel="006444BD">
          <w:rPr>
            <w:sz w:val="22"/>
            <w:szCs w:val="22"/>
          </w:rPr>
          <w:delText>: 110-8.</w:delText>
        </w:r>
      </w:del>
    </w:p>
    <w:p w14:paraId="3F9E2FB2" w14:textId="6E5382C4" w:rsidR="008D7808" w:rsidRPr="00B56575" w:rsidDel="006444BD" w:rsidRDefault="008D7808">
      <w:pPr>
        <w:pStyle w:val="EndNoteBibliography"/>
        <w:spacing w:line="360" w:lineRule="auto"/>
        <w:ind w:left="284" w:hanging="284"/>
        <w:rPr>
          <w:del w:id="1775" w:author="10073817" w:date="2016-10-26T13:57:00Z"/>
          <w:sz w:val="22"/>
          <w:szCs w:val="22"/>
        </w:rPr>
        <w:pPrChange w:id="1776" w:author="10073817" w:date="2016-10-26T09:38:00Z">
          <w:pPr>
            <w:pStyle w:val="EndNoteBibliography"/>
            <w:ind w:left="284" w:hanging="284"/>
          </w:pPr>
        </w:pPrChange>
      </w:pPr>
      <w:del w:id="1777" w:author="10073817" w:date="2016-10-26T13:57:00Z">
        <w:r w:rsidRPr="00B6700C" w:rsidDel="006444BD">
          <w:rPr>
            <w:sz w:val="22"/>
            <w:szCs w:val="22"/>
          </w:rPr>
          <w:delText>3.</w:delText>
        </w:r>
        <w:r w:rsidRPr="00B6700C" w:rsidDel="006444BD">
          <w:rPr>
            <w:sz w:val="22"/>
            <w:szCs w:val="22"/>
          </w:rPr>
          <w:tab/>
          <w:delText xml:space="preserve">Balcar, H. and J. Čejka, </w:delText>
        </w:r>
        <w:r w:rsidRPr="00B6700C" w:rsidDel="006444BD">
          <w:rPr>
            <w:i/>
            <w:sz w:val="22"/>
            <w:szCs w:val="22"/>
          </w:rPr>
          <w:delText>Mesoporous molecular sieves as advanced supports for olefin metathesis catalysts.</w:delText>
        </w:r>
        <w:r w:rsidRPr="00B6700C" w:rsidDel="006444BD">
          <w:rPr>
            <w:sz w:val="22"/>
            <w:szCs w:val="22"/>
          </w:rPr>
          <w:delText xml:space="preserve"> Coord. Chem. Rev., 2013. </w:delText>
        </w:r>
        <w:r w:rsidRPr="00B6700C" w:rsidDel="006444BD">
          <w:rPr>
            <w:b/>
            <w:sz w:val="22"/>
            <w:szCs w:val="22"/>
          </w:rPr>
          <w:delText>257</w:delText>
        </w:r>
        <w:r w:rsidRPr="00B6700C" w:rsidDel="006444BD">
          <w:rPr>
            <w:sz w:val="22"/>
            <w:szCs w:val="22"/>
          </w:rPr>
          <w:delText>: 3107-3124.</w:delText>
        </w:r>
      </w:del>
    </w:p>
    <w:p w14:paraId="3298995B" w14:textId="74EFCBF8" w:rsidR="008D7808" w:rsidRPr="00B56575" w:rsidDel="006444BD" w:rsidRDefault="008D7808">
      <w:pPr>
        <w:pStyle w:val="EndNoteBibliography"/>
        <w:spacing w:line="360" w:lineRule="auto"/>
        <w:ind w:left="284" w:hanging="284"/>
        <w:rPr>
          <w:del w:id="1778" w:author="10073817" w:date="2016-10-26T13:57:00Z"/>
          <w:sz w:val="22"/>
          <w:szCs w:val="22"/>
        </w:rPr>
        <w:pPrChange w:id="1779" w:author="10073817" w:date="2016-10-26T09:38:00Z">
          <w:pPr>
            <w:pStyle w:val="EndNoteBibliography"/>
            <w:ind w:left="284" w:hanging="284"/>
          </w:pPr>
        </w:pPrChange>
      </w:pPr>
      <w:del w:id="1780" w:author="10073817" w:date="2016-10-26T13:57:00Z">
        <w:r w:rsidRPr="00B6700C" w:rsidDel="006444BD">
          <w:rPr>
            <w:sz w:val="22"/>
            <w:szCs w:val="22"/>
          </w:rPr>
          <w:delText>4.</w:delText>
        </w:r>
        <w:r w:rsidRPr="00B6700C" w:rsidDel="006444BD">
          <w:rPr>
            <w:sz w:val="22"/>
            <w:szCs w:val="22"/>
          </w:rPr>
          <w:tab/>
          <w:delText xml:space="preserve">Izumi, S., et al., </w:delText>
        </w:r>
        <w:r w:rsidRPr="00B6700C" w:rsidDel="006444BD">
          <w:rPr>
            <w:i/>
            <w:sz w:val="22"/>
            <w:szCs w:val="22"/>
          </w:rPr>
          <w:delText>Classification of amorphous-silicon microstructures by structural parameters: molecular dynamics study.</w:delText>
        </w:r>
        <w:r w:rsidRPr="00B6700C" w:rsidDel="006444BD">
          <w:rPr>
            <w:sz w:val="22"/>
            <w:szCs w:val="22"/>
          </w:rPr>
          <w:delText xml:space="preserve"> Comput. Mater. Sci., 2004. </w:delText>
        </w:r>
        <w:r w:rsidRPr="00B6700C" w:rsidDel="006444BD">
          <w:rPr>
            <w:b/>
            <w:sz w:val="22"/>
            <w:szCs w:val="22"/>
          </w:rPr>
          <w:delText>31</w:delText>
        </w:r>
        <w:r w:rsidRPr="00B6700C" w:rsidDel="006444BD">
          <w:rPr>
            <w:sz w:val="22"/>
            <w:szCs w:val="22"/>
          </w:rPr>
          <w:delText>: 258-268.</w:delText>
        </w:r>
      </w:del>
    </w:p>
    <w:p w14:paraId="069D4213" w14:textId="333BC372" w:rsidR="00A65740" w:rsidRPr="00A65740" w:rsidDel="006444BD" w:rsidRDefault="008D7808">
      <w:pPr>
        <w:pStyle w:val="EndNoteBibliography"/>
        <w:spacing w:line="360" w:lineRule="auto"/>
        <w:ind w:left="284" w:hanging="284"/>
        <w:rPr>
          <w:del w:id="1781" w:author="10073817" w:date="2016-10-26T13:57:00Z"/>
          <w:color w:val="FF0000"/>
          <w:sz w:val="22"/>
          <w:szCs w:val="22"/>
          <w:rPrChange w:id="1782" w:author="10073817" w:date="2016-10-26T09:38:00Z">
            <w:rPr>
              <w:del w:id="1783" w:author="10073817" w:date="2016-10-26T13:57:00Z"/>
              <w:szCs w:val="20"/>
            </w:rPr>
          </w:rPrChange>
        </w:rPr>
        <w:pPrChange w:id="1784" w:author="10073817" w:date="2016-10-26T09:38:00Z">
          <w:pPr>
            <w:pStyle w:val="EndNoteBibliography"/>
            <w:ind w:left="284" w:hanging="284"/>
          </w:pPr>
        </w:pPrChange>
      </w:pPr>
      <w:del w:id="1785" w:author="10073817" w:date="2016-10-26T13:57:00Z">
        <w:r w:rsidRPr="00B6700C" w:rsidDel="006444BD">
          <w:rPr>
            <w:sz w:val="22"/>
            <w:szCs w:val="22"/>
          </w:rPr>
          <w:delText>5.</w:delText>
        </w:r>
        <w:r w:rsidRPr="00B6700C" w:rsidDel="006444BD">
          <w:rPr>
            <w:sz w:val="22"/>
            <w:szCs w:val="22"/>
          </w:rPr>
          <w:tab/>
          <w:delText xml:space="preserve">Ugliengo, P., et al., </w:delText>
        </w:r>
        <w:r w:rsidRPr="00B6700C" w:rsidDel="006444BD">
          <w:rPr>
            <w:i/>
            <w:sz w:val="22"/>
            <w:szCs w:val="22"/>
          </w:rPr>
          <w:delText>Realistic models of hydroxylated amorphous silica surfaces and MCM-41 mesoporous material simulated by large-scale periodic B3LYP calculations.</w:delText>
        </w:r>
        <w:r w:rsidRPr="00B6700C" w:rsidDel="006444BD">
          <w:rPr>
            <w:sz w:val="22"/>
            <w:szCs w:val="22"/>
          </w:rPr>
          <w:delText xml:space="preserve"> Adv. Mater., 2008. </w:delText>
        </w:r>
        <w:r w:rsidRPr="00B6700C" w:rsidDel="006444BD">
          <w:rPr>
            <w:b/>
            <w:sz w:val="22"/>
            <w:szCs w:val="22"/>
          </w:rPr>
          <w:delText>20</w:delText>
        </w:r>
        <w:r w:rsidRPr="00B6700C" w:rsidDel="006444BD">
          <w:rPr>
            <w:sz w:val="22"/>
            <w:szCs w:val="22"/>
          </w:rPr>
          <w:delText>: 4579-4583.</w:delText>
        </w:r>
        <w:r w:rsidRPr="00B6700C" w:rsidDel="006444BD">
          <w:fldChar w:fldCharType="end"/>
        </w:r>
      </w:del>
    </w:p>
    <w:p w14:paraId="10CC38C7" w14:textId="77777777" w:rsidR="00CD4EA0" w:rsidRPr="00480036" w:rsidRDefault="00CD4EA0" w:rsidP="00480036">
      <w:pPr>
        <w:jc w:val="center"/>
        <w:rPr>
          <w:rFonts w:cs="Arial"/>
          <w:sz w:val="20"/>
          <w:szCs w:val="20"/>
        </w:rPr>
      </w:pPr>
    </w:p>
    <w:sectPr w:rsidR="00CD4EA0" w:rsidRPr="00480036" w:rsidSect="00B6700C">
      <w:pgSz w:w="11906" w:h="16838"/>
      <w:pgMar w:top="1135" w:right="1440" w:bottom="1440" w:left="1440" w:header="708" w:footer="708" w:gutter="0"/>
      <w:cols w:space="708"/>
      <w:docGrid w:linePitch="360"/>
      <w:sectPrChange w:id="1786" w:author="10073817" w:date="2016-10-28T09:11:00Z">
        <w:sectPr w:rsidR="00CD4EA0" w:rsidRPr="00480036" w:rsidSect="00B6700C">
          <w:pgMar w:top="1440" w:right="1440" w:bottom="1440" w:left="1440" w:header="708" w:footer="708" w:gutter="0"/>
        </w:sectPr>
      </w:sectPrChang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DD2E3E" w14:textId="77777777" w:rsidR="00446C4D" w:rsidRDefault="00446C4D" w:rsidP="00CD4EA0">
      <w:pPr>
        <w:spacing w:after="0" w:line="240" w:lineRule="auto"/>
      </w:pPr>
      <w:r>
        <w:separator/>
      </w:r>
    </w:p>
  </w:endnote>
  <w:endnote w:type="continuationSeparator" w:id="0">
    <w:p w14:paraId="58FE59F0" w14:textId="77777777" w:rsidR="00446C4D" w:rsidRDefault="00446C4D" w:rsidP="00CD4E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Calibri"/>
    <w:charset w:val="00"/>
    <w:family w:val="swiss"/>
    <w:pitch w:val="variable"/>
    <w:sig w:usb0="00000001"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Thorndale AMT">
    <w:altName w:val="Times New Roman"/>
    <w:charset w:val="00"/>
    <w:family w:val="roman"/>
    <w:pitch w:val="variable"/>
    <w:sig w:usb0="00000001"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dvP7CD3">
    <w:panose1 w:val="00000000000000000000"/>
    <w:charset w:val="00"/>
    <w:family w:val="swiss"/>
    <w:notTrueType/>
    <w:pitch w:val="default"/>
    <w:sig w:usb0="00000003" w:usb1="00000000" w:usb2="00000000" w:usb3="00000000" w:csb0="00000001" w:csb1="00000000"/>
  </w:font>
  <w:font w:name="AdvP4E71">
    <w:panose1 w:val="00000000000000000000"/>
    <w:charset w:val="00"/>
    <w:family w:val="swiss"/>
    <w:notTrueType/>
    <w:pitch w:val="default"/>
    <w:sig w:usb0="00000003" w:usb1="00000000" w:usb2="00000000" w:usb3="00000000" w:csb0="00000001" w:csb1="00000000"/>
  </w:font>
  <w:font w:name="GulliverRM">
    <w:panose1 w:val="00000000000000000000"/>
    <w:charset w:val="00"/>
    <w:family w:val="auto"/>
    <w:notTrueType/>
    <w:pitch w:val="default"/>
    <w:sig w:usb0="00000003" w:usb1="08070000" w:usb2="00000010" w:usb3="00000000" w:csb0="0002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EA4EA3" w14:textId="77777777" w:rsidR="00446C4D" w:rsidRDefault="00446C4D" w:rsidP="00CD4EA0">
      <w:pPr>
        <w:spacing w:after="0" w:line="240" w:lineRule="auto"/>
      </w:pPr>
      <w:r>
        <w:separator/>
      </w:r>
    </w:p>
  </w:footnote>
  <w:footnote w:type="continuationSeparator" w:id="0">
    <w:p w14:paraId="7F8F7A5E" w14:textId="77777777" w:rsidR="00446C4D" w:rsidRDefault="00446C4D" w:rsidP="00CD4EA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827AB"/>
    <w:multiLevelType w:val="hybridMultilevel"/>
    <w:tmpl w:val="05947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2B04CF"/>
    <w:multiLevelType w:val="hybridMultilevel"/>
    <w:tmpl w:val="B81C9E04"/>
    <w:lvl w:ilvl="0" w:tplc="0409000F">
      <w:start w:val="1"/>
      <w:numFmt w:val="decimal"/>
      <w:lvlText w:val="%1."/>
      <w:lvlJc w:val="left"/>
      <w:pPr>
        <w:ind w:left="760" w:hanging="360"/>
      </w:pPr>
    </w:lvl>
    <w:lvl w:ilvl="1" w:tplc="04090019">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2">
    <w:nsid w:val="0F5B578E"/>
    <w:multiLevelType w:val="hybridMultilevel"/>
    <w:tmpl w:val="34841B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nsid w:val="11B864BD"/>
    <w:multiLevelType w:val="hybridMultilevel"/>
    <w:tmpl w:val="C5F6F4E0"/>
    <w:lvl w:ilvl="0" w:tplc="D7CA140E">
      <w:start w:val="2"/>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nsid w:val="17886F98"/>
    <w:multiLevelType w:val="hybridMultilevel"/>
    <w:tmpl w:val="DF1AA9D4"/>
    <w:lvl w:ilvl="0" w:tplc="0409000F">
      <w:start w:val="1"/>
      <w:numFmt w:val="decimal"/>
      <w:lvlText w:val="%1."/>
      <w:lvlJc w:val="left"/>
      <w:pPr>
        <w:ind w:left="760" w:hanging="360"/>
      </w:p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5">
    <w:nsid w:val="220C676B"/>
    <w:multiLevelType w:val="hybridMultilevel"/>
    <w:tmpl w:val="79505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4127A9A"/>
    <w:multiLevelType w:val="hybridMultilevel"/>
    <w:tmpl w:val="81F64C34"/>
    <w:lvl w:ilvl="0" w:tplc="44B065D2">
      <w:start w:val="2"/>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nsid w:val="27923E68"/>
    <w:multiLevelType w:val="hybridMultilevel"/>
    <w:tmpl w:val="B6C890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B8C5551"/>
    <w:multiLevelType w:val="hybridMultilevel"/>
    <w:tmpl w:val="D58E5314"/>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nsid w:val="4D0C108B"/>
    <w:multiLevelType w:val="hybridMultilevel"/>
    <w:tmpl w:val="A5E6D090"/>
    <w:lvl w:ilvl="0" w:tplc="0409000F">
      <w:start w:val="1"/>
      <w:numFmt w:val="decimal"/>
      <w:lvlText w:val="%1."/>
      <w:lvlJc w:val="left"/>
      <w:pPr>
        <w:ind w:left="760" w:hanging="360"/>
      </w:p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10">
    <w:nsid w:val="4F320377"/>
    <w:multiLevelType w:val="hybridMultilevel"/>
    <w:tmpl w:val="351A8DE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4F6815F6"/>
    <w:multiLevelType w:val="hybridMultilevel"/>
    <w:tmpl w:val="7E8AFD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57D5F02"/>
    <w:multiLevelType w:val="hybridMultilevel"/>
    <w:tmpl w:val="0866B58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nsid w:val="5DAE220B"/>
    <w:multiLevelType w:val="hybridMultilevel"/>
    <w:tmpl w:val="38C66CA6"/>
    <w:lvl w:ilvl="0" w:tplc="1C090001">
      <w:start w:val="1"/>
      <w:numFmt w:val="bullet"/>
      <w:lvlText w:val=""/>
      <w:lvlJc w:val="left"/>
      <w:pPr>
        <w:ind w:left="644"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3">
      <w:start w:val="1"/>
      <w:numFmt w:val="bullet"/>
      <w:lvlText w:val="o"/>
      <w:lvlJc w:val="left"/>
      <w:pPr>
        <w:ind w:left="2880" w:hanging="360"/>
      </w:pPr>
      <w:rPr>
        <w:rFonts w:ascii="Courier New" w:hAnsi="Courier New"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DF52AD2"/>
    <w:multiLevelType w:val="hybridMultilevel"/>
    <w:tmpl w:val="FEE0694A"/>
    <w:lvl w:ilvl="0" w:tplc="0409000F">
      <w:start w:val="1"/>
      <w:numFmt w:val="decimal"/>
      <w:lvlText w:val="%1."/>
      <w:lvlJc w:val="left"/>
      <w:pPr>
        <w:ind w:left="760" w:hanging="360"/>
      </w:p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15">
    <w:nsid w:val="73F96162"/>
    <w:multiLevelType w:val="hybridMultilevel"/>
    <w:tmpl w:val="71EAB9D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3"/>
  </w:num>
  <w:num w:numId="2">
    <w:abstractNumId w:val="6"/>
  </w:num>
  <w:num w:numId="3">
    <w:abstractNumId w:val="13"/>
  </w:num>
  <w:num w:numId="4">
    <w:abstractNumId w:val="1"/>
  </w:num>
  <w:num w:numId="5">
    <w:abstractNumId w:val="11"/>
  </w:num>
  <w:num w:numId="6">
    <w:abstractNumId w:val="10"/>
  </w:num>
  <w:num w:numId="7">
    <w:abstractNumId w:val="14"/>
  </w:num>
  <w:num w:numId="8">
    <w:abstractNumId w:val="4"/>
  </w:num>
  <w:num w:numId="9">
    <w:abstractNumId w:val="9"/>
  </w:num>
  <w:num w:numId="10">
    <w:abstractNumId w:val="7"/>
  </w:num>
  <w:num w:numId="11">
    <w:abstractNumId w:val="0"/>
  </w:num>
  <w:num w:numId="12">
    <w:abstractNumId w:val="5"/>
  </w:num>
  <w:num w:numId="13">
    <w:abstractNumId w:val="2"/>
  </w:num>
  <w:num w:numId="14">
    <w:abstractNumId w:val="12"/>
  </w:num>
  <w:num w:numId="15">
    <w:abstractNumId w:val="15"/>
  </w:num>
  <w:num w:numId="16">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orraine">
    <w15:presenceInfo w15:providerId="None" w15:userId="Lorraine"/>
  </w15:person>
  <w15:person w15:author="Geldenhuys, Pieter (P)">
    <w15:presenceInfo w15:providerId="AD" w15:userId="S-1-5-21-1060284298-861567501-682003330-13317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4EA0"/>
    <w:rsid w:val="00006A82"/>
    <w:rsid w:val="00016AFD"/>
    <w:rsid w:val="00044032"/>
    <w:rsid w:val="0004428A"/>
    <w:rsid w:val="00045DE7"/>
    <w:rsid w:val="00053712"/>
    <w:rsid w:val="000D2DD9"/>
    <w:rsid w:val="000E35F4"/>
    <w:rsid w:val="00104F28"/>
    <w:rsid w:val="00131AEC"/>
    <w:rsid w:val="001508B7"/>
    <w:rsid w:val="00164590"/>
    <w:rsid w:val="00166635"/>
    <w:rsid w:val="001A302B"/>
    <w:rsid w:val="001C6F95"/>
    <w:rsid w:val="001D6709"/>
    <w:rsid w:val="001E6A2B"/>
    <w:rsid w:val="001F01CB"/>
    <w:rsid w:val="002030D4"/>
    <w:rsid w:val="00215858"/>
    <w:rsid w:val="00223EF0"/>
    <w:rsid w:val="0028450F"/>
    <w:rsid w:val="002902B6"/>
    <w:rsid w:val="002B7FF3"/>
    <w:rsid w:val="002D5467"/>
    <w:rsid w:val="002E33BA"/>
    <w:rsid w:val="002F2D52"/>
    <w:rsid w:val="00310ED0"/>
    <w:rsid w:val="003236A8"/>
    <w:rsid w:val="0033239F"/>
    <w:rsid w:val="00335088"/>
    <w:rsid w:val="0037141A"/>
    <w:rsid w:val="003B061F"/>
    <w:rsid w:val="003C47AE"/>
    <w:rsid w:val="003C5FD5"/>
    <w:rsid w:val="004057AA"/>
    <w:rsid w:val="00415255"/>
    <w:rsid w:val="0042772A"/>
    <w:rsid w:val="00427EF4"/>
    <w:rsid w:val="00430684"/>
    <w:rsid w:val="00446C4D"/>
    <w:rsid w:val="004479DC"/>
    <w:rsid w:val="00465A7A"/>
    <w:rsid w:val="00474FB8"/>
    <w:rsid w:val="00480036"/>
    <w:rsid w:val="00492FF9"/>
    <w:rsid w:val="004A65CF"/>
    <w:rsid w:val="004B1AB3"/>
    <w:rsid w:val="004B2006"/>
    <w:rsid w:val="00507A95"/>
    <w:rsid w:val="00542131"/>
    <w:rsid w:val="00554A2F"/>
    <w:rsid w:val="0056499E"/>
    <w:rsid w:val="00571AC7"/>
    <w:rsid w:val="005763C3"/>
    <w:rsid w:val="00576F33"/>
    <w:rsid w:val="005A03C4"/>
    <w:rsid w:val="005A67BA"/>
    <w:rsid w:val="005D0333"/>
    <w:rsid w:val="005F2AAE"/>
    <w:rsid w:val="00614160"/>
    <w:rsid w:val="006314B1"/>
    <w:rsid w:val="00640995"/>
    <w:rsid w:val="0064342D"/>
    <w:rsid w:val="006444BD"/>
    <w:rsid w:val="00644581"/>
    <w:rsid w:val="00664C29"/>
    <w:rsid w:val="006811BE"/>
    <w:rsid w:val="006853F3"/>
    <w:rsid w:val="00686D5C"/>
    <w:rsid w:val="006C0364"/>
    <w:rsid w:val="006C0680"/>
    <w:rsid w:val="006D2696"/>
    <w:rsid w:val="006E0BD2"/>
    <w:rsid w:val="007003FF"/>
    <w:rsid w:val="00703881"/>
    <w:rsid w:val="00720832"/>
    <w:rsid w:val="007359A6"/>
    <w:rsid w:val="007A2344"/>
    <w:rsid w:val="007A45DA"/>
    <w:rsid w:val="007D51BD"/>
    <w:rsid w:val="007E4564"/>
    <w:rsid w:val="007F4BDA"/>
    <w:rsid w:val="00800129"/>
    <w:rsid w:val="00802A77"/>
    <w:rsid w:val="00876870"/>
    <w:rsid w:val="00877CE0"/>
    <w:rsid w:val="008C0A9C"/>
    <w:rsid w:val="008D7808"/>
    <w:rsid w:val="008E1997"/>
    <w:rsid w:val="008E6DFE"/>
    <w:rsid w:val="009161A8"/>
    <w:rsid w:val="009204CF"/>
    <w:rsid w:val="00935513"/>
    <w:rsid w:val="009606C2"/>
    <w:rsid w:val="00977212"/>
    <w:rsid w:val="009A37CD"/>
    <w:rsid w:val="009A69A6"/>
    <w:rsid w:val="009C1EFF"/>
    <w:rsid w:val="009E2FFA"/>
    <w:rsid w:val="00A07F9E"/>
    <w:rsid w:val="00A15374"/>
    <w:rsid w:val="00A318DC"/>
    <w:rsid w:val="00A40858"/>
    <w:rsid w:val="00A44860"/>
    <w:rsid w:val="00A4694E"/>
    <w:rsid w:val="00A65740"/>
    <w:rsid w:val="00A67724"/>
    <w:rsid w:val="00AA1F4F"/>
    <w:rsid w:val="00AA5A7A"/>
    <w:rsid w:val="00AC5CEB"/>
    <w:rsid w:val="00AE4FC3"/>
    <w:rsid w:val="00B1784B"/>
    <w:rsid w:val="00B2469C"/>
    <w:rsid w:val="00B36B07"/>
    <w:rsid w:val="00B4442A"/>
    <w:rsid w:val="00B56575"/>
    <w:rsid w:val="00B574F4"/>
    <w:rsid w:val="00B6700C"/>
    <w:rsid w:val="00BB2EA3"/>
    <w:rsid w:val="00BC37A3"/>
    <w:rsid w:val="00BE5481"/>
    <w:rsid w:val="00BF6B83"/>
    <w:rsid w:val="00C120C9"/>
    <w:rsid w:val="00C251E9"/>
    <w:rsid w:val="00C84039"/>
    <w:rsid w:val="00C850D5"/>
    <w:rsid w:val="00C92B88"/>
    <w:rsid w:val="00C97B09"/>
    <w:rsid w:val="00CA4E68"/>
    <w:rsid w:val="00CC1FD3"/>
    <w:rsid w:val="00CC3832"/>
    <w:rsid w:val="00CD4EA0"/>
    <w:rsid w:val="00D369B5"/>
    <w:rsid w:val="00D51EEA"/>
    <w:rsid w:val="00D72BB4"/>
    <w:rsid w:val="00D956BC"/>
    <w:rsid w:val="00DA7F7B"/>
    <w:rsid w:val="00DB76DF"/>
    <w:rsid w:val="00DB7CDC"/>
    <w:rsid w:val="00DD79C7"/>
    <w:rsid w:val="00DF69B6"/>
    <w:rsid w:val="00DF7089"/>
    <w:rsid w:val="00E12F4E"/>
    <w:rsid w:val="00E2353F"/>
    <w:rsid w:val="00E619A4"/>
    <w:rsid w:val="00E7253E"/>
    <w:rsid w:val="00E7619E"/>
    <w:rsid w:val="00EA3000"/>
    <w:rsid w:val="00EA69EA"/>
    <w:rsid w:val="00EA6B1E"/>
    <w:rsid w:val="00EA7233"/>
    <w:rsid w:val="00ED6CC7"/>
    <w:rsid w:val="00EE1A47"/>
    <w:rsid w:val="00EE6ACF"/>
    <w:rsid w:val="00F1277A"/>
    <w:rsid w:val="00F12DF6"/>
    <w:rsid w:val="00F165D3"/>
    <w:rsid w:val="00F36CB9"/>
    <w:rsid w:val="00F413C7"/>
    <w:rsid w:val="00F51A5B"/>
    <w:rsid w:val="00F64198"/>
    <w:rsid w:val="00F92307"/>
    <w:rsid w:val="00FB06FE"/>
    <w:rsid w:val="00FC0EA0"/>
    <w:rsid w:val="00FD2D3C"/>
    <w:rsid w:val="00FE5375"/>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stockticker"/>
  <w:shapeDefaults>
    <o:shapedefaults v:ext="edit" spidmax="1026"/>
    <o:shapelayout v:ext="edit">
      <o:idmap v:ext="edit" data="1"/>
    </o:shapelayout>
  </w:shapeDefaults>
  <w:decimalSymbol w:val="."/>
  <w:listSeparator w:val=","/>
  <w14:docId w14:val="039E4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79C7"/>
    <w:pPr>
      <w:spacing w:line="360" w:lineRule="auto"/>
    </w:pPr>
    <w:rPr>
      <w:rFonts w:ascii="Arial" w:hAnsi="Arial"/>
    </w:rPr>
  </w:style>
  <w:style w:type="paragraph" w:styleId="Heading1">
    <w:name w:val="heading 1"/>
    <w:basedOn w:val="Normal"/>
    <w:next w:val="Normal"/>
    <w:link w:val="Heading1Char"/>
    <w:uiPriority w:val="9"/>
    <w:qFormat/>
    <w:rsid w:val="00CD4EA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65740"/>
    <w:pPr>
      <w:keepNext/>
      <w:keepLines/>
      <w:spacing w:before="40" w:after="0"/>
      <w:outlineLvl w:val="1"/>
    </w:pPr>
    <w:rPr>
      <w:rFonts w:eastAsiaTheme="majorEastAsia" w:cstheme="majorBidi"/>
      <w:b/>
      <w:color w:val="1F3864" w:themeColor="accent5" w:themeShade="80"/>
      <w:szCs w:val="26"/>
    </w:rPr>
  </w:style>
  <w:style w:type="paragraph" w:styleId="Heading3">
    <w:name w:val="heading 3"/>
    <w:basedOn w:val="Normal"/>
    <w:next w:val="Normal"/>
    <w:link w:val="Heading3Char"/>
    <w:uiPriority w:val="9"/>
    <w:unhideWhenUsed/>
    <w:qFormat/>
    <w:rsid w:val="00CD4E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4EA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65740"/>
    <w:rPr>
      <w:rFonts w:ascii="Arial" w:eastAsiaTheme="majorEastAsia" w:hAnsi="Arial" w:cstheme="majorBidi"/>
      <w:b/>
      <w:color w:val="1F3864" w:themeColor="accent5" w:themeShade="80"/>
      <w:szCs w:val="26"/>
    </w:rPr>
  </w:style>
  <w:style w:type="paragraph" w:styleId="Title">
    <w:name w:val="Title"/>
    <w:basedOn w:val="Normal"/>
    <w:next w:val="Normal"/>
    <w:link w:val="TitleChar"/>
    <w:uiPriority w:val="10"/>
    <w:qFormat/>
    <w:rsid w:val="00CD4EA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4EA0"/>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CD4EA0"/>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CD4EA0"/>
    <w:pPr>
      <w:ind w:left="720"/>
      <w:contextualSpacing/>
    </w:pPr>
  </w:style>
  <w:style w:type="paragraph" w:styleId="Header">
    <w:name w:val="header"/>
    <w:basedOn w:val="Normal"/>
    <w:link w:val="HeaderChar"/>
    <w:uiPriority w:val="99"/>
    <w:unhideWhenUsed/>
    <w:rsid w:val="00CD4E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4EA0"/>
  </w:style>
  <w:style w:type="paragraph" w:styleId="Footer">
    <w:name w:val="footer"/>
    <w:basedOn w:val="Normal"/>
    <w:link w:val="FooterChar"/>
    <w:uiPriority w:val="99"/>
    <w:unhideWhenUsed/>
    <w:rsid w:val="00CD4E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4EA0"/>
  </w:style>
  <w:style w:type="character" w:customStyle="1" w:styleId="st">
    <w:name w:val="st"/>
    <w:basedOn w:val="DefaultParagraphFont"/>
    <w:rsid w:val="00FD2D3C"/>
  </w:style>
  <w:style w:type="character" w:styleId="CommentReference">
    <w:name w:val="annotation reference"/>
    <w:basedOn w:val="DefaultParagraphFont"/>
    <w:uiPriority w:val="99"/>
    <w:semiHidden/>
    <w:unhideWhenUsed/>
    <w:rsid w:val="0028450F"/>
    <w:rPr>
      <w:sz w:val="16"/>
      <w:szCs w:val="16"/>
    </w:rPr>
  </w:style>
  <w:style w:type="paragraph" w:styleId="CommentText">
    <w:name w:val="annotation text"/>
    <w:basedOn w:val="Normal"/>
    <w:link w:val="CommentTextChar"/>
    <w:uiPriority w:val="99"/>
    <w:semiHidden/>
    <w:unhideWhenUsed/>
    <w:rsid w:val="0028450F"/>
    <w:pPr>
      <w:spacing w:line="240" w:lineRule="auto"/>
    </w:pPr>
    <w:rPr>
      <w:sz w:val="20"/>
      <w:szCs w:val="20"/>
    </w:rPr>
  </w:style>
  <w:style w:type="character" w:customStyle="1" w:styleId="CommentTextChar">
    <w:name w:val="Comment Text Char"/>
    <w:basedOn w:val="DefaultParagraphFont"/>
    <w:link w:val="CommentText"/>
    <w:uiPriority w:val="99"/>
    <w:semiHidden/>
    <w:rsid w:val="0028450F"/>
    <w:rPr>
      <w:sz w:val="20"/>
      <w:szCs w:val="20"/>
    </w:rPr>
  </w:style>
  <w:style w:type="paragraph" w:styleId="CommentSubject">
    <w:name w:val="annotation subject"/>
    <w:basedOn w:val="CommentText"/>
    <w:next w:val="CommentText"/>
    <w:link w:val="CommentSubjectChar"/>
    <w:uiPriority w:val="99"/>
    <w:semiHidden/>
    <w:unhideWhenUsed/>
    <w:rsid w:val="0028450F"/>
    <w:rPr>
      <w:b/>
      <w:bCs/>
    </w:rPr>
  </w:style>
  <w:style w:type="character" w:customStyle="1" w:styleId="CommentSubjectChar">
    <w:name w:val="Comment Subject Char"/>
    <w:basedOn w:val="CommentTextChar"/>
    <w:link w:val="CommentSubject"/>
    <w:uiPriority w:val="99"/>
    <w:semiHidden/>
    <w:rsid w:val="0028450F"/>
    <w:rPr>
      <w:b/>
      <w:bCs/>
      <w:sz w:val="20"/>
      <w:szCs w:val="20"/>
    </w:rPr>
  </w:style>
  <w:style w:type="paragraph" w:styleId="BalloonText">
    <w:name w:val="Balloon Text"/>
    <w:basedOn w:val="Normal"/>
    <w:link w:val="BalloonTextChar"/>
    <w:uiPriority w:val="99"/>
    <w:semiHidden/>
    <w:unhideWhenUsed/>
    <w:rsid w:val="002845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50F"/>
    <w:rPr>
      <w:rFonts w:ascii="Segoe UI" w:hAnsi="Segoe UI" w:cs="Segoe UI"/>
      <w:sz w:val="18"/>
      <w:szCs w:val="18"/>
    </w:rPr>
  </w:style>
  <w:style w:type="character" w:customStyle="1" w:styleId="tgc">
    <w:name w:val="_tgc"/>
    <w:basedOn w:val="DefaultParagraphFont"/>
    <w:rsid w:val="008E1997"/>
  </w:style>
  <w:style w:type="character" w:styleId="Hyperlink">
    <w:name w:val="Hyperlink"/>
    <w:basedOn w:val="DefaultParagraphFont"/>
    <w:uiPriority w:val="99"/>
    <w:semiHidden/>
    <w:unhideWhenUsed/>
    <w:rsid w:val="00B4442A"/>
    <w:rPr>
      <w:color w:val="0000FF"/>
      <w:u w:val="single"/>
    </w:rPr>
  </w:style>
  <w:style w:type="paragraph" w:styleId="Revision">
    <w:name w:val="Revision"/>
    <w:hidden/>
    <w:uiPriority w:val="99"/>
    <w:semiHidden/>
    <w:rsid w:val="00EA6B1E"/>
    <w:pPr>
      <w:spacing w:after="0" w:line="240" w:lineRule="auto"/>
    </w:pPr>
  </w:style>
  <w:style w:type="paragraph" w:styleId="BodyText">
    <w:name w:val="Body Text"/>
    <w:basedOn w:val="Normal"/>
    <w:link w:val="BodyTextChar"/>
    <w:rsid w:val="008D7808"/>
    <w:pPr>
      <w:spacing w:after="120" w:line="240" w:lineRule="auto"/>
    </w:pPr>
    <w:rPr>
      <w:rFonts w:ascii="Thorndale AMT" w:eastAsia="Arial Unicode MS" w:hAnsi="Thorndale AMT" w:cs="Times New Roman"/>
      <w:kern w:val="1"/>
      <w:sz w:val="24"/>
      <w:szCs w:val="24"/>
    </w:rPr>
  </w:style>
  <w:style w:type="character" w:customStyle="1" w:styleId="BodyTextChar">
    <w:name w:val="Body Text Char"/>
    <w:basedOn w:val="DefaultParagraphFont"/>
    <w:link w:val="BodyText"/>
    <w:rsid w:val="008D7808"/>
    <w:rPr>
      <w:rFonts w:ascii="Thorndale AMT" w:eastAsia="Arial Unicode MS" w:hAnsi="Thorndale AMT" w:cs="Times New Roman"/>
      <w:kern w:val="1"/>
      <w:sz w:val="24"/>
      <w:szCs w:val="24"/>
    </w:rPr>
  </w:style>
  <w:style w:type="paragraph" w:customStyle="1" w:styleId="EndNoteBibliography">
    <w:name w:val="EndNote Bibliography"/>
    <w:basedOn w:val="Normal"/>
    <w:link w:val="EndNoteBibliographyChar"/>
    <w:rsid w:val="008D7808"/>
    <w:pPr>
      <w:spacing w:after="0" w:line="240" w:lineRule="auto"/>
    </w:pPr>
    <w:rPr>
      <w:rFonts w:eastAsia="Arial Unicode MS" w:cs="Arial"/>
      <w:noProof/>
      <w:kern w:val="1"/>
      <w:sz w:val="20"/>
      <w:szCs w:val="24"/>
    </w:rPr>
  </w:style>
  <w:style w:type="character" w:customStyle="1" w:styleId="EndNoteBibliographyChar">
    <w:name w:val="EndNote Bibliography Char"/>
    <w:link w:val="EndNoteBibliography"/>
    <w:rsid w:val="008D7808"/>
    <w:rPr>
      <w:rFonts w:ascii="Arial" w:eastAsia="Arial Unicode MS" w:hAnsi="Arial" w:cs="Arial"/>
      <w:noProof/>
      <w:kern w:val="1"/>
      <w:sz w:val="20"/>
      <w:szCs w:val="24"/>
    </w:rPr>
  </w:style>
  <w:style w:type="paragraph" w:styleId="NoSpacing">
    <w:name w:val="No Spacing"/>
    <w:uiPriority w:val="1"/>
    <w:qFormat/>
    <w:rsid w:val="009204CF"/>
    <w:pPr>
      <w:spacing w:after="0" w:line="240" w:lineRule="auto"/>
    </w:pPr>
    <w:rPr>
      <w:rFonts w:ascii="Arial" w:hAnsi="Arial"/>
    </w:rPr>
  </w:style>
  <w:style w:type="table" w:styleId="TableGrid">
    <w:name w:val="Table Grid"/>
    <w:basedOn w:val="TableNormal"/>
    <w:uiPriority w:val="39"/>
    <w:rsid w:val="006C06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6">
    <w:name w:val="Medium Grid 3 Accent 6"/>
    <w:basedOn w:val="TableNormal"/>
    <w:uiPriority w:val="69"/>
    <w:rsid w:val="0004428A"/>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79C7"/>
    <w:pPr>
      <w:spacing w:line="360" w:lineRule="auto"/>
    </w:pPr>
    <w:rPr>
      <w:rFonts w:ascii="Arial" w:hAnsi="Arial"/>
    </w:rPr>
  </w:style>
  <w:style w:type="paragraph" w:styleId="Heading1">
    <w:name w:val="heading 1"/>
    <w:basedOn w:val="Normal"/>
    <w:next w:val="Normal"/>
    <w:link w:val="Heading1Char"/>
    <w:uiPriority w:val="9"/>
    <w:qFormat/>
    <w:rsid w:val="00CD4EA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65740"/>
    <w:pPr>
      <w:keepNext/>
      <w:keepLines/>
      <w:spacing w:before="40" w:after="0"/>
      <w:outlineLvl w:val="1"/>
    </w:pPr>
    <w:rPr>
      <w:rFonts w:eastAsiaTheme="majorEastAsia" w:cstheme="majorBidi"/>
      <w:b/>
      <w:color w:val="1F3864" w:themeColor="accent5" w:themeShade="80"/>
      <w:szCs w:val="26"/>
    </w:rPr>
  </w:style>
  <w:style w:type="paragraph" w:styleId="Heading3">
    <w:name w:val="heading 3"/>
    <w:basedOn w:val="Normal"/>
    <w:next w:val="Normal"/>
    <w:link w:val="Heading3Char"/>
    <w:uiPriority w:val="9"/>
    <w:unhideWhenUsed/>
    <w:qFormat/>
    <w:rsid w:val="00CD4E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4EA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65740"/>
    <w:rPr>
      <w:rFonts w:ascii="Arial" w:eastAsiaTheme="majorEastAsia" w:hAnsi="Arial" w:cstheme="majorBidi"/>
      <w:b/>
      <w:color w:val="1F3864" w:themeColor="accent5" w:themeShade="80"/>
      <w:szCs w:val="26"/>
    </w:rPr>
  </w:style>
  <w:style w:type="paragraph" w:styleId="Title">
    <w:name w:val="Title"/>
    <w:basedOn w:val="Normal"/>
    <w:next w:val="Normal"/>
    <w:link w:val="TitleChar"/>
    <w:uiPriority w:val="10"/>
    <w:qFormat/>
    <w:rsid w:val="00CD4EA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D4EA0"/>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CD4EA0"/>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CD4EA0"/>
    <w:pPr>
      <w:ind w:left="720"/>
      <w:contextualSpacing/>
    </w:pPr>
  </w:style>
  <w:style w:type="paragraph" w:styleId="Header">
    <w:name w:val="header"/>
    <w:basedOn w:val="Normal"/>
    <w:link w:val="HeaderChar"/>
    <w:uiPriority w:val="99"/>
    <w:unhideWhenUsed/>
    <w:rsid w:val="00CD4E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4EA0"/>
  </w:style>
  <w:style w:type="paragraph" w:styleId="Footer">
    <w:name w:val="footer"/>
    <w:basedOn w:val="Normal"/>
    <w:link w:val="FooterChar"/>
    <w:uiPriority w:val="99"/>
    <w:unhideWhenUsed/>
    <w:rsid w:val="00CD4E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4EA0"/>
  </w:style>
  <w:style w:type="character" w:customStyle="1" w:styleId="st">
    <w:name w:val="st"/>
    <w:basedOn w:val="DefaultParagraphFont"/>
    <w:rsid w:val="00FD2D3C"/>
  </w:style>
  <w:style w:type="character" w:styleId="CommentReference">
    <w:name w:val="annotation reference"/>
    <w:basedOn w:val="DefaultParagraphFont"/>
    <w:uiPriority w:val="99"/>
    <w:semiHidden/>
    <w:unhideWhenUsed/>
    <w:rsid w:val="0028450F"/>
    <w:rPr>
      <w:sz w:val="16"/>
      <w:szCs w:val="16"/>
    </w:rPr>
  </w:style>
  <w:style w:type="paragraph" w:styleId="CommentText">
    <w:name w:val="annotation text"/>
    <w:basedOn w:val="Normal"/>
    <w:link w:val="CommentTextChar"/>
    <w:uiPriority w:val="99"/>
    <w:semiHidden/>
    <w:unhideWhenUsed/>
    <w:rsid w:val="0028450F"/>
    <w:pPr>
      <w:spacing w:line="240" w:lineRule="auto"/>
    </w:pPr>
    <w:rPr>
      <w:sz w:val="20"/>
      <w:szCs w:val="20"/>
    </w:rPr>
  </w:style>
  <w:style w:type="character" w:customStyle="1" w:styleId="CommentTextChar">
    <w:name w:val="Comment Text Char"/>
    <w:basedOn w:val="DefaultParagraphFont"/>
    <w:link w:val="CommentText"/>
    <w:uiPriority w:val="99"/>
    <w:semiHidden/>
    <w:rsid w:val="0028450F"/>
    <w:rPr>
      <w:sz w:val="20"/>
      <w:szCs w:val="20"/>
    </w:rPr>
  </w:style>
  <w:style w:type="paragraph" w:styleId="CommentSubject">
    <w:name w:val="annotation subject"/>
    <w:basedOn w:val="CommentText"/>
    <w:next w:val="CommentText"/>
    <w:link w:val="CommentSubjectChar"/>
    <w:uiPriority w:val="99"/>
    <w:semiHidden/>
    <w:unhideWhenUsed/>
    <w:rsid w:val="0028450F"/>
    <w:rPr>
      <w:b/>
      <w:bCs/>
    </w:rPr>
  </w:style>
  <w:style w:type="character" w:customStyle="1" w:styleId="CommentSubjectChar">
    <w:name w:val="Comment Subject Char"/>
    <w:basedOn w:val="CommentTextChar"/>
    <w:link w:val="CommentSubject"/>
    <w:uiPriority w:val="99"/>
    <w:semiHidden/>
    <w:rsid w:val="0028450F"/>
    <w:rPr>
      <w:b/>
      <w:bCs/>
      <w:sz w:val="20"/>
      <w:szCs w:val="20"/>
    </w:rPr>
  </w:style>
  <w:style w:type="paragraph" w:styleId="BalloonText">
    <w:name w:val="Balloon Text"/>
    <w:basedOn w:val="Normal"/>
    <w:link w:val="BalloonTextChar"/>
    <w:uiPriority w:val="99"/>
    <w:semiHidden/>
    <w:unhideWhenUsed/>
    <w:rsid w:val="002845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50F"/>
    <w:rPr>
      <w:rFonts w:ascii="Segoe UI" w:hAnsi="Segoe UI" w:cs="Segoe UI"/>
      <w:sz w:val="18"/>
      <w:szCs w:val="18"/>
    </w:rPr>
  </w:style>
  <w:style w:type="character" w:customStyle="1" w:styleId="tgc">
    <w:name w:val="_tgc"/>
    <w:basedOn w:val="DefaultParagraphFont"/>
    <w:rsid w:val="008E1997"/>
  </w:style>
  <w:style w:type="character" w:styleId="Hyperlink">
    <w:name w:val="Hyperlink"/>
    <w:basedOn w:val="DefaultParagraphFont"/>
    <w:uiPriority w:val="99"/>
    <w:semiHidden/>
    <w:unhideWhenUsed/>
    <w:rsid w:val="00B4442A"/>
    <w:rPr>
      <w:color w:val="0000FF"/>
      <w:u w:val="single"/>
    </w:rPr>
  </w:style>
  <w:style w:type="paragraph" w:styleId="Revision">
    <w:name w:val="Revision"/>
    <w:hidden/>
    <w:uiPriority w:val="99"/>
    <w:semiHidden/>
    <w:rsid w:val="00EA6B1E"/>
    <w:pPr>
      <w:spacing w:after="0" w:line="240" w:lineRule="auto"/>
    </w:pPr>
  </w:style>
  <w:style w:type="paragraph" w:styleId="BodyText">
    <w:name w:val="Body Text"/>
    <w:basedOn w:val="Normal"/>
    <w:link w:val="BodyTextChar"/>
    <w:rsid w:val="008D7808"/>
    <w:pPr>
      <w:spacing w:after="120" w:line="240" w:lineRule="auto"/>
    </w:pPr>
    <w:rPr>
      <w:rFonts w:ascii="Thorndale AMT" w:eastAsia="Arial Unicode MS" w:hAnsi="Thorndale AMT" w:cs="Times New Roman"/>
      <w:kern w:val="1"/>
      <w:sz w:val="24"/>
      <w:szCs w:val="24"/>
    </w:rPr>
  </w:style>
  <w:style w:type="character" w:customStyle="1" w:styleId="BodyTextChar">
    <w:name w:val="Body Text Char"/>
    <w:basedOn w:val="DefaultParagraphFont"/>
    <w:link w:val="BodyText"/>
    <w:rsid w:val="008D7808"/>
    <w:rPr>
      <w:rFonts w:ascii="Thorndale AMT" w:eastAsia="Arial Unicode MS" w:hAnsi="Thorndale AMT" w:cs="Times New Roman"/>
      <w:kern w:val="1"/>
      <w:sz w:val="24"/>
      <w:szCs w:val="24"/>
    </w:rPr>
  </w:style>
  <w:style w:type="paragraph" w:customStyle="1" w:styleId="EndNoteBibliography">
    <w:name w:val="EndNote Bibliography"/>
    <w:basedOn w:val="Normal"/>
    <w:link w:val="EndNoteBibliographyChar"/>
    <w:rsid w:val="008D7808"/>
    <w:pPr>
      <w:spacing w:after="0" w:line="240" w:lineRule="auto"/>
    </w:pPr>
    <w:rPr>
      <w:rFonts w:eastAsia="Arial Unicode MS" w:cs="Arial"/>
      <w:noProof/>
      <w:kern w:val="1"/>
      <w:sz w:val="20"/>
      <w:szCs w:val="24"/>
    </w:rPr>
  </w:style>
  <w:style w:type="character" w:customStyle="1" w:styleId="EndNoteBibliographyChar">
    <w:name w:val="EndNote Bibliography Char"/>
    <w:link w:val="EndNoteBibliography"/>
    <w:rsid w:val="008D7808"/>
    <w:rPr>
      <w:rFonts w:ascii="Arial" w:eastAsia="Arial Unicode MS" w:hAnsi="Arial" w:cs="Arial"/>
      <w:noProof/>
      <w:kern w:val="1"/>
      <w:sz w:val="20"/>
      <w:szCs w:val="24"/>
    </w:rPr>
  </w:style>
  <w:style w:type="paragraph" w:styleId="NoSpacing">
    <w:name w:val="No Spacing"/>
    <w:uiPriority w:val="1"/>
    <w:qFormat/>
    <w:rsid w:val="009204CF"/>
    <w:pPr>
      <w:spacing w:after="0" w:line="240" w:lineRule="auto"/>
    </w:pPr>
    <w:rPr>
      <w:rFonts w:ascii="Arial" w:hAnsi="Arial"/>
    </w:rPr>
  </w:style>
  <w:style w:type="table" w:styleId="TableGrid">
    <w:name w:val="Table Grid"/>
    <w:basedOn w:val="TableNormal"/>
    <w:uiPriority w:val="39"/>
    <w:rsid w:val="006C06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6">
    <w:name w:val="Medium Grid 3 Accent 6"/>
    <w:basedOn w:val="TableNormal"/>
    <w:uiPriority w:val="69"/>
    <w:rsid w:val="0004428A"/>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639820">
      <w:bodyDiv w:val="1"/>
      <w:marLeft w:val="0"/>
      <w:marRight w:val="0"/>
      <w:marTop w:val="0"/>
      <w:marBottom w:val="0"/>
      <w:divBdr>
        <w:top w:val="none" w:sz="0" w:space="0" w:color="auto"/>
        <w:left w:val="none" w:sz="0" w:space="0" w:color="auto"/>
        <w:bottom w:val="none" w:sz="0" w:space="0" w:color="auto"/>
        <w:right w:val="none" w:sz="0" w:space="0" w:color="auto"/>
      </w:divBdr>
    </w:div>
    <w:div w:id="276177561">
      <w:bodyDiv w:val="1"/>
      <w:marLeft w:val="0"/>
      <w:marRight w:val="0"/>
      <w:marTop w:val="0"/>
      <w:marBottom w:val="0"/>
      <w:divBdr>
        <w:top w:val="none" w:sz="0" w:space="0" w:color="auto"/>
        <w:left w:val="none" w:sz="0" w:space="0" w:color="auto"/>
        <w:bottom w:val="none" w:sz="0" w:space="0" w:color="auto"/>
        <w:right w:val="none" w:sz="0" w:space="0" w:color="auto"/>
      </w:divBdr>
    </w:div>
    <w:div w:id="354309769">
      <w:bodyDiv w:val="1"/>
      <w:marLeft w:val="0"/>
      <w:marRight w:val="0"/>
      <w:marTop w:val="0"/>
      <w:marBottom w:val="0"/>
      <w:divBdr>
        <w:top w:val="none" w:sz="0" w:space="0" w:color="auto"/>
        <w:left w:val="none" w:sz="0" w:space="0" w:color="auto"/>
        <w:bottom w:val="none" w:sz="0" w:space="0" w:color="auto"/>
        <w:right w:val="none" w:sz="0" w:space="0" w:color="auto"/>
      </w:divBdr>
    </w:div>
    <w:div w:id="448403800">
      <w:bodyDiv w:val="1"/>
      <w:marLeft w:val="0"/>
      <w:marRight w:val="0"/>
      <w:marTop w:val="0"/>
      <w:marBottom w:val="0"/>
      <w:divBdr>
        <w:top w:val="none" w:sz="0" w:space="0" w:color="auto"/>
        <w:left w:val="none" w:sz="0" w:space="0" w:color="auto"/>
        <w:bottom w:val="none" w:sz="0" w:space="0" w:color="auto"/>
        <w:right w:val="none" w:sz="0" w:space="0" w:color="auto"/>
      </w:divBdr>
    </w:div>
    <w:div w:id="815531069">
      <w:bodyDiv w:val="1"/>
      <w:marLeft w:val="0"/>
      <w:marRight w:val="0"/>
      <w:marTop w:val="0"/>
      <w:marBottom w:val="0"/>
      <w:divBdr>
        <w:top w:val="none" w:sz="0" w:space="0" w:color="auto"/>
        <w:left w:val="none" w:sz="0" w:space="0" w:color="auto"/>
        <w:bottom w:val="none" w:sz="0" w:space="0" w:color="auto"/>
        <w:right w:val="none" w:sz="0" w:space="0" w:color="auto"/>
      </w:divBdr>
    </w:div>
    <w:div w:id="1148588965">
      <w:bodyDiv w:val="1"/>
      <w:marLeft w:val="0"/>
      <w:marRight w:val="0"/>
      <w:marTop w:val="0"/>
      <w:marBottom w:val="0"/>
      <w:divBdr>
        <w:top w:val="none" w:sz="0" w:space="0" w:color="auto"/>
        <w:left w:val="none" w:sz="0" w:space="0" w:color="auto"/>
        <w:bottom w:val="none" w:sz="0" w:space="0" w:color="auto"/>
        <w:right w:val="none" w:sz="0" w:space="0" w:color="auto"/>
      </w:divBdr>
    </w:div>
    <w:div w:id="1257715689">
      <w:bodyDiv w:val="1"/>
      <w:marLeft w:val="0"/>
      <w:marRight w:val="0"/>
      <w:marTop w:val="0"/>
      <w:marBottom w:val="0"/>
      <w:divBdr>
        <w:top w:val="none" w:sz="0" w:space="0" w:color="auto"/>
        <w:left w:val="none" w:sz="0" w:space="0" w:color="auto"/>
        <w:bottom w:val="none" w:sz="0" w:space="0" w:color="auto"/>
        <w:right w:val="none" w:sz="0" w:space="0" w:color="auto"/>
      </w:divBdr>
    </w:div>
    <w:div w:id="1640766339">
      <w:bodyDiv w:val="1"/>
      <w:marLeft w:val="0"/>
      <w:marRight w:val="0"/>
      <w:marTop w:val="0"/>
      <w:marBottom w:val="0"/>
      <w:divBdr>
        <w:top w:val="none" w:sz="0" w:space="0" w:color="auto"/>
        <w:left w:val="none" w:sz="0" w:space="0" w:color="auto"/>
        <w:bottom w:val="none" w:sz="0" w:space="0" w:color="auto"/>
        <w:right w:val="none" w:sz="0" w:space="0" w:color="auto"/>
      </w:divBdr>
    </w:div>
    <w:div w:id="2146848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32" Type="http://schemas.microsoft.com/office/2011/relationships/people" Target="people.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5D43A8-7200-43B7-B415-5B6B4328C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722</Words>
  <Characters>21220</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The Dow Chemical Company</Company>
  <LinksUpToDate>false</LinksUpToDate>
  <CharactersWithSpaces>24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ldenhuys, Pieter (P)</dc:creator>
  <cp:lastModifiedBy>10073817</cp:lastModifiedBy>
  <cp:revision>2</cp:revision>
  <dcterms:created xsi:type="dcterms:W3CDTF">2016-10-28T11:57:00Z</dcterms:created>
  <dcterms:modified xsi:type="dcterms:W3CDTF">2016-10-28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_Steward">
    <vt:lpwstr>u756565</vt:lpwstr>
  </property>
  <property fmtid="{D5CDD505-2E9C-101B-9397-08002B2CF9AE}" pid="3" name="Update_Footer">
    <vt:lpwstr>No</vt:lpwstr>
  </property>
  <property fmtid="{D5CDD505-2E9C-101B-9397-08002B2CF9AE}" pid="4" name="Radio_Button">
    <vt:lpwstr>NONE</vt:lpwstr>
  </property>
  <property fmtid="{D5CDD505-2E9C-101B-9397-08002B2CF9AE}" pid="5" name="Information_Classification">
    <vt:lpwstr>PERSONAL AND CONFIDENTIAL</vt:lpwstr>
  </property>
  <property fmtid="{D5CDD505-2E9C-101B-9397-08002B2CF9AE}" pid="6" name="Record_Title_ID">
    <vt:lpwstr>72</vt:lpwstr>
  </property>
  <property fmtid="{D5CDD505-2E9C-101B-9397-08002B2CF9AE}" pid="7" name="Initial_Creation_Date">
    <vt:filetime>2016-06-13T08:19:58Z</vt:filetime>
  </property>
  <property fmtid="{D5CDD505-2E9C-101B-9397-08002B2CF9AE}" pid="8" name="Retention_Period_Start_Date">
    <vt:filetime>2016-10-28T06:44:17Z</vt:filetime>
  </property>
  <property fmtid="{D5CDD505-2E9C-101B-9397-08002B2CF9AE}" pid="9" name="Last_Reviewed_Date">
    <vt:lpwstr/>
  </property>
  <property fmtid="{D5CDD505-2E9C-101B-9397-08002B2CF9AE}" pid="10" name="Retention_Review_Frequency">
    <vt:lpwstr/>
  </property>
</Properties>
</file>